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r w:rsidR="00A2281C" w:rsidRPr="00A2281C">
        <w:t>Durán</w:t>
      </w:r>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Th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66B68763" w:rsidR="007818C3" w:rsidRPr="007818C3" w:rsidRDefault="007818C3" w:rsidP="006D00DC">
      <w:pPr>
        <w:jc w:val="center"/>
      </w:pPr>
      <w:r>
        <w:rPr>
          <w:vertAlign w:val="superscript"/>
        </w:rPr>
        <w:t>3</w:t>
      </w:r>
      <w:r>
        <w:t xml:space="preserve"> </w:t>
      </w:r>
      <w:r w:rsidR="006D34E3">
        <w:t xml:space="preserve">School of Biological and Health Engineering, </w:t>
      </w:r>
      <w:r>
        <w:t>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52BD00B"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955D67">
        <w:t>H</w:t>
      </w:r>
      <w:r w:rsidR="00034DBA">
        <w:t xml:space="preserve">ealthy and </w:t>
      </w:r>
      <w:r w:rsidR="00955D67">
        <w:t xml:space="preserve">concussed </w:t>
      </w:r>
      <w:r w:rsidR="00034DBA">
        <w:t>concuss</w:t>
      </w:r>
      <w:r w:rsidR="00955D67">
        <w:t xml:space="preserve">ed individuals, </w:t>
      </w:r>
      <w:r w:rsidR="00034DBA">
        <w:t xml:space="preserve">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328832A7" w:rsidR="00432C9C" w:rsidRPr="0074095B" w:rsidRDefault="00820946" w:rsidP="005025B5">
      <w:pPr>
        <w:spacing w:line="480" w:lineRule="auto"/>
        <w:jc w:val="center"/>
        <w:rPr>
          <w:b/>
        </w:rPr>
      </w:pPr>
      <w:r>
        <w:rPr>
          <w:b/>
        </w:rPr>
        <w:lastRenderedPageBreak/>
        <w:t xml:space="preserve">1 </w:t>
      </w:r>
      <w:r w:rsidR="002D2328">
        <w:rPr>
          <w:b/>
        </w:rPr>
        <w:t>Introduction</w:t>
      </w:r>
    </w:p>
    <w:p w14:paraId="0F9F0152" w14:textId="71A27E96" w:rsidR="003F2719" w:rsidRDefault="00EE09A3" w:rsidP="00E70DEE">
      <w:pPr>
        <w:spacing w:line="480" w:lineRule="auto"/>
      </w:pPr>
      <w:r>
        <w:tab/>
        <w:t xml:space="preserve">The diagnosis and management of </w:t>
      </w:r>
      <w:r w:rsidR="00B72DBC">
        <w:t>concussion is currently an</w:t>
      </w:r>
      <w:r>
        <w:t xml:space="preserve"> issue of social and medical emphasis. </w:t>
      </w:r>
      <w:r w:rsidR="00CB6FFF">
        <w:t>An estimated 1.7 to 3.8 million</w:t>
      </w:r>
      <w:r w:rsidR="00B72DBC">
        <w:t xml:space="preserve"> mild</w:t>
      </w:r>
      <w:r w:rsidR="00CB6FFF">
        <w:t xml:space="preserve"> traumatic brain injuries</w:t>
      </w:r>
      <w:r w:rsidR="00955D67">
        <w:t xml:space="preserve"> (mTBI)</w:t>
      </w:r>
      <w:r w:rsidR="00CB6FFF">
        <w:t>,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5C63A6">
        <w:instrText xml:space="preserve"> ADDIN ZOTERO_ITEM CSL_CITATION {"citationID":"MyUl7ocT","properties":{"formattedCitation":"{\\rtf [1\\uc0\\u8211{}3]}","plainCitation":"[1–3]"},"citationItems":[{"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2,"uris":["http://zotero.org/users/1562642/items/DFITNHDH"],"uri":["http://zotero.org/users/1562642/items/DFITNHDH"],"itemData":{"id":2472,"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5,"uris":["http://zotero.org/users/1562642/items/8F8KAG77"],"uri":["http://zotero.org/users/1562642/items/8F8KAG77"],"itemData":{"id":65,"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 xml:space="preserve">Furthermore, sports related concussion </w:t>
      </w:r>
      <w:r w:rsidR="00955D67">
        <w:t xml:space="preserve">is </w:t>
      </w:r>
      <w:r w:rsidR="003F2719">
        <w:t xml:space="preserve">a cross-sports and a cross-competition level issue. </w:t>
      </w:r>
      <w:r w:rsidR="0013420C">
        <w:t xml:space="preserve"> I</w:t>
      </w:r>
      <w:r w:rsidR="003F2719">
        <w:t>ndividuals participating in all sports at all levels of competition are potentially at risk for concussion</w:t>
      </w:r>
      <w:r w:rsidR="006D34E3">
        <w:t>,</w:t>
      </w:r>
      <w:r w:rsidR="0013420C">
        <w:t xml:space="preserve"> with the highest degree of risk found for collision/contact sports (i.e. football, hockey soccer)</w:t>
      </w:r>
      <w:r w:rsidR="005C63A6">
        <w:t xml:space="preserve"> </w:t>
      </w:r>
      <w:r w:rsidR="005C63A6">
        <w:fldChar w:fldCharType="begin"/>
      </w:r>
      <w:r w:rsidR="005C63A6">
        <w:instrText xml:space="preserve"> ADDIN ZOTERO_ITEM CSL_CITATION {"citationID":"a17r0539aue","properties":{"formattedCitation":"[4]","plainCitation":"[4]"},"citationItems":[{"id":4480,"uris":["http://zotero.org/users/1562642/items/WPN738CK"],"uri":["http://zotero.org/users/1562642/items/WPN738CK"],"itemData":{"id":4480,"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5C63A6" w:rsidRPr="005C63A6">
        <w:rPr>
          <w:rFonts w:cs="Arial"/>
        </w:rPr>
        <w:t>[4]</w:t>
      </w:r>
      <w:r w:rsidR="005C63A6">
        <w:fldChar w:fldCharType="end"/>
      </w:r>
      <w:r w:rsidR="003F2719">
        <w:t>.</w:t>
      </w:r>
      <w:r w:rsidR="008B4859">
        <w:t xml:space="preserve"> </w:t>
      </w:r>
      <w:r w:rsidR="00814ED3">
        <w:t>T</w:t>
      </w:r>
      <w:r w:rsidR="008B4859">
        <w:t xml:space="preserve">he diagnosis and management of both short- and long-term effects of concussion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5C63A6">
        <w:instrText xml:space="preserve"> ADDIN ZOTERO_ITEM CSL_CITATION {"citationID":"a25c7ur7pn4","properties":{"formattedCitation":"[5]","plainCitation":"[5]"},"citationItems":[{"id":4410,"uris":["http://zotero.org/users/1562642/items/2RG7EK92"],"uri":["http://zotero.org/users/1562642/items/2RG7EK92"],"itemData":{"id":441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w:t>
      </w:r>
      <w:r w:rsidR="00814ED3">
        <w:t>Al</w:t>
      </w:r>
      <w:r w:rsidR="0075174D">
        <w:t xml:space="preserve">though sports- and military-related concussions receive much of the media coverage, the majority of diagnosed </w:t>
      </w:r>
      <w:r w:rsidR="0013420C">
        <w:t xml:space="preserve">mTBIs </w:t>
      </w:r>
      <w:r w:rsidR="0075174D">
        <w:t>are the result of motor vehicle accidents</w:t>
      </w:r>
      <w:r w:rsidR="00F02C45">
        <w:t xml:space="preserve"> </w:t>
      </w:r>
      <w:r w:rsidR="00F02C45">
        <w:fldChar w:fldCharType="begin"/>
      </w:r>
      <w:r w:rsidR="005C63A6">
        <w:instrText xml:space="preserve"> ADDIN ZOTERO_ITEM CSL_CITATION {"citationID":"a21d2jffi9s","properties":{"formattedCitation":"[1,6,7]","plainCitation":"[1,6,7]"},"citationItems":[{"id":6,"uris":["http://zotero.org/users/1562642/items/P8GQMFH9"],"uri":["http://zotero.org/users/1562642/items/P8GQMFH9"],"itemData":{"id":6,"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657,"uris":["http://zotero.org/users/1562642/items/R6Z4JRUB"],"uri":["http://zotero.org/users/1562642/items/R6Z4JRUB"],"itemData":{"id":4657,"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2,"uris":["http://zotero.org/users/1562642/items/8EEIXMHM"],"uri":["http://zotero.org/users/1562642/items/8EEIXMHM"],"itemData":{"id":2512,"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 </w:t>
      </w:r>
      <w:r w:rsidR="00814ED3">
        <w:t>is</w:t>
      </w:r>
      <w:r w:rsidR="0075174D">
        <w:t xml:space="preserv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2CA8E51C"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5C63A6">
        <w:instrText xml:space="preserve"> ADDIN ZOTERO_ITEM CSL_CITATION {"citationID":"a1aahv3vbfd","properties":{"formattedCitation":"[8,9]","plainCitation":"[8,9]"},"citationItems":[{"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w:t>
      </w:r>
      <w:r w:rsidR="003E55A6">
        <w:lastRenderedPageBreak/>
        <w:t>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w:t>
      </w:r>
      <w:r w:rsidR="00DC7AE8">
        <w:t>is imperative</w:t>
      </w:r>
      <w:r w:rsidR="0075174D">
        <w:t>.</w:t>
      </w:r>
    </w:p>
    <w:p w14:paraId="6ABB2F26" w14:textId="4739D481"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5C63A6">
        <w:instrText xml:space="preserve"> ADDIN ZOTERO_ITEM CSL_CITATION {"citationID":"zlEM71aF","properties":{"formattedCitation":"[10,11]","plainCitation":"[10,11]"},"citationItems":[{"id":27,"uris":["http://zotero.org/users/1562642/items/I7869SEV"],"uri":["http://zotero.org/users/1562642/items/I7869SEV"],"itemData":{"id":27,"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5C63A6">
        <w:instrText xml:space="preserve"> ADDIN ZOTERO_ITEM CSL_CITATION {"citationID":"Qk78nr6s","properties":{"formattedCitation":"{\\rtf [12\\uc0\\u8211{}14]}","plainCitation":"[12–14]"},"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5C63A6">
        <w:instrText xml:space="preserve"> ADDIN ZOTERO_ITEM CSL_CITATION {"citationID":"Mec8zdL5","properties":{"formattedCitation":"[12,13,15,16]","plainCitation":"[12,13,15,16]"},"citationItems":[{"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5C63A6">
        <w:instrText xml:space="preserve"> ADDIN ZOTERO_ITEM CSL_CITATION {"citationID":"Jj7eefBp","properties":{"formattedCitation":"{\\rtf [17\\uc0\\u8211{}20]}","plainCitation":"[17–20]"},"citationItems":[{"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CF4E94">
        <w:t xml:space="preserve"> </w:t>
      </w:r>
      <w:r w:rsidR="00423730">
        <w:t xml:space="preserve">that might also arise when examiners do not share a language with their client </w:t>
      </w:r>
      <w:r w:rsidR="00CF4E94">
        <w:t xml:space="preserve"> </w:t>
      </w:r>
      <w:r w:rsidR="00CF4E94">
        <w:fldChar w:fldCharType="begin"/>
      </w:r>
      <w:r w:rsidR="005C63A6">
        <w:instrText xml:space="preserve"> ADDIN ZOTERO_ITEM CSL_CITATION {"citationID":"D60XHosD","properties":{"formattedCitation":"{\\rtf [12,14,20\\uc0\\u8211{}22]}","plainCitation":"[12,14,20–22]"},"citationItems":[{"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8,"uris":["http://zotero.org/users/1562642/items/6HFVNDCQ"],"uri":["http://zotero.org/users/1562642/items/6HFVNDCQ"],"itemData":{"id":18,"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9A8E7F1" w:rsidR="0074095B" w:rsidRPr="0074095B" w:rsidRDefault="00820946" w:rsidP="00820946">
      <w:pPr>
        <w:spacing w:line="480" w:lineRule="auto"/>
        <w:rPr>
          <w:b/>
        </w:rPr>
      </w:pPr>
      <w:r>
        <w:rPr>
          <w:b/>
        </w:rPr>
        <w:t xml:space="preserve">1.1 </w:t>
      </w:r>
      <w:r w:rsidR="002D2328">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3F6047D" w:rsidR="0074095B" w:rsidRPr="0074095B" w:rsidRDefault="00820946" w:rsidP="00820946">
      <w:pPr>
        <w:spacing w:line="480" w:lineRule="auto"/>
        <w:rPr>
          <w:b/>
        </w:rPr>
      </w:pPr>
      <w:r>
        <w:rPr>
          <w:b/>
        </w:rPr>
        <w:t xml:space="preserve">1.2 </w:t>
      </w:r>
      <w:r w:rsidR="00E943EB">
        <w:rPr>
          <w:b/>
        </w:rPr>
        <w:t>Concussion O</w:t>
      </w:r>
      <w:r w:rsidR="0074095B">
        <w:rPr>
          <w:b/>
        </w:rPr>
        <w:t>verview</w:t>
      </w:r>
    </w:p>
    <w:p w14:paraId="5D495A05" w14:textId="216F7B32" w:rsidR="00553F53" w:rsidRDefault="00553F53" w:rsidP="005025B5">
      <w:pPr>
        <w:spacing w:line="480" w:lineRule="auto"/>
        <w:ind w:firstLine="720"/>
      </w:pPr>
      <w:r>
        <w:t xml:space="preserve">Concussion </w:t>
      </w:r>
      <w:r w:rsidR="00814ED3">
        <w:t xml:space="preserve"> is</w:t>
      </w:r>
      <w:r>
        <w:t xml:space="preserve"> a consequence of direct </w:t>
      </w:r>
      <w:r w:rsidR="008F47AB">
        <w:t xml:space="preserve">force </w:t>
      </w:r>
      <w:r>
        <w:t>(</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5C63A6">
        <w:instrText xml:space="preserve"> ADDIN ZOTERO_ITEM CSL_CITATION {"citationID":"lf58qfvbn","properties":{"formattedCitation":"[8,23,24]","plainCitation":"[8,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w:t>
      </w:r>
      <w:r>
        <w:fldChar w:fldCharType="begin"/>
      </w:r>
      <w:r w:rsidR="005C63A6">
        <w:instrText xml:space="preserve"> ADDIN ZOTERO_ITEM CSL_CITATION {"citationID":"R6ZkJXB9","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w:t>
      </w:r>
      <w:r w:rsidR="00814ED3">
        <w:t xml:space="preserve">The most commonly reported symptoms include </w:t>
      </w:r>
      <w:r w:rsidR="005C63A6">
        <w:t xml:space="preserve">headache, photo- and phonosensitivity, nausea, and vomiting, confusion or fogginess, and dizziness. </w:t>
      </w:r>
      <w:commentRangeStart w:id="0"/>
      <w:r w:rsidR="00461A4E">
        <w:t>These</w:t>
      </w:r>
      <w:commentRangeEnd w:id="0"/>
      <w:r w:rsidR="00814ED3">
        <w:rPr>
          <w:rStyle w:val="CommentReference"/>
        </w:rPr>
        <w:commentReference w:id="0"/>
      </w:r>
      <w:r w:rsidR="00461A4E">
        <w:t xml:space="preserv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6D34E3">
        <w:t xml:space="preserve"> </w:t>
      </w:r>
      <w:r w:rsidR="006D34E3">
        <w:fldChar w:fldCharType="begin"/>
      </w:r>
      <w:r w:rsidR="006D34E3">
        <w:instrText xml:space="preserve"> ADDIN ZOTERO_ITEM CSL_CITATION {"citationID":"ae9pp9ijr5","properties":{"formattedCitation":"[25,26]","plainCitation":"[25,26]"},"citationItems":[{"id":2485,"uris":["http://zotero.org/users/1562642/items/BPD64IC2"],"uri":["http://zotero.org/users/1562642/items/BPD64IC2"],"itemData":{"id":2485,"type":"article-journal","title":"Measurement of symptoms following sports-related concussion: reliability and normative data for the post-concussion scale","container-title":"Applied Neuropsychology","page":"166–174","volume":"13","issue":"3","source":"Google Scholar","shortTitle":"Measurement of symptoms following sports-related concussion","author":[{"family":"Lovell","given":"Mark R."},{"family":"Iverson","given":"Grant L."},{"family":"Collins","given":"Michael W."},{"family":"Podell","given":"Kenneth"},{"family":"Johnston","given":"Karen M."},{"family":"Pardini","given":"Dustin"},{"family":"Pardini","given":"Jamie"},{"family":"Norwig","given":"John"},{"family":"Maroon","given":"Joseph C."}],"issued":{"date-parts":[["2006"]]}}},{"id":13719,"uris":["http://zotero.org/users/1562642/items/JCIAZP3H"],"uri":["http://zotero.org/users/1562642/items/JCIAZP3H"],"itemData":{"id":13719,"type":"article-journal","title":"Early symptom burden predicts recovery after sport-related concussion","container-title":"Neurology","page":"2204-2210","volume":"83","issue":"24","source":"PubMed Central","abstract":"Objective:\nTo identify independent predictors of and use recursive partitioning to develop a multivariate regression tree predicting symptom duration greater than 28 days after a sport-related concussion.\n\nMethods:\nWe conducted a prospective cohort study of patients in a sports concussion clinic. Participants completed questionnaires that included the Post-Concussion Symptom Scale (PCSS). Participants were asked to record the date on which they last experienced symptoms. Potential predictor variables included age, sex, score on symptom inventories, history of prior concussions, performance on computerized neurocognitive assessments, loss of consciousness and amnesia at the time of injury, history of prior medical treatment for headaches, history of migraines, and family history of concussion. We used recursive partitioning analysis to develop a multivariate prediction model for identifying athletes at risk for a prolonged recovery from concussion.\n\nResults:\nA total of 531 patients ranged in age from 7 to 26 years (mean 14.6 ± 2.9 years). The mean PCSS score at the initial visit was 26 ± 26; mean time to presentation was 12 ± 5 days. Only total score on symptom inventory was independently associated with symptoms lasting longer than 28 days (adjusted odds ratio 1.044; 95% confidence interval [CI] 1.034, 1.054 for PCSS). No other potential predictor variables were independently associated with symptom duration or useful in developing the optimal regression decision tree. Most participants (86%; 95% CI 80%, 90%) with an initial PCSS score of &lt;13 had resolution of their symptoms within 28 days of injury.\n\nConclusions:\nThe only independent predictor of prolonged symptoms after sport-related concussion is overall symptom burden.","DOI":"10.1212/WNL.0000000000001073","ISSN":"0028-3878","note":"PMID: 25381296\nPMCID: PMC4277671","journalAbbreviation":"Neurology","author":[{"family":"Meehan","given":"William P."},{"family":"Mannix","given":"Rebekah"},{"family":"Monuteaux","given":"Michael C."},{"family":"Stein","given":"Cynthia J."},{"family":"Bachur","given":"Richard G."}],"issued":{"date-parts":[["2014",12,9]]}}}],"schema":"https://github.com/citation-style-language/schema/raw/master/csl-citation.json"} </w:instrText>
      </w:r>
      <w:r w:rsidR="006D34E3">
        <w:fldChar w:fldCharType="separate"/>
      </w:r>
      <w:r w:rsidR="006D34E3" w:rsidRPr="006D34E3">
        <w:rPr>
          <w:rFonts w:cs="Arial"/>
        </w:rPr>
        <w:t>[25,26]</w:t>
      </w:r>
      <w:r w:rsidR="006D34E3">
        <w:fldChar w:fldCharType="end"/>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6BDD4645"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5C63A6">
        <w:instrText xml:space="preserve"> ADDIN ZOTERO_ITEM CSL_CITATION {"citationID":"ga2p1sDI","properties":{"formattedCitation":"[8,9,23,24]","plainCitation":"[8,9,23,24]"},"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128,"uris":["http://zotero.org/users/1562642/items/2WAHC54F"],"uri":["http://zotero.org/users/1562642/items/2WAHC54F"],"itemData":{"id":2128,"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4,"uris":["http://zotero.org/users/1562642/items/H6UMRIHK"],"uri":["http://zotero.org/users/1562642/items/H6UMRIHK"],"itemData":{"id":64,"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6D34E3">
        <w:instrText xml:space="preserve"> ADDIN ZOTERO_ITEM CSL_CITATION {"citationID":"2fuan78ro3","properties":{"formattedCitation":"[8,27]","plainCitation":"[8,27]"},"citationItems":[{"id":634,"uris":["http://zotero.org/users/1562642/items/H6J93M2T"],"uri":["http://zotero.org/users/1562642/items/H6J93M2T"],"itemData":{"id":634,"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6D34E3" w:rsidRPr="006D34E3">
        <w:rPr>
          <w:rFonts w:cs="Arial"/>
        </w:rPr>
        <w:t>[8,27]</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6D34E3">
        <w:instrText xml:space="preserve"> ADDIN ZOTERO_ITEM CSL_CITATION {"citationID":"a2dnk6a06ae","properties":{"formattedCitation":"[8,23,28,29]","plainCitation":"[8,23,28,29]"},"citationItems":[{"id":2498,"uris":["http://zotero.org/users/1562642/items/MN5NJ545"],"uri":["http://zotero.org/users/1562642/items/MN5NJ545"],"itemData":{"id":2498,"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08,"uris":["http://zotero.org/users/1562642/items/HAKNK2KA"],"uri":["http://zotero.org/users/1562642/items/HAKNK2KA"],"itemData":{"id":2408,"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7,"uris":["http://zotero.org/users/1562642/items/BHD39TW4"],"uri":["http://zotero.org/users/1562642/items/BHD39TW4"],"itemData":{"id":2497,"type":"article-journal","title":"American Medical Society for Sports Medicine position statement: concussion in sport","container-title":"British Journal of Sports Medicine","page":"15-26","volume":"47","issue":"1","source":"NCBI PubMed","abstract":"PURPOSE OF THE STATEMENT: </w:instrText>
      </w:r>
      <w:r w:rsidR="006D34E3">
        <w:rPr>
          <w:rFonts w:ascii="Consolas" w:hAnsi="Consolas" w:cs="Consolas"/>
        </w:rPr>
        <w:instrText>▸</w:instrText>
      </w:r>
      <w:r w:rsidR="006D34E3">
        <w:instrText xml:space="preserve"> To provide an evidence-based, best practises summary to assist physicians with the evaluation and management of sports concussion. </w:instrText>
      </w:r>
      <w:r w:rsidR="006D34E3">
        <w:rPr>
          <w:rFonts w:ascii="Consolas" w:hAnsi="Consolas" w:cs="Consolas"/>
        </w:rPr>
        <w:instrText>▸</w:instrText>
      </w:r>
      <w:r w:rsidR="006D34E3">
        <w:instrText xml:space="preserve"> To establish the level of evidence, knowledge gaps and areas requiring additional research.\nIMPORTANCE OF AN AMSSM STATEMENT: </w:instrText>
      </w:r>
      <w:r w:rsidR="006D34E3">
        <w:rPr>
          <w:rFonts w:ascii="Consolas" w:hAnsi="Consolas" w:cs="Consolas"/>
        </w:rPr>
        <w:instrText>▸</w:instrText>
      </w:r>
      <w:r w:rsidR="006D34E3">
        <w:instrText xml:space="preserve"> Sports medicine physicians are frequently involved in the care of patients with sports concussion. </w:instrText>
      </w:r>
      <w:r w:rsidR="006D34E3">
        <w:rPr>
          <w:rFonts w:ascii="Consolas" w:hAnsi="Consolas" w:cs="Consolas"/>
        </w:rPr>
        <w:instrText>▸</w:instrText>
      </w:r>
      <w:r w:rsidR="006D34E3">
        <w:instrText xml:space="preserve"> Sports medicine physicians are specifically trained to provide care along the continuum of sports concussion from the acute injury to return-to-play (RTP) decisions. </w:instrText>
      </w:r>
      <w:r w:rsidR="006D34E3">
        <w:rPr>
          <w:rFonts w:ascii="Consolas" w:hAnsi="Consolas" w:cs="Consolas"/>
        </w:rPr>
        <w:instrText>▸</w:instrText>
      </w:r>
      <w:r w:rsidR="006D34E3">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6D34E3">
        <w:rPr>
          <w:rFonts w:ascii="Consolas" w:hAnsi="Consolas" w:cs="Consolas"/>
        </w:rPr>
        <w:instrText>▸</w:instrText>
      </w:r>
      <w:r w:rsidR="006D34E3">
        <w:instrText xml:space="preserve"> While this statement is directed towards sports medicine physicians, it may also assist other physicians and healthcare professionals in the care of patients with sports concussion.\nDEFINITION: </w:instrText>
      </w:r>
      <w:r w:rsidR="006D34E3">
        <w:rPr>
          <w:rFonts w:ascii="Consolas" w:hAnsi="Consolas" w:cs="Consolas"/>
        </w:rPr>
        <w:instrText>▸</w:instrText>
      </w:r>
      <w:r w:rsidR="006D34E3">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6D34E3">
        <w:rPr>
          <w:rFonts w:ascii="Consolas" w:hAnsi="Consolas" w:cs="Consolas"/>
        </w:rPr>
        <w:instrText>▸</w:instrText>
      </w:r>
      <w:r w:rsidR="006D34E3">
        <w:instrText xml:space="preserve"> Animal and human studies support the concept of postconcussive vulnerability, showing that a second blow before the brain has recovered results in worsening metabolic changes within the cell. </w:instrText>
      </w:r>
      <w:r w:rsidR="006D34E3">
        <w:rPr>
          <w:rFonts w:ascii="Consolas" w:hAnsi="Consolas" w:cs="Consolas"/>
        </w:rPr>
        <w:instrText>▸</w:instrText>
      </w:r>
      <w:r w:rsidR="006D34E3">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6D34E3">
        <w:rPr>
          <w:rFonts w:ascii="Consolas" w:hAnsi="Consolas" w:cs="Consolas"/>
        </w:rPr>
        <w:instrText>▸</w:instrText>
      </w:r>
      <w:r w:rsidR="006D34E3">
        <w:instrText xml:space="preserve"> It is estimated that as many as 3.8 million concussions occur in the USA per year during competitive sports and recreational activities; however, as many as 50% of the concussions may go unreported. </w:instrText>
      </w:r>
      <w:r w:rsidR="006D34E3">
        <w:rPr>
          <w:rFonts w:ascii="Consolas" w:hAnsi="Consolas" w:cs="Consolas"/>
        </w:rPr>
        <w:instrText>▸</w:instrText>
      </w:r>
      <w:r w:rsidR="006D34E3">
        <w:instrText xml:space="preserve"> Concussions occur in all sports with the highest incidence in football, hockey, rugby, soccer and basketball. RISK FACTORS FOR SPORT-RELATED CONCUSSION: </w:instrText>
      </w:r>
      <w:r w:rsidR="006D34E3">
        <w:rPr>
          <w:rFonts w:ascii="Consolas" w:hAnsi="Consolas" w:cs="Consolas"/>
        </w:rPr>
        <w:instrText>▸</w:instrText>
      </w:r>
      <w:r w:rsidR="006D34E3">
        <w:instrText xml:space="preserve"> A history of concussion is associated with a higher risk of sustaining another concussion. </w:instrText>
      </w:r>
      <w:r w:rsidR="006D34E3">
        <w:rPr>
          <w:rFonts w:ascii="Consolas" w:hAnsi="Consolas" w:cs="Consolas"/>
        </w:rPr>
        <w:instrText>▸</w:instrText>
      </w:r>
      <w:r w:rsidR="006D34E3">
        <w:instrText xml:space="preserve"> A greater number, severity and duration of symptoms after a concussion are predictors of a prolonged recovery. </w:instrText>
      </w:r>
      <w:r w:rsidR="006D34E3">
        <w:rPr>
          <w:rFonts w:ascii="Consolas" w:hAnsi="Consolas" w:cs="Consolas"/>
        </w:rPr>
        <w:instrText>▸</w:instrText>
      </w:r>
      <w:r w:rsidR="006D34E3">
        <w:instrText xml:space="preserve"> In sports with similar playing rules, the reported incidence of concussion is higher in female athletes than in male athletes. </w:instrText>
      </w:r>
      <w:r w:rsidR="006D34E3">
        <w:rPr>
          <w:rFonts w:ascii="Consolas" w:hAnsi="Consolas" w:cs="Consolas"/>
        </w:rPr>
        <w:instrText>▸</w:instrText>
      </w:r>
      <w:r w:rsidR="006D34E3">
        <w:instrText xml:space="preserve"> Certain sports, positions and individual playing styles have a greater risk of concussion. </w:instrText>
      </w:r>
      <w:r w:rsidR="006D34E3">
        <w:rPr>
          <w:rFonts w:ascii="Consolas" w:hAnsi="Consolas" w:cs="Consolas"/>
        </w:rPr>
        <w:instrText>▸</w:instrText>
      </w:r>
      <w:r w:rsidR="006D34E3">
        <w:instrText xml:space="preserve"> Youth athletes may have a more prolonged recovery and are more susceptible to a concussion accompanied by a catastrophic injury. </w:instrText>
      </w:r>
      <w:r w:rsidR="006D34E3">
        <w:rPr>
          <w:rFonts w:ascii="Consolas" w:hAnsi="Consolas" w:cs="Consolas"/>
        </w:rPr>
        <w:instrText>▸</w:instrText>
      </w:r>
      <w:r w:rsidR="006D34E3">
        <w:instrText xml:space="preserve"> Preinjury mood disorders, learning disorders, attention-deficit disorders (ADD/ADHD) and migraine headaches complicate diagnosis and management of a concussion.\nDIAGNOSIS OF CONCUSSION: </w:instrText>
      </w:r>
      <w:r w:rsidR="006D34E3">
        <w:rPr>
          <w:rFonts w:ascii="Consolas" w:hAnsi="Consolas" w:cs="Consolas"/>
        </w:rPr>
        <w:instrText>▸</w:instrText>
      </w:r>
      <w:r w:rsidR="006D34E3">
        <w:instrText xml:space="preserve"> Concussion remains a clinical diagnosis ideally made by a healthcare provider familiar with the athlete and knowledgeable in the recognition and evaluation of concussion. </w:instrText>
      </w:r>
      <w:r w:rsidR="006D34E3">
        <w:rPr>
          <w:rFonts w:ascii="Consolas" w:hAnsi="Consolas" w:cs="Consolas"/>
        </w:rPr>
        <w:instrText>▸</w:instrText>
      </w:r>
      <w:r w:rsidR="006D34E3">
        <w:instrText xml:space="preserve"> Graded symptom checklists provide an objective tool for assessing a variety of symptoms related to concussions, while also tracking the severity of those symptoms over serial evaluations. </w:instrText>
      </w:r>
      <w:r w:rsidR="006D34E3">
        <w:rPr>
          <w:rFonts w:ascii="Consolas" w:hAnsi="Consolas" w:cs="Consolas"/>
        </w:rPr>
        <w:instrText>▸</w:instrText>
      </w:r>
      <w:r w:rsidR="006D34E3">
        <w:instrText xml:space="preserve"> Standardised assessment tools provide a helpful structure for the evaluation of concussion, although limited validation of these assessment tools is available.\nSIDELINE EVALUATION AND MANAGEMENT: </w:instrText>
      </w:r>
      <w:r w:rsidR="006D34E3">
        <w:rPr>
          <w:rFonts w:ascii="Consolas" w:hAnsi="Consolas" w:cs="Consolas"/>
        </w:rPr>
        <w:instrText>▸</w:instrText>
      </w:r>
      <w:r w:rsidR="006D34E3">
        <w:instrText xml:space="preserve"> Any athlete suspected of having a concussion should be stopped from playing and assessed by a licenced healthcare provider trained in the evaluation and management of concussions. </w:instrText>
      </w:r>
      <w:r w:rsidR="006D34E3">
        <w:rPr>
          <w:rFonts w:ascii="Consolas" w:hAnsi="Consolas" w:cs="Consolas"/>
        </w:rPr>
        <w:instrText>▸</w:instrText>
      </w:r>
      <w:r w:rsidR="006D34E3">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6D34E3">
        <w:rPr>
          <w:rFonts w:ascii="Consolas" w:hAnsi="Consolas" w:cs="Consolas"/>
        </w:rPr>
        <w:instrText>▸</w:instrText>
      </w:r>
      <w:r w:rsidR="006D34E3">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6D34E3">
        <w:rPr>
          <w:rFonts w:ascii="Consolas" w:hAnsi="Consolas" w:cs="Consolas"/>
        </w:rPr>
        <w:instrText>▸</w:instrText>
      </w:r>
      <w:r w:rsidR="006D34E3">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6D34E3">
        <w:rPr>
          <w:rFonts w:ascii="Consolas" w:hAnsi="Consolas" w:cs="Consolas"/>
        </w:rPr>
        <w:instrText>▸</w:instrText>
      </w:r>
      <w:r w:rsidR="006D34E3">
        <w:instrText xml:space="preserve"> Imaging is reserved for athletes where intracerebral bleeding is suspected. </w:instrText>
      </w:r>
      <w:r w:rsidR="006D34E3">
        <w:rPr>
          <w:rFonts w:ascii="Consolas" w:hAnsi="Consolas" w:cs="Consolas"/>
        </w:rPr>
        <w:instrText>▸</w:instrText>
      </w:r>
      <w:r w:rsidR="006D34E3">
        <w:instrText xml:space="preserve"> There is no same day RTP for an athlete diagnosed with a concussion. </w:instrText>
      </w:r>
      <w:r w:rsidR="006D34E3">
        <w:rPr>
          <w:rFonts w:ascii="Consolas" w:hAnsi="Consolas" w:cs="Consolas"/>
        </w:rPr>
        <w:instrText>▸</w:instrText>
      </w:r>
      <w:r w:rsidR="006D34E3">
        <w:instrText xml:space="preserve"> Athletes suspected or diagnosed with a concussion should be monitored for deteriorating physical or mental status.\nNEUROPSYCHOLOGICAL TESTING: </w:instrText>
      </w:r>
      <w:r w:rsidR="006D34E3">
        <w:rPr>
          <w:rFonts w:ascii="Consolas" w:hAnsi="Consolas" w:cs="Consolas"/>
        </w:rPr>
        <w:instrText>▸</w:instrText>
      </w:r>
      <w:r w:rsidR="006D34E3">
        <w:instrText xml:space="preserve"> Neuropsychological (NP) tests are an objective measure of brain-behaviour relationships and are more sensitive for subtle cognitive impairment than clinical exam. </w:instrText>
      </w:r>
      <w:r w:rsidR="006D34E3">
        <w:rPr>
          <w:rFonts w:ascii="Consolas" w:hAnsi="Consolas" w:cs="Consolas"/>
        </w:rPr>
        <w:instrText>▸</w:instrText>
      </w:r>
      <w:r w:rsidR="006D34E3">
        <w:instrText xml:space="preserve"> Most concussions can be managed appropriately without the use of NP testing. </w:instrText>
      </w:r>
      <w:r w:rsidR="006D34E3">
        <w:rPr>
          <w:rFonts w:ascii="Consolas" w:hAnsi="Consolas" w:cs="Consolas"/>
        </w:rPr>
        <w:instrText>▸</w:instrText>
      </w:r>
      <w:r w:rsidR="006D34E3">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6D34E3">
        <w:rPr>
          <w:rFonts w:ascii="Consolas" w:hAnsi="Consolas" w:cs="Consolas"/>
        </w:rPr>
        <w:instrText>▸</w:instrText>
      </w:r>
      <w:r w:rsidR="006D34E3">
        <w:instrText xml:space="preserve"> Paper and pencil NP tests can be more comprehensive, test different domains and assess for other conditions which may masquerade as or complicate assessment of concussion. </w:instrText>
      </w:r>
      <w:r w:rsidR="006D34E3">
        <w:rPr>
          <w:rFonts w:ascii="Consolas" w:hAnsi="Consolas" w:cs="Consolas"/>
        </w:rPr>
        <w:instrText>▸</w:instrText>
      </w:r>
      <w:r w:rsidR="006D34E3">
        <w:instrText xml:space="preserve"> NP testing should be used only as part of a comprehensive concussion management strategy and should not be used in isolation. </w:instrText>
      </w:r>
      <w:r w:rsidR="006D34E3">
        <w:rPr>
          <w:rFonts w:ascii="Consolas" w:hAnsi="Consolas" w:cs="Consolas"/>
        </w:rPr>
        <w:instrText>▸</w:instrText>
      </w:r>
      <w:r w:rsidR="006D34E3">
        <w:instrText xml:space="preserve"> The ideal timing, frequency and type of NP testing have not been determined. </w:instrText>
      </w:r>
      <w:r w:rsidR="006D34E3">
        <w:rPr>
          <w:rFonts w:ascii="Consolas" w:hAnsi="Consolas" w:cs="Consolas"/>
        </w:rPr>
        <w:instrText>▸</w:instrText>
      </w:r>
      <w:r w:rsidR="006D34E3">
        <w:instrText xml:space="preserve"> In some cases, properly administered and interpreted NP testing provides an added value to assess cognitive function and recovery in the management of sports concussions. </w:instrText>
      </w:r>
      <w:r w:rsidR="006D34E3">
        <w:rPr>
          <w:rFonts w:ascii="Consolas" w:hAnsi="Consolas" w:cs="Consolas"/>
        </w:rPr>
        <w:instrText>▸</w:instrText>
      </w:r>
      <w:r w:rsidR="006D34E3">
        <w:instrText xml:space="preserve"> It is unknown if use of NP testing in the management of sports concussion helps prevent recurrent concussion, catastrophic injury or long-term complications. </w:instrText>
      </w:r>
      <w:r w:rsidR="006D34E3">
        <w:rPr>
          <w:rFonts w:ascii="Consolas" w:hAnsi="Consolas" w:cs="Consolas"/>
        </w:rPr>
        <w:instrText>▸</w:instrText>
      </w:r>
      <w:r w:rsidR="006D34E3">
        <w:instrText xml:space="preserve"> Comprehensive NP evaluation is helpful in the post-concussion management of athletes with persistent symptoms or complicated courses.\nRETURN TO CLASS: </w:instrText>
      </w:r>
      <w:r w:rsidR="006D34E3">
        <w:rPr>
          <w:rFonts w:ascii="Consolas" w:hAnsi="Consolas" w:cs="Consolas"/>
        </w:rPr>
        <w:instrText>▸</w:instrText>
      </w:r>
      <w:r w:rsidR="006D34E3">
        <w:instrText xml:space="preserve"> Students will require cognitive rest and may require academic accommodations such as reduced workload and extended time for tests while recovering from a concussion.\nRETURN TO PLAY: </w:instrText>
      </w:r>
      <w:r w:rsidR="006D34E3">
        <w:rPr>
          <w:rFonts w:ascii="Consolas" w:hAnsi="Consolas" w:cs="Consolas"/>
        </w:rPr>
        <w:instrText>▸</w:instrText>
      </w:r>
      <w:r w:rsidR="006D34E3">
        <w:instrText xml:space="preserve"> Concussion symptoms should be resolved before returning to exercise. </w:instrText>
      </w:r>
      <w:r w:rsidR="006D34E3">
        <w:rPr>
          <w:rFonts w:ascii="Consolas" w:hAnsi="Consolas" w:cs="Consolas"/>
        </w:rPr>
        <w:instrText>▸</w:instrText>
      </w:r>
      <w:r w:rsidR="006D34E3">
        <w:instrText xml:space="preserve"> A RTP progression involves a gradual, step-wise increase in physical demands, sports-specific activities and the risk for contact. </w:instrText>
      </w:r>
      <w:r w:rsidR="006D34E3">
        <w:rPr>
          <w:rFonts w:ascii="Consolas" w:hAnsi="Consolas" w:cs="Consolas"/>
        </w:rPr>
        <w:instrText>▸</w:instrText>
      </w:r>
      <w:r w:rsidR="006D34E3">
        <w:instrText xml:space="preserve"> If symptoms occur with activity, the progression should be halted and restarted at the preceding symptom-free step. </w:instrText>
      </w:r>
      <w:r w:rsidR="006D34E3">
        <w:rPr>
          <w:rFonts w:ascii="Consolas" w:hAnsi="Consolas" w:cs="Consolas"/>
        </w:rPr>
        <w:instrText>▸</w:instrText>
      </w:r>
      <w:r w:rsidR="006D34E3">
        <w:instrText xml:space="preserve"> RTP after concussion should occur only with medical clearance from a licenced healthcare provider trained in the evaluation and management of concussions. SHORT-TERM RISKS OF PREMATURE RTP: </w:instrText>
      </w:r>
      <w:r w:rsidR="006D34E3">
        <w:rPr>
          <w:rFonts w:ascii="Consolas" w:hAnsi="Consolas" w:cs="Consolas"/>
        </w:rPr>
        <w:instrText>▸</w:instrText>
      </w:r>
      <w:r w:rsidR="006D34E3">
        <w:instrText xml:space="preserve"> The primary concern with early RTP is decreased reaction time leading to an increased risk of a repeat concussion or other injury and prolongation of symptoms. LONG-TERM EFFECTS: </w:instrText>
      </w:r>
      <w:r w:rsidR="006D34E3">
        <w:rPr>
          <w:rFonts w:ascii="Consolas" w:hAnsi="Consolas" w:cs="Consolas"/>
        </w:rPr>
        <w:instrText>▸</w:instrText>
      </w:r>
      <w:r w:rsidR="006D34E3">
        <w:instrText xml:space="preserve"> There is an increasing concern that head impact exposure and recurrent concussions contribute to long-term neurological sequelae. </w:instrText>
      </w:r>
      <w:r w:rsidR="006D34E3">
        <w:rPr>
          <w:rFonts w:ascii="Consolas" w:hAnsi="Consolas" w:cs="Consolas"/>
        </w:rPr>
        <w:instrText>▸</w:instrText>
      </w:r>
      <w:r w:rsidR="006D34E3">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6D34E3">
        <w:rPr>
          <w:rFonts w:ascii="Consolas" w:hAnsi="Consolas" w:cs="Consolas"/>
        </w:rPr>
        <w:instrText>▸</w:instrText>
      </w:r>
      <w:r w:rsidR="006D34E3">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6D34E3">
        <w:rPr>
          <w:rFonts w:ascii="Consolas" w:hAnsi="Consolas" w:cs="Consolas"/>
        </w:rPr>
        <w:instrText>▸</w:instrText>
      </w:r>
      <w:r w:rsidR="006D34E3">
        <w:instrText xml:space="preserve"> Greater efforts are needed to educate involved parties, including athletes, parents, coaches, officials, school administrators and healthcare providers to improve concussion recognition, management and prevention. </w:instrText>
      </w:r>
      <w:r w:rsidR="006D34E3">
        <w:rPr>
          <w:rFonts w:ascii="Consolas" w:hAnsi="Consolas" w:cs="Consolas"/>
        </w:rPr>
        <w:instrText>▸</w:instrText>
      </w:r>
      <w:r w:rsidR="006D34E3">
        <w:instrText xml:space="preserve"> Physicians should be prepared to provide counselling regarding potential long-term consequences of a concussion and recurrent concussions.\nPREVENTION: </w:instrText>
      </w:r>
      <w:r w:rsidR="006D34E3">
        <w:rPr>
          <w:rFonts w:ascii="Consolas" w:hAnsi="Consolas" w:cs="Consolas"/>
        </w:rPr>
        <w:instrText>▸</w:instrText>
      </w:r>
      <w:r w:rsidR="006D34E3">
        <w:instrText xml:space="preserve"> Primary prevention of some injuries may be possible with modification and enforcement of the rules and fair play. </w:instrText>
      </w:r>
      <w:r w:rsidR="006D34E3">
        <w:rPr>
          <w:rFonts w:ascii="Consolas" w:hAnsi="Consolas" w:cs="Consolas"/>
        </w:rPr>
        <w:instrText>▸</w:instrText>
      </w:r>
      <w:r w:rsidR="006D34E3">
        <w:instrText xml:space="preserve"> Helmets, both hard (football, lacrosse and hockey) and soft (soccer, rugby) are best suited to prevent impact injuries (fracture, bleeding, laceration, etc.) but have not been shown to reduce the incidence and severity of concussions. </w:instrText>
      </w:r>
      <w:r w:rsidR="006D34E3">
        <w:rPr>
          <w:rFonts w:ascii="Consolas" w:hAnsi="Consolas" w:cs="Consolas"/>
        </w:rPr>
        <w:instrText>▸</w:instrText>
      </w:r>
      <w:r w:rsidR="006D34E3">
        <w:instrText xml:space="preserve"> There is no current evidence that mouth guards can reduce the severity of or prevent concussions. </w:instrText>
      </w:r>
      <w:r w:rsidR="006D34E3">
        <w:rPr>
          <w:rFonts w:ascii="Consolas" w:hAnsi="Consolas" w:cs="Consolas"/>
        </w:rPr>
        <w:instrText>▸</w:instrText>
      </w:r>
      <w:r w:rsidR="006D34E3">
        <w:instrText xml:space="preserve"> Secondary prevention may be possible by appropriate RTP management.\nLEGISLATION: </w:instrText>
      </w:r>
      <w:r w:rsidR="006D34E3">
        <w:rPr>
          <w:rFonts w:ascii="Consolas" w:hAnsi="Consolas" w:cs="Consolas"/>
        </w:rPr>
        <w:instrText>▸</w:instrText>
      </w:r>
      <w:r w:rsidR="006D34E3">
        <w:instrText xml:space="preserve"> Legislative efforts provide a uniform standard for scholastic and non-scholastic sports organisations regarding concussion safety and management.\nFUTURE DIRECTIONS: </w:instrText>
      </w:r>
      <w:r w:rsidR="006D34E3">
        <w:rPr>
          <w:rFonts w:ascii="Consolas" w:hAnsi="Consolas" w:cs="Consolas"/>
        </w:rPr>
        <w:instrText>▸</w:instrText>
      </w:r>
      <w:r w:rsidR="006D34E3">
        <w:instrText xml:space="preserve"> Additional research is needed to validate current assessment tools, delineate the role of NP testing and improve identification of those at risk of prolonged post-concussive symptoms or other long-term complications. </w:instrText>
      </w:r>
      <w:r w:rsidR="006D34E3">
        <w:rPr>
          <w:rFonts w:ascii="Consolas" w:hAnsi="Consolas" w:cs="Consolas"/>
        </w:rPr>
        <w:instrText>▸</w:instrText>
      </w:r>
      <w:r w:rsidR="006D34E3">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7,"uris":["http://zotero.org/users/1562642/items/B4VE879H"],"uri":["http://zotero.org/users/1562642/items/B4VE879H"],"itemData":{"id":17,"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6D34E3" w:rsidRPr="006D34E3">
        <w:rPr>
          <w:rFonts w:cs="Arial"/>
        </w:rPr>
        <w:t>[8,23,28,29]</w:t>
      </w:r>
      <w:r w:rsidR="006552CA">
        <w:fldChar w:fldCharType="end"/>
      </w:r>
      <w:r w:rsidR="00974E3B">
        <w:t>. Symptom scales, neurocognitive tests, and balance assessments are commonly utilized to provide a comprehensive evaluation of the individual</w:t>
      </w:r>
      <w:r w:rsidR="00F263FB">
        <w:t xml:space="preserve"> </w:t>
      </w:r>
      <w:r w:rsidR="00F263FB">
        <w:fldChar w:fldCharType="begin"/>
      </w:r>
      <w:r w:rsidR="006D34E3">
        <w:instrText xml:space="preserve"> ADDIN ZOTERO_ITEM CSL_CITATION {"citationID":"1hoikr4ean","properties":{"formattedCitation":"{\\rtf [30\\uc0\\u8211{}36]}","plainCitation":"[30–36]"},"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298,"uris":["http://zotero.org/users/1562642/items/IKIAKIFT"],"uri":["http://zotero.org/users/1562642/items/IKIAKIFT"],"itemData":{"id":4298,"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7,"uris":["http://zotero.org/users/1562642/items/TE74TDZ2"],"uri":["http://zotero.org/users/1562642/items/TE74TDZ2"],"itemData":{"id":4297,"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7,"uris":["http://zotero.org/users/1562642/items/9DEF9Z99"],"uri":["http://zotero.org/users/1562642/items/9DEF9Z99"],"itemData":{"id":4287,"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706,"uris":["http://zotero.org/users/1562642/items/F3FM857D"],"uri":["http://zotero.org/users/1562642/items/F3FM857D"],"itemData":{"id":706,"type":"article-journal","title":"Balance assessment in the management of sport-related concussion","container-title":"Clinics in sports medicine","page":"89–102","volume":"30","issue":"1","source":"Google Scholar","note":"00043","author":[{"family":"Guskiewicz","given":"Kevin M."}],"issued":{"date-parts":[["2011"]]}}},{"id":2658,"uris":["http://zotero.org/users/1562642/items/UB4BQJ84"],"uri":["http://zotero.org/users/1562642/items/UB4BQJ84"],"itemData":{"id":2658,"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6D34E3" w:rsidRPr="006D34E3">
        <w:rPr>
          <w:rFonts w:cs="Arial"/>
          <w:szCs w:val="24"/>
        </w:rPr>
        <w:t>[30–36]</w:t>
      </w:r>
      <w:r w:rsidR="00F263FB">
        <w:fldChar w:fldCharType="end"/>
      </w:r>
      <w:r w:rsidR="00974E3B">
        <w:t xml:space="preserve">. </w:t>
      </w:r>
      <w:r w:rsidR="00461A4E">
        <w:t xml:space="preserve">Many of these tools </w:t>
      </w:r>
      <w:r w:rsidR="00461A4E">
        <w:lastRenderedPageBreak/>
        <w:t>have previously demonstrated validity and reliability in multiple samples</w:t>
      </w:r>
      <w:r w:rsidR="00397E3F">
        <w:t xml:space="preserve"> in the United States</w:t>
      </w:r>
      <w:r w:rsidR="0074189B">
        <w:t xml:space="preserve"> </w:t>
      </w:r>
      <w:r w:rsidR="0074189B">
        <w:fldChar w:fldCharType="begin"/>
      </w:r>
      <w:r w:rsidR="006D34E3">
        <w:instrText xml:space="preserve"> ADDIN ZOTERO_ITEM CSL_CITATION {"citationID":"1cuf5l9vdu","properties":{"formattedCitation":"{\\rtf [36\\uc0\\u8211{}38]}","plainCitation":"[36–38]"},"citationItems":[{"id":4510,"uris":["http://zotero.org/users/1562642/items/A446IADV"],"uri":["http://zotero.org/users/1562642/items/A446IADV"],"itemData":{"id":4510,"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687,"uris":["http://zotero.org/users/1562642/items/HW3NMEEQ"],"uri":["http://zotero.org/users/1562642/items/HW3NMEEQ"],"itemData":{"id":4687,"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6D34E3" w:rsidRPr="006D34E3">
        <w:rPr>
          <w:rFonts w:cs="Arial"/>
          <w:szCs w:val="24"/>
        </w:rPr>
        <w:t>[36–38]</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6D34E3">
        <w:instrText xml:space="preserve"> ADDIN ZOTERO_ITEM CSL_CITATION {"citationID":"2ddmln0dfa","properties":{"formattedCitation":"[36,39,40]","plainCitation":"[36,39,40]"},"citationItems":[{"id":4677,"uris":["http://zotero.org/users/1562642/items/9KQWWB98"],"uri":["http://zotero.org/users/1562642/items/9KQWWB98"],"itemData":{"id":4677,"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551,"uris":["http://zotero.org/users/1562642/items/822BPH7D"],"uri":["http://zotero.org/users/1562642/items/822BPH7D"],"itemData":{"id":2551,"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6D34E3" w:rsidRPr="006D34E3">
        <w:rPr>
          <w:rFonts w:cs="Arial"/>
        </w:rPr>
        <w:t>[36,39,40]</w:t>
      </w:r>
      <w:r w:rsidR="0074189B">
        <w:fldChar w:fldCharType="end"/>
      </w:r>
      <w:r w:rsidR="00AC4E63">
        <w:t>.</w:t>
      </w:r>
    </w:p>
    <w:p w14:paraId="724505F4" w14:textId="6DCE203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6D34E3">
        <w:instrText xml:space="preserve"> ADDIN ZOTERO_ITEM CSL_CITATION {"citationID":"nY8kWHmm","properties":{"formattedCitation":"{\\rtf [41\\uc0\\u8211{}43]}","plainCitation":"[41–43]"},"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2,"uris":["http://zotero.org/users/1562642/items/4NT3QJ9U"],"uri":["http://zotero.org/users/1562642/items/4NT3QJ9U"],"itemData":{"id":2642,"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6,"uris":["http://zotero.org/users/1562642/items/UIHREKE5"],"uri":["http://zotero.org/users/1562642/items/UIHREKE5"],"itemData":{"id":4196,"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6D34E3" w:rsidRPr="006D34E3">
        <w:rPr>
          <w:rFonts w:cs="Arial"/>
          <w:szCs w:val="24"/>
        </w:rPr>
        <w:t>[41–43]</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6D34E3">
        <w:instrText xml:space="preserve"> ADDIN ZOTERO_ITEM CSL_CITATION {"citationID":"188g3f32pg","properties":{"formattedCitation":"[30,44,45]","plainCitation":"[30,44,45]"},"citationItems":[{"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596,"uris":["http://zotero.org/users/1562642/items/9IZ8QUZX"],"uri":["http://zotero.org/users/1562642/items/9IZ8QUZX"],"itemData":{"id":4596,"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6D34E3" w:rsidRPr="006D34E3">
        <w:rPr>
          <w:rFonts w:cs="Arial"/>
        </w:rPr>
        <w:t>[30,44,45]</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6D34E3">
        <w:instrText xml:space="preserve"> ADDIN ZOTERO_ITEM CSL_CITATION {"citationID":"FDzbtCua","properties":{"formattedCitation":"[30,44,46,47]","plainCitation":"[30,44,46,47]"},"citationItems":[{"id":63,"uris":["http://zotero.org/users/1562642/items/W4ERQSUG"],"uri":["http://zotero.org/users/1562642/items/W4ERQSUG"],"itemData":{"id":6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0,"uris":["http://zotero.org/users/1562642/items/3PKRXM8W"],"uri":["http://zotero.org/users/1562642/items/3PKRXM8W"],"itemData":{"id":2550,"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6,"uris":["http://zotero.org/users/1562642/items/AJ8XHXFK"],"uri":["http://zotero.org/users/1562642/items/AJ8XHXFK"],"itemData":{"id":206,"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705,"uris":["http://zotero.org/users/1562642/items/A5WUBHEQ"],"uri":["http://zotero.org/users/1562642/items/A5WUBHEQ"],"itemData":{"id":1705,"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6D34E3" w:rsidRPr="006D34E3">
        <w:rPr>
          <w:rFonts w:cs="Arial"/>
        </w:rPr>
        <w:t>[30,44,46,47]</w:t>
      </w:r>
      <w:r w:rsidR="0074095B">
        <w:fldChar w:fldCharType="end"/>
      </w:r>
      <w:r>
        <w:t xml:space="preserve">. However, </w:t>
      </w:r>
      <w:r w:rsidR="000B3448">
        <w:t>persistent functional deficits</w:t>
      </w:r>
      <w:r w:rsidR="006552CA">
        <w:t xml:space="preserve"> </w:t>
      </w:r>
      <w:r w:rsidR="000B3448">
        <w:t>have been</w:t>
      </w:r>
      <w:r>
        <w:t xml:space="preserve"> reported </w:t>
      </w:r>
      <w:r w:rsidR="00C32CDC">
        <w:t xml:space="preserve">in some individuals </w:t>
      </w:r>
      <w:r>
        <w:t>long after the clinical resolution of symptoms</w:t>
      </w:r>
      <w:r w:rsidR="00E33A6C">
        <w:t xml:space="preserve"> </w:t>
      </w:r>
      <w:r w:rsidR="00E33A6C">
        <w:fldChar w:fldCharType="begin"/>
      </w:r>
      <w:r w:rsidR="006D34E3">
        <w:instrText xml:space="preserve"> ADDIN ZOTERO_ITEM CSL_CITATION {"citationID":"1o50vuqq1q","properties":{"formattedCitation":"{\\rtf [48\\uc0\\u8211{}50]}","plainCitation":"[48–50]"},"citationItems":[{"id":4306,"uris":["http://zotero.org/users/1562642/items/7F9MN7JX"],"uri":["http://zotero.org/users/1562642/items/7F9MN7JX"],"itemData":{"id":430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2,"uris":["http://zotero.org/users/1562642/items/AQ3TJ5FP"],"uri":["http://zotero.org/users/1562642/items/AQ3TJ5FP"],"itemData":{"id":4432,"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603,"uris":["http://zotero.org/users/1562642/items/FVGRJR33"],"uri":["http://zotero.org/users/1562642/items/FVGRJR33"],"itemData":{"id":4603,"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6D34E3" w:rsidRPr="006D34E3">
        <w:rPr>
          <w:rFonts w:cs="Arial"/>
          <w:szCs w:val="24"/>
        </w:rPr>
        <w:t>[48–50]</w:t>
      </w:r>
      <w:r w:rsidR="00E33A6C">
        <w:fldChar w:fldCharType="end"/>
      </w:r>
      <w:r>
        <w:t>.</w:t>
      </w:r>
      <w:r w:rsidR="000B3448">
        <w:t xml:space="preserve"> </w:t>
      </w:r>
    </w:p>
    <w:p w14:paraId="75E34501" w14:textId="74883BB6" w:rsidR="00DC7AE8" w:rsidRDefault="000B3448" w:rsidP="005025B5">
      <w:pPr>
        <w:spacing w:line="480" w:lineRule="auto"/>
        <w:ind w:firstLine="720"/>
      </w:pPr>
      <w:r>
        <w:t xml:space="preserve">These tests are often used </w:t>
      </w:r>
      <w:r w:rsidR="00C32CDC">
        <w:t>to measure</w:t>
      </w:r>
      <w:r w:rsidR="00414C6E">
        <w:t xml:space="preserve"> </w:t>
      </w:r>
      <w:r w:rsidR="00C32CDC">
        <w:t xml:space="preserve">an athlete’s </w:t>
      </w:r>
      <w:r>
        <w:t>baseline</w:t>
      </w:r>
      <w:r w:rsidR="00414C6E">
        <w:t xml:space="preserve"> ability</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6D34E3">
        <w:instrText xml:space="preserve"> ADDIN ZOTERO_ITEM CSL_CITATION {"citationID":"1jo4jrbiun","properties":{"formattedCitation":"{\\rtf [51\\uc0\\u8211{}54]}","plainCitation":"[51–54]"},"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5,"uris":["http://zotero.org/users/1562642/items/EXXBXCGQ"],"uri":["http://zotero.org/users/1562642/items/EXXBXCGQ"],"itemData":{"id":4515,"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6D34E3" w:rsidRPr="006D34E3">
        <w:rPr>
          <w:rFonts w:cs="Arial"/>
          <w:szCs w:val="24"/>
        </w:rPr>
        <w:t>[51–54]</w:t>
      </w:r>
      <w:r w:rsidR="00270F8B">
        <w:fldChar w:fldCharType="end"/>
      </w:r>
      <w:r w:rsidR="00330308">
        <w:t>.</w:t>
      </w:r>
      <w:r w:rsidR="00414C6E">
        <w:t xml:space="preserve"> This </w:t>
      </w:r>
      <w:r w:rsidR="00032790">
        <w:t xml:space="preserve">is </w:t>
      </w:r>
      <w:r w:rsidR="00414C6E">
        <w:t xml:space="preserve">undoubtedly problematic when attempting to establish return to “baseline” </w:t>
      </w:r>
      <w:r w:rsidR="00C32CDC">
        <w:t xml:space="preserve">after injury </w:t>
      </w:r>
      <w:r w:rsidR="00414C6E">
        <w:t>for indivi</w:t>
      </w:r>
      <w:r w:rsidR="00032790">
        <w:t>duals not captured in the normative datasets.</w:t>
      </w:r>
    </w:p>
    <w:p w14:paraId="2B59AC9A" w14:textId="7615902A" w:rsidR="0074095B" w:rsidRDefault="00820946" w:rsidP="00820946">
      <w:pPr>
        <w:spacing w:line="480" w:lineRule="auto"/>
        <w:rPr>
          <w:b/>
        </w:rPr>
      </w:pPr>
      <w:r>
        <w:rPr>
          <w:b/>
        </w:rPr>
        <w:t xml:space="preserve">1.3 </w:t>
      </w:r>
      <w:r w:rsidR="00E542C3">
        <w:rPr>
          <w:b/>
        </w:rPr>
        <w:t xml:space="preserve">Racial, </w:t>
      </w:r>
      <w:r w:rsidR="00E943EB">
        <w:rPr>
          <w:b/>
        </w:rPr>
        <w:t>C</w:t>
      </w:r>
      <w:r w:rsidR="00840DAF">
        <w:rPr>
          <w:b/>
        </w:rPr>
        <w:t>ultural/</w:t>
      </w:r>
      <w:r w:rsidR="00E943EB">
        <w:rPr>
          <w:b/>
        </w:rPr>
        <w:t>E</w:t>
      </w:r>
      <w:r w:rsidR="00840DAF">
        <w:rPr>
          <w:b/>
        </w:rPr>
        <w:t>thnic</w:t>
      </w:r>
      <w:r w:rsidR="00E542C3">
        <w:rPr>
          <w:b/>
        </w:rPr>
        <w:t xml:space="preserve"> and </w:t>
      </w:r>
      <w:r w:rsidR="00E943EB">
        <w:rPr>
          <w:b/>
        </w:rPr>
        <w:t>L</w:t>
      </w:r>
      <w:r w:rsidR="00E542C3">
        <w:rPr>
          <w:b/>
        </w:rPr>
        <w:t xml:space="preserve">inguistic </w:t>
      </w:r>
      <w:r w:rsidR="00E943EB">
        <w:rPr>
          <w:b/>
        </w:rPr>
        <w:t>Impacts on Cognitive Te</w:t>
      </w:r>
      <w:r w:rsidR="00E542C3">
        <w:rPr>
          <w:b/>
        </w:rPr>
        <w:t>sts</w:t>
      </w:r>
    </w:p>
    <w:p w14:paraId="0DC91C76" w14:textId="0ADCEFC7"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6D34E3">
        <w:instrText xml:space="preserve"> ADDIN ZOTERO_ITEM CSL_CITATION {"citationID":"a1lvkgv7bcj","properties":{"formattedCitation":"[55]","plainCitation":"[55]"},"citationItems":[{"id":62,"uris":["http://zotero.org/users/1562642/items/GGGDK33G"],"uri":["http://zotero.org/users/1562642/items/GGGDK33G"],"itemData":{"id":62,"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6D34E3" w:rsidRPr="006D34E3">
        <w:rPr>
          <w:rFonts w:cs="Arial"/>
        </w:rPr>
        <w:t>[55]</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6D34E3">
        <w:instrText xml:space="preserve"> ADDIN ZOTERO_ITEM CSL_CITATION {"citationID":"a2enn74oupi","properties":{"formattedCitation":"[41]","plainCitation":"[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6D34E3" w:rsidRPr="006D34E3">
        <w:rPr>
          <w:rFonts w:cs="Arial"/>
        </w:rPr>
        <w:t>[41]</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3982F96F"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6D34E3">
        <w:instrText xml:space="preserve"> ADDIN ZOTERO_ITEM CSL_CITATION {"citationID":"agfpa7h0rp","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6D34E3" w:rsidRPr="006D34E3">
        <w:rPr>
          <w:rFonts w:cs="Arial"/>
        </w:rPr>
        <w:t>[54]</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6D34E3">
        <w:instrText xml:space="preserve"> ADDIN ZOTERO_ITEM CSL_CITATION {"citationID":"18l0jsjco3","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6D34E3" w:rsidRPr="006D34E3">
        <w:rPr>
          <w:rFonts w:cs="Arial"/>
        </w:rPr>
        <w:t>[54]</w:t>
      </w:r>
      <w:r w:rsidR="00587378">
        <w:fldChar w:fldCharType="end"/>
      </w:r>
      <w:r>
        <w:t>. The similarity of these results may not persist outside of this narrow scope.</w:t>
      </w:r>
    </w:p>
    <w:p w14:paraId="46A23027" w14:textId="34A43392"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6D34E3">
        <w:instrText xml:space="preserve"> ADDIN ZOTERO_ITEM CSL_CITATION {"citationID":"adco9mrrbt","properties":{"formattedCitation":"[53]","plainCitation":"[5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6D34E3" w:rsidRPr="006D34E3">
        <w:rPr>
          <w:rFonts w:cs="Arial"/>
        </w:rPr>
        <w:t>[53]</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6D34E3">
        <w:instrText xml:space="preserve"> ADDIN ZOTERO_ITEM CSL_CITATION {"citationID":"a27q468rubb","properties":{"formattedCitation":"[53]","plainCitation":"[5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6D34E3" w:rsidRPr="006D34E3">
        <w:rPr>
          <w:rFonts w:cs="Arial"/>
        </w:rPr>
        <w:t>[53]</w:t>
      </w:r>
      <w:r w:rsidR="002A5452">
        <w:fldChar w:fldCharType="end"/>
      </w:r>
      <w:r w:rsidR="001D594E">
        <w:t>.</w:t>
      </w:r>
    </w:p>
    <w:p w14:paraId="021B267D" w14:textId="4EB73228"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6D34E3">
        <w:instrText xml:space="preserve"> ADDIN ZOTERO_ITEM CSL_CITATION {"citationID":"aqran6rf96","properties":{"formattedCitation":"{\\rtf [12\\uc0\\u8211{}20,22,41,53,54]}","plainCitation":"[12–20,22,41,53,54]"},"citationItems":[{"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id":32,"uris":["http://zotero.org/users/1562642/items/MQKIK7G2"],"uri":["http://zotero.org/users/1562642/items/MQKIK7G2"],"itemData":{"id":32,"type":"article-journal","title":"Directions of research in cross-cultural neuropsychology","container-title":"Journal of clinical and experimental neuropsychology","page":"143–150","volume":"17","issue":"1","source":"Google Scholar","author":[{"family":"Ardila","given":"Alfredo"}],"issued":{"date-parts":[["1995"]]}}},{"id":15,"uris":["http://zotero.org/users/1562642/items/RIM2A7IM"],"uri":["http://zotero.org/users/1562642/items/RIM2A7IM"],"itemData":{"id":1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9,"uris":["http://zotero.org/users/1562642/items/9XHDT3IV"],"uri":["http://zotero.org/users/1562642/items/9XHDT3IV"],"itemData":{"id":9,"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1,"uris":["http://zotero.org/users/1562642/items/AACP9QNH"],"uri":["http://zotero.org/users/1562642/items/AACP9QNH"],"itemData":{"id":11,"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6D34E3" w:rsidRPr="006D34E3">
        <w:rPr>
          <w:rFonts w:cs="Arial"/>
          <w:szCs w:val="24"/>
        </w:rPr>
        <w:t>[12–20,22,41,53,54]</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5460D6B2" w:rsidR="0062563D" w:rsidRDefault="00820946" w:rsidP="00820946">
      <w:pPr>
        <w:spacing w:line="480" w:lineRule="auto"/>
        <w:jc w:val="center"/>
        <w:rPr>
          <w:b/>
        </w:rPr>
      </w:pPr>
      <w:r>
        <w:rPr>
          <w:b/>
        </w:rPr>
        <w:t xml:space="preserve">2 </w:t>
      </w:r>
      <w:r w:rsidR="0062563D">
        <w:rPr>
          <w:b/>
        </w:rPr>
        <w:t>Methods</w:t>
      </w:r>
    </w:p>
    <w:p w14:paraId="0F85500A" w14:textId="4D96B1DE" w:rsidR="003109BB" w:rsidRPr="002D2328" w:rsidRDefault="00820946" w:rsidP="005025B5">
      <w:pPr>
        <w:spacing w:line="480" w:lineRule="auto"/>
        <w:rPr>
          <w:b/>
        </w:rPr>
      </w:pPr>
      <w:r>
        <w:rPr>
          <w:b/>
        </w:rPr>
        <w:t xml:space="preserve">2.1 </w:t>
      </w:r>
      <w:r w:rsidR="003109BB"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 xml:space="preserve">Psychology and Behavioral Science </w:t>
      </w:r>
      <w:r w:rsidR="00945202">
        <w:lastRenderedPageBreak/>
        <w:t>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33CFE889"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for inclusion </w:t>
      </w:r>
      <w:r w:rsidR="00506B10">
        <w:t xml:space="preserve">based </w:t>
      </w:r>
      <w:r w:rsidR="009D6CC1">
        <w:t xml:space="preserve">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subconcussi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54415216"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w:t>
      </w:r>
      <w:r w:rsidR="005C63A6">
        <w:t xml:space="preserve"> the</w:t>
      </w:r>
      <w:r w:rsidR="00C355F1">
        <w:t xml:space="preserve"> inclusion/exclusion process</w:t>
      </w:r>
      <w:r w:rsidR="009D6CC1">
        <w:t>.</w:t>
      </w:r>
    </w:p>
    <w:p w14:paraId="1ED2CF71" w14:textId="334C8AA4"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06B10">
        <w:t>.</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commentRangeStart w:id="1"/>
      <w:r w:rsidR="005C63A6">
        <w:t>, and 5) the reported number of individuals identifying with various racial, ethnic, or linguistic groups</w:t>
      </w:r>
      <w:r w:rsidR="00431547">
        <w:t>.</w:t>
      </w:r>
      <w:commentRangeEnd w:id="1"/>
      <w:r w:rsidR="00506B10">
        <w:rPr>
          <w:rStyle w:val="CommentReference"/>
        </w:rPr>
        <w:commentReference w:id="1"/>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 xml:space="preserve">Again, </w:t>
      </w:r>
      <w:r w:rsidR="00431547">
        <w:lastRenderedPageBreak/>
        <w:t>country of recruitment was not taken as implicit identification of the primary language of the participants.</w:t>
      </w:r>
    </w:p>
    <w:p w14:paraId="54365970" w14:textId="4FE11B46"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6D34E3">
        <w:instrText xml:space="preserve"> ADDIN ZOTERO_ITEM CSL_CITATION {"citationID":"a1t7pbqgf2q","properties":{"formattedCitation":"[56]","plainCitation":"[56]"},"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6D34E3" w:rsidRPr="006D34E3">
        <w:rPr>
          <w:rFonts w:cs="Arial"/>
        </w:rPr>
        <w:t>[56]</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6D34E3">
        <w:instrText xml:space="preserve"> ADDIN ZOTERO_ITEM CSL_CITATION {"citationID":"a270e9fqpvi","properties":{"formattedCitation":"[57]","plainCitation":"[57]"},"citationItems":[{"id":4299,"uris":["http://zotero.org/users/1562642/items/FD4U3B99"],"uri":["http://zotero.org/users/1562642/items/FD4U3B99"],"itemData":{"id":4299,"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6D34E3" w:rsidRPr="006D34E3">
        <w:rPr>
          <w:rFonts w:cs="Arial"/>
        </w:rPr>
        <w:t>[57]</w:t>
      </w:r>
      <w:r w:rsidR="00D67BF7">
        <w:fldChar w:fldCharType="end"/>
      </w:r>
      <w:r w:rsidR="00D67BF7">
        <w:t>.</w:t>
      </w:r>
      <w:r w:rsidR="00F40B16">
        <w:t xml:space="preserve"> </w:t>
      </w:r>
      <w:r w:rsidR="00A87E63">
        <w:t>Data are presented as percentages of the total sample of articles.</w:t>
      </w:r>
    </w:p>
    <w:p w14:paraId="77032DB5" w14:textId="14946E6C" w:rsidR="00152D40" w:rsidRPr="002D2328" w:rsidRDefault="00820946" w:rsidP="00820946">
      <w:pPr>
        <w:spacing w:line="480" w:lineRule="auto"/>
        <w:jc w:val="center"/>
        <w:rPr>
          <w:b/>
        </w:rPr>
      </w:pPr>
      <w:r>
        <w:rPr>
          <w:b/>
        </w:rPr>
        <w:t xml:space="preserve">3 </w:t>
      </w:r>
      <w:r w:rsidR="00285A77" w:rsidRPr="002D2328">
        <w:rPr>
          <w:b/>
        </w:rPr>
        <w:t>Results</w:t>
      </w:r>
    </w:p>
    <w:p w14:paraId="29C852E9" w14:textId="00656D17" w:rsidR="007A4493" w:rsidRPr="007A4493" w:rsidRDefault="00820946" w:rsidP="00820946">
      <w:pPr>
        <w:spacing w:line="480" w:lineRule="auto"/>
      </w:pPr>
      <w:r w:rsidRPr="00820946">
        <w:rPr>
          <w:b/>
        </w:rPr>
        <w:t xml:space="preserve">3.1 </w:t>
      </w:r>
      <w:r w:rsidR="00A1779C" w:rsidRPr="00820946">
        <w:rPr>
          <w:b/>
        </w:rPr>
        <w:t>Article characteristics</w:t>
      </w:r>
      <w:r w:rsidR="007A4493">
        <w:rPr>
          <w:i/>
        </w:rPr>
        <w:tab/>
      </w:r>
    </w:p>
    <w:p w14:paraId="309C9B7E" w14:textId="7E7BE59D"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5C63A6">
        <w:t xml:space="preserve">January </w:t>
      </w:r>
      <w:commentRangeStart w:id="2"/>
      <w:r w:rsidR="00431547">
        <w:t>197</w:t>
      </w:r>
      <w:r w:rsidR="00626830">
        <w:t>6</w:t>
      </w:r>
      <w:commentRangeEnd w:id="2"/>
      <w:r w:rsidR="00506B10">
        <w:rPr>
          <w:rStyle w:val="CommentReference"/>
        </w:rPr>
        <w:commentReference w:id="2"/>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4B544616" w:rsidR="00A1779C" w:rsidRPr="00820946" w:rsidRDefault="00820946" w:rsidP="00820946">
      <w:pPr>
        <w:spacing w:line="480" w:lineRule="auto"/>
        <w:rPr>
          <w:b/>
        </w:rPr>
      </w:pPr>
      <w:r w:rsidRPr="00820946">
        <w:rPr>
          <w:b/>
        </w:rPr>
        <w:t xml:space="preserve">3.2 </w:t>
      </w:r>
      <w:r w:rsidR="00A1779C" w:rsidRPr="00820946">
        <w:rPr>
          <w:b/>
        </w:rPr>
        <w:t>Reporting demographics</w:t>
      </w:r>
    </w:p>
    <w:p w14:paraId="1F805D84" w14:textId="57D0550E" w:rsidR="00CC2117" w:rsidRDefault="00883118" w:rsidP="00571CA6">
      <w:pPr>
        <w:spacing w:line="480" w:lineRule="auto"/>
        <w:ind w:firstLine="720"/>
      </w:pPr>
      <w:r>
        <w:t xml:space="preserve">Demographic variables of interest were reported in </w:t>
      </w:r>
      <w:r w:rsidR="00E77BE6">
        <w:t>36.</w:t>
      </w:r>
      <w:r w:rsidR="00F52D42">
        <w:t>0</w:t>
      </w:r>
      <w:r w:rsidR="007540A6">
        <w:t>7</w:t>
      </w:r>
      <w:r w:rsidR="009707AF">
        <w:t>% (</w:t>
      </w:r>
      <w:r w:rsidR="00A1779C">
        <w:t xml:space="preserve">n = </w:t>
      </w:r>
      <w:r w:rsidR="00F52D42">
        <w:t>277</w:t>
      </w:r>
      <w:r w:rsidR="00431547">
        <w:t xml:space="preserve"> </w:t>
      </w:r>
      <w:r w:rsidR="009707AF">
        <w:t xml:space="preserve">articles) </w:t>
      </w:r>
      <w:r>
        <w:t xml:space="preserve">of the included articles. </w:t>
      </w:r>
      <w:r w:rsidR="005C63A6">
        <w:t xml:space="preserve">Race, culture, ethnicity, or country of origin were reported in </w:t>
      </w:r>
      <w:r w:rsidR="007540A6">
        <w:t>20.01</w:t>
      </w:r>
      <w:r w:rsidR="00A1779C">
        <w:t>%</w:t>
      </w:r>
      <w:r w:rsidR="00A60D4C">
        <w:t xml:space="preserve"> (</w:t>
      </w:r>
      <w:r w:rsidR="00A1779C">
        <w:t xml:space="preserve">n = </w:t>
      </w:r>
      <w:r w:rsidR="00F52D42">
        <w:t>164</w:t>
      </w:r>
      <w:r w:rsidR="00A1779C">
        <w:t xml:space="preserve"> articles</w:t>
      </w:r>
      <w:r w:rsidR="00A60D4C">
        <w:t>)</w:t>
      </w:r>
      <w:r w:rsidR="005C63A6">
        <w:t xml:space="preserve"> of these articles</w:t>
      </w:r>
      <w:r w:rsidR="00E22667">
        <w:t xml:space="preserve"> (</w:t>
      </w:r>
      <w:r>
        <w:t xml:space="preserve">Supplementary </w:t>
      </w:r>
      <w:r w:rsidR="00E22667">
        <w:t>Table 1)</w:t>
      </w:r>
      <w:r w:rsidR="00A60D4C">
        <w:t xml:space="preserve">. </w:t>
      </w:r>
      <w:r w:rsidR="005C63A6">
        <w:t xml:space="preserve">Participants’ preferred or spoken language was reported in </w:t>
      </w:r>
      <w:r w:rsidR="00A1779C">
        <w:t>2</w:t>
      </w:r>
      <w:r w:rsidR="00E77BE6">
        <w:t>1.8</w:t>
      </w:r>
      <w:r w:rsidR="00F52D42">
        <w:t>8</w:t>
      </w:r>
      <w:r w:rsidR="00A1779C">
        <w:t xml:space="preserve">% (n = </w:t>
      </w:r>
      <w:r w:rsidR="00F52D42">
        <w:t>168</w:t>
      </w:r>
      <w:r w:rsidR="00A1779C">
        <w:t xml:space="preserve"> articles</w:t>
      </w:r>
      <w:r>
        <w:t xml:space="preserve">; Supplementary </w:t>
      </w:r>
      <w:r w:rsidR="00E22667">
        <w:t>Table 2)</w:t>
      </w:r>
      <w:r w:rsidR="009707AF">
        <w:t xml:space="preserve">. Furthermore, of the </w:t>
      </w:r>
      <w:r w:rsidR="00A70181">
        <w:t>277</w:t>
      </w:r>
      <w:r w:rsidR="00417608">
        <w:t xml:space="preserve"> </w:t>
      </w:r>
      <w:r w:rsidR="009707AF">
        <w:t xml:space="preserve">reporting any of these distributions, </w:t>
      </w:r>
      <w:r w:rsidR="00E77BE6">
        <w:t>55</w:t>
      </w:r>
      <w:r w:rsidR="00417608">
        <w:t xml:space="preserve"> </w:t>
      </w:r>
      <w:r w:rsidR="00A1779C">
        <w:t xml:space="preserve">articles </w:t>
      </w:r>
      <w:r w:rsidR="00A1779C">
        <w:lastRenderedPageBreak/>
        <w:t>(</w:t>
      </w:r>
      <w:r w:rsidR="00A70181">
        <w:t>19.86</w:t>
      </w:r>
      <w:r w:rsidR="00A1779C">
        <w:t xml:space="preserve">%; </w:t>
      </w:r>
      <w:r w:rsidR="00E77BE6">
        <w:t>7.1</w:t>
      </w:r>
      <w:r w:rsidR="00A70181">
        <w:t>6</w:t>
      </w:r>
      <w:r w:rsidR="00A1779C">
        <w:t xml:space="preserve">% of all included articles) </w:t>
      </w:r>
      <w:r w:rsidR="009707AF">
        <w:t>reported both language and race</w:t>
      </w:r>
      <w:r w:rsidR="00417608">
        <w:t xml:space="preserve">, </w:t>
      </w:r>
      <w:r w:rsidR="009707AF">
        <w:t>culture/ethnicity</w:t>
      </w:r>
      <w:r w:rsidR="00417608">
        <w:t>, or country of origin</w:t>
      </w:r>
      <w:r w:rsidR="00A1779C">
        <w:t>.</w:t>
      </w:r>
      <w:r w:rsidR="009707AF">
        <w:t xml:space="preserve"> </w:t>
      </w:r>
      <w:r w:rsidR="007A4493">
        <w:t xml:space="preserve">Finally, </w:t>
      </w:r>
      <w:r w:rsidR="00A70181">
        <w:t>14</w:t>
      </w:r>
      <w:r w:rsidR="00A67237">
        <w:t xml:space="preserve"> articles (</w:t>
      </w:r>
      <w:r w:rsidR="00E77BE6">
        <w:t>5.</w:t>
      </w:r>
      <w:r w:rsidR="00A70181">
        <w:t>05</w:t>
      </w:r>
      <w:r w:rsidR="00A67237">
        <w:t>%</w:t>
      </w:r>
      <w:r>
        <w:t>;</w:t>
      </w:r>
      <w:r w:rsidR="00A67237">
        <w:t xml:space="preserve"> </w:t>
      </w:r>
      <w:r w:rsidR="00A70181">
        <w:t>1.82</w:t>
      </w:r>
      <w:r w:rsidR="00A67237">
        <w:t>% of all included articles)</w:t>
      </w:r>
      <w:r w:rsidR="007A4493">
        <w:t xml:space="preserve"> </w:t>
      </w:r>
      <w:r w:rsidR="005C63A6">
        <w:t>included</w:t>
      </w:r>
      <w:r w:rsidR="005C63A6">
        <w:t xml:space="preserve">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6D34E3">
        <w:instrText xml:space="preserve"> ADDIN ZOTERO_ITEM CSL_CITATION {"citationID":"GQo3Ro4J","properties":{"formattedCitation":"{\\rtf [41,53,54,56,58\\uc0\\u8211{}67]}","plainCitation":"[41,53,54,56,58–67]"},"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721,"uris":["http://zotero.org/users/1562642/items/VDTPNB67"],"uri":["http://zotero.org/users/1562642/items/VDTPNB67"],"itemData":{"id":3721,"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6D34E3" w:rsidRPr="006D34E3">
        <w:rPr>
          <w:rFonts w:cs="Arial"/>
          <w:szCs w:val="24"/>
        </w:rPr>
        <w:t>[41,53,54,56,58–67]</w:t>
      </w:r>
      <w:r w:rsidR="007A4493">
        <w:fldChar w:fldCharType="end"/>
      </w:r>
      <w:r w:rsidR="007A4493">
        <w:t xml:space="preserve">. </w:t>
      </w:r>
    </w:p>
    <w:p w14:paraId="21CF7D7A" w14:textId="69B55124" w:rsidR="00883118" w:rsidRDefault="00DB4169" w:rsidP="00883118">
      <w:pPr>
        <w:spacing w:line="480" w:lineRule="auto"/>
        <w:ind w:firstLine="720"/>
      </w:pPr>
      <w:r>
        <w:t xml:space="preserve">&lt;Insert </w:t>
      </w:r>
      <w:r w:rsidR="00883118">
        <w:t xml:space="preserve">Supplementary </w:t>
      </w:r>
      <w:r>
        <w:t>Table 1 approximately here&gt;</w:t>
      </w:r>
    </w:p>
    <w:tbl>
      <w:tblPr>
        <w:tblStyle w:val="TableGrid"/>
        <w:tblW w:w="9445" w:type="dxa"/>
        <w:tblLayout w:type="fixed"/>
        <w:tblLook w:val="04A0" w:firstRow="1" w:lastRow="0" w:firstColumn="1" w:lastColumn="0" w:noHBand="0" w:noVBand="1"/>
      </w:tblPr>
      <w:tblGrid>
        <w:gridCol w:w="2605"/>
        <w:gridCol w:w="720"/>
        <w:gridCol w:w="1350"/>
        <w:gridCol w:w="1350"/>
        <w:gridCol w:w="3420"/>
      </w:tblGrid>
      <w:tr w:rsidR="006D34E3" w:rsidRPr="00B9712B" w14:paraId="7454C19E" w14:textId="77777777" w:rsidTr="00C25C2D">
        <w:trPr>
          <w:trHeight w:val="300"/>
        </w:trPr>
        <w:tc>
          <w:tcPr>
            <w:tcW w:w="9445" w:type="dxa"/>
            <w:gridSpan w:val="5"/>
            <w:noWrap/>
            <w:vAlign w:val="center"/>
          </w:tcPr>
          <w:p w14:paraId="21E1F3DA" w14:textId="77777777" w:rsidR="006D34E3" w:rsidRPr="00B9712B" w:rsidRDefault="006D34E3" w:rsidP="00C25C2D">
            <w:pPr>
              <w:rPr>
                <w:rFonts w:ascii="Arial" w:eastAsia="Calibri" w:hAnsi="Arial" w:cs="Arial"/>
                <w:b/>
                <w:sz w:val="20"/>
                <w:szCs w:val="20"/>
              </w:rPr>
            </w:pPr>
            <w:r w:rsidRPr="00B9712B">
              <w:rPr>
                <w:rFonts w:ascii="Arial" w:eastAsia="Calibri" w:hAnsi="Arial" w:cs="Arial"/>
                <w:b/>
                <w:sz w:val="20"/>
                <w:szCs w:val="20"/>
              </w:rPr>
              <w:t>Table 1</w:t>
            </w:r>
            <w:r>
              <w:rPr>
                <w:rFonts w:ascii="Arial" w:eastAsia="Calibri" w:hAnsi="Arial" w:cs="Arial"/>
                <w:b/>
                <w:sz w:val="20"/>
                <w:szCs w:val="20"/>
              </w:rPr>
              <w:t xml:space="preserve"> </w:t>
            </w:r>
            <w:r>
              <w:rPr>
                <w:rFonts w:ascii="Arial" w:eastAsia="Calibri" w:hAnsi="Arial" w:cs="Arial"/>
                <w:sz w:val="20"/>
                <w:szCs w:val="20"/>
              </w:rPr>
              <w:t>Articles reporting race, ethnicity, or country of origin</w:t>
            </w:r>
            <w:r w:rsidRPr="0019618F">
              <w:rPr>
                <w:rFonts w:ascii="Arial" w:eastAsia="Calibri" w:hAnsi="Arial" w:cs="Arial"/>
                <w:b/>
                <w:sz w:val="20"/>
                <w:szCs w:val="20"/>
              </w:rPr>
              <w:t xml:space="preserve"> </w:t>
            </w:r>
          </w:p>
        </w:tc>
      </w:tr>
      <w:tr w:rsidR="006D34E3" w:rsidRPr="00B9712B" w14:paraId="5038173A" w14:textId="77777777" w:rsidTr="00C25C2D">
        <w:trPr>
          <w:trHeight w:val="300"/>
        </w:trPr>
        <w:tc>
          <w:tcPr>
            <w:tcW w:w="2605" w:type="dxa"/>
            <w:noWrap/>
            <w:vAlign w:val="center"/>
          </w:tcPr>
          <w:p w14:paraId="7294B8E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rticle</w:t>
            </w:r>
          </w:p>
        </w:tc>
        <w:tc>
          <w:tcPr>
            <w:tcW w:w="720" w:type="dxa"/>
            <w:vAlign w:val="center"/>
          </w:tcPr>
          <w:p w14:paraId="4E86E63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Year</w:t>
            </w:r>
          </w:p>
        </w:tc>
        <w:tc>
          <w:tcPr>
            <w:tcW w:w="1350" w:type="dxa"/>
            <w:vAlign w:val="center"/>
          </w:tcPr>
          <w:p w14:paraId="283A938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ountry</w:t>
            </w:r>
            <w:r w:rsidRPr="00D71D9E">
              <w:rPr>
                <w:rFonts w:ascii="Arial" w:eastAsia="Calibri" w:hAnsi="Arial" w:cs="Arial"/>
                <w:color w:val="000000"/>
                <w:sz w:val="20"/>
                <w:szCs w:val="20"/>
                <w:vertAlign w:val="superscript"/>
              </w:rPr>
              <w:t>a</w:t>
            </w:r>
          </w:p>
        </w:tc>
        <w:tc>
          <w:tcPr>
            <w:tcW w:w="1350" w:type="dxa"/>
            <w:noWrap/>
            <w:vAlign w:val="center"/>
          </w:tcPr>
          <w:p w14:paraId="6A3ADA8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Total sample size</w:t>
            </w:r>
          </w:p>
        </w:tc>
        <w:tc>
          <w:tcPr>
            <w:tcW w:w="3420" w:type="dxa"/>
            <w:noWrap/>
            <w:vAlign w:val="center"/>
          </w:tcPr>
          <w:p w14:paraId="6EDDDB6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Origin</w:t>
            </w:r>
          </w:p>
        </w:tc>
      </w:tr>
      <w:tr w:rsidR="006D34E3" w:rsidRPr="00B9712B" w14:paraId="26453260" w14:textId="77777777" w:rsidTr="00C25C2D">
        <w:trPr>
          <w:trHeight w:val="300"/>
        </w:trPr>
        <w:tc>
          <w:tcPr>
            <w:tcW w:w="2605" w:type="dxa"/>
            <w:noWrap/>
            <w:vAlign w:val="center"/>
            <w:hideMark/>
          </w:tcPr>
          <w:p w14:paraId="12DFE71C" w14:textId="7434EE2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Allen &amp; Gfeller, 2011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ec1e5k976","properties":{"formattedCitation":"[68]","plainCitation":"[68]"},"citationItems":[{"id":4363,"uris":["http://zotero.org/users/1562642/items/D9ZEFWVP"],"uri":["http://zotero.org/users/1562642/items/D9ZEFWVP"],"itemData":{"id":4363,"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8]</w:t>
            </w:r>
            <w:r w:rsidRPr="00B9712B">
              <w:rPr>
                <w:rFonts w:ascii="Arial" w:eastAsia="Calibri" w:hAnsi="Arial" w:cs="Arial"/>
                <w:sz w:val="20"/>
                <w:szCs w:val="20"/>
              </w:rPr>
              <w:fldChar w:fldCharType="end"/>
            </w:r>
          </w:p>
        </w:tc>
        <w:tc>
          <w:tcPr>
            <w:tcW w:w="720" w:type="dxa"/>
            <w:vAlign w:val="center"/>
          </w:tcPr>
          <w:p w14:paraId="32B1EB4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6E9AB41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r w:rsidRPr="00D71D9E">
              <w:rPr>
                <w:rFonts w:ascii="Arial" w:eastAsia="Calibri" w:hAnsi="Arial" w:cs="Arial"/>
                <w:color w:val="000000"/>
                <w:sz w:val="20"/>
                <w:szCs w:val="20"/>
                <w:vertAlign w:val="superscript"/>
              </w:rPr>
              <w:t>b</w:t>
            </w:r>
          </w:p>
        </w:tc>
        <w:tc>
          <w:tcPr>
            <w:tcW w:w="1350" w:type="dxa"/>
            <w:noWrap/>
            <w:vAlign w:val="center"/>
            <w:hideMark/>
          </w:tcPr>
          <w:p w14:paraId="3FFAC46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14:paraId="124D36D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6</w:t>
            </w:r>
          </w:p>
          <w:p w14:paraId="373D183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9</w:t>
            </w:r>
          </w:p>
          <w:p w14:paraId="3DD6CE7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Indian, 8</w:t>
            </w:r>
          </w:p>
          <w:p w14:paraId="74BBBF4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w:t>
            </w:r>
          </w:p>
          <w:p w14:paraId="61A650B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w:t>
            </w:r>
          </w:p>
          <w:p w14:paraId="4473B72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Islander, 1</w:t>
            </w:r>
          </w:p>
        </w:tc>
      </w:tr>
      <w:tr w:rsidR="006D34E3" w:rsidRPr="00B9712B" w14:paraId="07991552" w14:textId="77777777" w:rsidTr="00C25C2D">
        <w:trPr>
          <w:trHeight w:val="300"/>
        </w:trPr>
        <w:tc>
          <w:tcPr>
            <w:tcW w:w="2605" w:type="dxa"/>
            <w:noWrap/>
            <w:vAlign w:val="center"/>
            <w:hideMark/>
          </w:tcPr>
          <w:p w14:paraId="47AA47FE" w14:textId="3F3A05E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Amic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bg9rc5ho","properties":{"formattedCitation":"[69]","plainCitation":"[69]"},"citationItems":[{"id":4360,"uris":["http://zotero.org/users/1562642/items/BZN6U6ZS"],"uri":["http://zotero.org/users/1562642/items/BZN6U6ZS"],"itemData":{"id":4360,"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9]</w:t>
            </w:r>
            <w:r w:rsidRPr="00B9712B">
              <w:rPr>
                <w:rFonts w:ascii="Arial" w:eastAsia="Calibri" w:hAnsi="Arial" w:cs="Arial"/>
                <w:sz w:val="20"/>
                <w:szCs w:val="20"/>
              </w:rPr>
              <w:fldChar w:fldCharType="end"/>
            </w:r>
          </w:p>
        </w:tc>
        <w:tc>
          <w:tcPr>
            <w:tcW w:w="720" w:type="dxa"/>
            <w:vAlign w:val="center"/>
          </w:tcPr>
          <w:p w14:paraId="6A98C12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0137B66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15CC20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14:paraId="6E8CDDD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3.61</w:t>
            </w:r>
          </w:p>
          <w:p w14:paraId="2D26543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9.44</w:t>
            </w:r>
          </w:p>
          <w:p w14:paraId="327ACD1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5.56</w:t>
            </w:r>
          </w:p>
          <w:p w14:paraId="2C1A4A1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known, 1.39</w:t>
            </w:r>
          </w:p>
        </w:tc>
      </w:tr>
      <w:tr w:rsidR="006D34E3" w:rsidRPr="00B9712B" w14:paraId="55CFD0C5" w14:textId="77777777" w:rsidTr="00C25C2D">
        <w:trPr>
          <w:trHeight w:val="300"/>
        </w:trPr>
        <w:tc>
          <w:tcPr>
            <w:tcW w:w="2605" w:type="dxa"/>
            <w:noWrap/>
            <w:vAlign w:val="center"/>
            <w:hideMark/>
          </w:tcPr>
          <w:p w14:paraId="16D3B0C6" w14:textId="36E5D4E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Arauj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vg4agipe3","properties":{"formattedCitation":"[70]","plainCitation":"[70]"},"citationItems":[{"id":3610,"uris":["http://zotero.org/users/1562642/items/TJRVB35I"],"uri":["http://zotero.org/users/1562642/items/TJRVB35I"],"itemData":{"id":3610,"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0]</w:t>
            </w:r>
            <w:r w:rsidRPr="00B9712B">
              <w:rPr>
                <w:rFonts w:ascii="Arial" w:eastAsia="Calibri" w:hAnsi="Arial" w:cs="Arial"/>
                <w:sz w:val="20"/>
                <w:szCs w:val="20"/>
              </w:rPr>
              <w:fldChar w:fldCharType="end"/>
            </w:r>
          </w:p>
        </w:tc>
        <w:tc>
          <w:tcPr>
            <w:tcW w:w="720" w:type="dxa"/>
            <w:vAlign w:val="center"/>
          </w:tcPr>
          <w:p w14:paraId="5231686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4C802F4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CA1D50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2</w:t>
            </w:r>
          </w:p>
        </w:tc>
        <w:tc>
          <w:tcPr>
            <w:tcW w:w="3420" w:type="dxa"/>
            <w:noWrap/>
            <w:vAlign w:val="center"/>
            <w:hideMark/>
          </w:tcPr>
          <w:p w14:paraId="1775AC5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White, 83.15</w:t>
            </w:r>
          </w:p>
          <w:p w14:paraId="1861F80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or African American, 10.77</w:t>
            </w:r>
          </w:p>
          <w:p w14:paraId="0173E2C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Unknown, 5.8</w:t>
            </w:r>
          </w:p>
        </w:tc>
      </w:tr>
      <w:tr w:rsidR="006D34E3" w:rsidRPr="00B9712B" w14:paraId="08244A78" w14:textId="77777777" w:rsidTr="00C25C2D">
        <w:trPr>
          <w:trHeight w:val="300"/>
        </w:trPr>
        <w:tc>
          <w:tcPr>
            <w:tcW w:w="2605" w:type="dxa"/>
            <w:noWrap/>
            <w:vAlign w:val="center"/>
            <w:hideMark/>
          </w:tcPr>
          <w:p w14:paraId="208905AA" w14:textId="4BB0EC9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Armistead-Jeh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27e7lg26d","properties":{"formattedCitation":"[71]","plainCitation":"[71]"},"citationItems":[{"id":59,"uris":["http://zotero.org/users/1562642/items/F544NKRK"],"uri":["http://zotero.org/users/1562642/items/F544NKRK"],"itemData":{"id":59,"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1]</w:t>
            </w:r>
            <w:r w:rsidRPr="00B9712B">
              <w:rPr>
                <w:rFonts w:ascii="Arial" w:eastAsia="Calibri" w:hAnsi="Arial" w:cs="Arial"/>
                <w:sz w:val="20"/>
                <w:szCs w:val="20"/>
              </w:rPr>
              <w:fldChar w:fldCharType="end"/>
            </w:r>
          </w:p>
        </w:tc>
        <w:tc>
          <w:tcPr>
            <w:tcW w:w="720" w:type="dxa"/>
            <w:vAlign w:val="center"/>
          </w:tcPr>
          <w:p w14:paraId="43AAFF8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1218F34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2397E1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29</w:t>
            </w:r>
          </w:p>
        </w:tc>
        <w:tc>
          <w:tcPr>
            <w:tcW w:w="3420" w:type="dxa"/>
            <w:noWrap/>
            <w:vAlign w:val="center"/>
            <w:hideMark/>
          </w:tcPr>
          <w:p w14:paraId="52A8663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0.62</w:t>
            </w:r>
          </w:p>
          <w:p w14:paraId="21664EF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63</w:t>
            </w:r>
          </w:p>
          <w:p w14:paraId="6CEFD3F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5.43</w:t>
            </w:r>
          </w:p>
          <w:p w14:paraId="47A35EB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55</w:t>
            </w:r>
          </w:p>
          <w:p w14:paraId="6176082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0.78</w:t>
            </w:r>
          </w:p>
        </w:tc>
      </w:tr>
      <w:tr w:rsidR="006D34E3" w:rsidRPr="00B9712B" w14:paraId="35F43BB4" w14:textId="77777777" w:rsidTr="00C25C2D">
        <w:trPr>
          <w:trHeight w:val="300"/>
        </w:trPr>
        <w:tc>
          <w:tcPr>
            <w:tcW w:w="2605" w:type="dxa"/>
            <w:noWrap/>
            <w:vAlign w:val="center"/>
            <w:hideMark/>
          </w:tcPr>
          <w:p w14:paraId="73497FD5" w14:textId="6CCE9C7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abiki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a4liijml","properties":{"formattedCitation":"[72]","plainCitation":"[72]"},"citationItems":[{"id":58,"uris":["http://zotero.org/users/1562642/items/4WTZAVV3"],"uri":["http://zotero.org/users/1562642/items/4WTZAVV3"],"itemData":{"id":58,"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2]</w:t>
            </w:r>
            <w:r w:rsidRPr="00B9712B">
              <w:rPr>
                <w:rFonts w:ascii="Arial" w:eastAsia="Calibri" w:hAnsi="Arial" w:cs="Arial"/>
                <w:sz w:val="20"/>
                <w:szCs w:val="20"/>
              </w:rPr>
              <w:fldChar w:fldCharType="end"/>
            </w:r>
          </w:p>
        </w:tc>
        <w:tc>
          <w:tcPr>
            <w:tcW w:w="720" w:type="dxa"/>
            <w:vAlign w:val="center"/>
          </w:tcPr>
          <w:p w14:paraId="65BA0EF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2DDC9B2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339125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4</w:t>
            </w:r>
          </w:p>
        </w:tc>
        <w:tc>
          <w:tcPr>
            <w:tcW w:w="3420" w:type="dxa"/>
            <w:noWrap/>
            <w:vAlign w:val="center"/>
            <w:hideMark/>
          </w:tcPr>
          <w:p w14:paraId="3F807D8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44.01</w:t>
            </w:r>
          </w:p>
          <w:p w14:paraId="3F5C5E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1.35</w:t>
            </w:r>
          </w:p>
          <w:p w14:paraId="5596467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known, 12.76</w:t>
            </w:r>
          </w:p>
          <w:p w14:paraId="011ABDD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American, 9.9</w:t>
            </w:r>
          </w:p>
          <w:p w14:paraId="79F2B7A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77</w:t>
            </w:r>
          </w:p>
          <w:p w14:paraId="6F7D535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5.47</w:t>
            </w:r>
          </w:p>
        </w:tc>
      </w:tr>
      <w:tr w:rsidR="006D34E3" w:rsidRPr="00B9712B" w14:paraId="3EA50CF6" w14:textId="77777777" w:rsidTr="00C25C2D">
        <w:trPr>
          <w:trHeight w:val="300"/>
        </w:trPr>
        <w:tc>
          <w:tcPr>
            <w:tcW w:w="2605" w:type="dxa"/>
            <w:noWrap/>
            <w:vAlign w:val="center"/>
            <w:hideMark/>
          </w:tcPr>
          <w:p w14:paraId="75A33A49" w14:textId="43D75D3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arker-Coll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p2rk7qp","properties":{"formattedCitation":"[58]","plainCitation":"[58]"},"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8]</w:t>
            </w:r>
            <w:r w:rsidRPr="00B9712B">
              <w:rPr>
                <w:rFonts w:ascii="Arial" w:eastAsia="Calibri" w:hAnsi="Arial" w:cs="Arial"/>
                <w:sz w:val="20"/>
                <w:szCs w:val="20"/>
              </w:rPr>
              <w:fldChar w:fldCharType="end"/>
            </w:r>
          </w:p>
        </w:tc>
        <w:tc>
          <w:tcPr>
            <w:tcW w:w="720" w:type="dxa"/>
            <w:vAlign w:val="center"/>
          </w:tcPr>
          <w:p w14:paraId="11FFF0D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22C643C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2B23694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14:paraId="0889F0C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ew Zealand European, 63.82</w:t>
            </w:r>
          </w:p>
          <w:p w14:paraId="2EE5E58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ori, 29.27</w:t>
            </w:r>
          </w:p>
          <w:p w14:paraId="44A3DFA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1</w:t>
            </w:r>
          </w:p>
          <w:p w14:paraId="5DC7376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Islander, 0.81</w:t>
            </w:r>
          </w:p>
        </w:tc>
      </w:tr>
      <w:tr w:rsidR="006D34E3" w:rsidRPr="00B9712B" w14:paraId="446F273F" w14:textId="77777777" w:rsidTr="00C25C2D">
        <w:trPr>
          <w:trHeight w:val="300"/>
        </w:trPr>
        <w:tc>
          <w:tcPr>
            <w:tcW w:w="2605" w:type="dxa"/>
            <w:noWrap/>
            <w:vAlign w:val="center"/>
            <w:hideMark/>
          </w:tcPr>
          <w:p w14:paraId="5CEF0917" w14:textId="0DC707D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arrow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il8lqk8p6","properties":{"formattedCitation":"[73]","plainCitation":"[73]"},"citationItems":[{"id":4246,"uris":["http://zotero.org/users/1562642/items/9ZFCE3BK"],"uri":["http://zotero.org/users/1562642/items/9ZFCE3BK"],"itemData":{"id":4246,"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3]</w:t>
            </w:r>
            <w:r w:rsidRPr="00B9712B">
              <w:rPr>
                <w:rFonts w:ascii="Arial" w:eastAsia="Calibri" w:hAnsi="Arial" w:cs="Arial"/>
                <w:sz w:val="20"/>
                <w:szCs w:val="20"/>
              </w:rPr>
              <w:fldChar w:fldCharType="end"/>
            </w:r>
          </w:p>
        </w:tc>
        <w:tc>
          <w:tcPr>
            <w:tcW w:w="720" w:type="dxa"/>
            <w:vAlign w:val="center"/>
          </w:tcPr>
          <w:p w14:paraId="593C9B6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14:paraId="0521EB4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14AB84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14:paraId="2A8BBD2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4.17</w:t>
            </w:r>
          </w:p>
          <w:p w14:paraId="4DE460B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1.67</w:t>
            </w:r>
          </w:p>
          <w:p w14:paraId="4D5EAF1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08</w:t>
            </w:r>
          </w:p>
        </w:tc>
      </w:tr>
      <w:tr w:rsidR="006D34E3" w:rsidRPr="00B9712B" w14:paraId="393D9D44" w14:textId="77777777" w:rsidTr="00C25C2D">
        <w:trPr>
          <w:trHeight w:val="300"/>
        </w:trPr>
        <w:tc>
          <w:tcPr>
            <w:tcW w:w="2605" w:type="dxa"/>
            <w:noWrap/>
            <w:vAlign w:val="center"/>
            <w:hideMark/>
          </w:tcPr>
          <w:p w14:paraId="77417054" w14:textId="56EA448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arwic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to0km3io","properties":{"formattedCitation":"[74]","plainCitation":"[74]"},"citationItems":[{"id":3606,"uris":["http://zotero.org/users/1562642/items/XS2VZPXV"],"uri":["http://zotero.org/users/1562642/items/XS2VZPXV"],"itemData":{"id":3606,"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4]</w:t>
            </w:r>
            <w:r w:rsidRPr="00B9712B">
              <w:rPr>
                <w:rFonts w:ascii="Arial" w:eastAsia="Calibri" w:hAnsi="Arial" w:cs="Arial"/>
                <w:sz w:val="20"/>
                <w:szCs w:val="20"/>
              </w:rPr>
              <w:fldChar w:fldCharType="end"/>
            </w:r>
          </w:p>
        </w:tc>
        <w:tc>
          <w:tcPr>
            <w:tcW w:w="720" w:type="dxa"/>
            <w:vAlign w:val="center"/>
          </w:tcPr>
          <w:p w14:paraId="247F3B8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401C85E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14B096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4</w:t>
            </w:r>
          </w:p>
        </w:tc>
        <w:tc>
          <w:tcPr>
            <w:tcW w:w="3420" w:type="dxa"/>
            <w:noWrap/>
            <w:vAlign w:val="center"/>
            <w:hideMark/>
          </w:tcPr>
          <w:p w14:paraId="56B382C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1.43</w:t>
            </w:r>
          </w:p>
          <w:p w14:paraId="3FAC595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7.14</w:t>
            </w:r>
          </w:p>
          <w:p w14:paraId="51EC4B0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7.14</w:t>
            </w:r>
          </w:p>
          <w:p w14:paraId="71071F0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ethnicities, 7.14</w:t>
            </w:r>
          </w:p>
        </w:tc>
      </w:tr>
      <w:tr w:rsidR="006D34E3" w:rsidRPr="00B9712B" w14:paraId="0187BEC8" w14:textId="77777777" w:rsidTr="00C25C2D">
        <w:trPr>
          <w:trHeight w:val="300"/>
        </w:trPr>
        <w:tc>
          <w:tcPr>
            <w:tcW w:w="2605" w:type="dxa"/>
            <w:noWrap/>
            <w:vAlign w:val="center"/>
            <w:hideMark/>
          </w:tcPr>
          <w:p w14:paraId="0BC71831" w14:textId="707F7D1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arwood &amp; Murdoch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m1rddioc","properties":{"formattedCitation":"[75]","plainCitation":"[75]"},"citationItems":[{"id":4342,"uris":["http://zotero.org/users/1562642/items/9UUJZ7G4"],"uri":["http://zotero.org/users/1562642/items/9UUJZ7G4"],"itemData":{"id":4342,"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5]</w:t>
            </w:r>
            <w:r w:rsidRPr="00B9712B">
              <w:rPr>
                <w:rFonts w:ascii="Arial" w:eastAsia="Calibri" w:hAnsi="Arial" w:cs="Arial"/>
                <w:sz w:val="20"/>
                <w:szCs w:val="20"/>
              </w:rPr>
              <w:fldChar w:fldCharType="end"/>
            </w:r>
          </w:p>
        </w:tc>
        <w:tc>
          <w:tcPr>
            <w:tcW w:w="720" w:type="dxa"/>
            <w:vAlign w:val="center"/>
          </w:tcPr>
          <w:p w14:paraId="6FF7C52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0F53293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14:paraId="0461A1F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2</w:t>
            </w:r>
          </w:p>
        </w:tc>
        <w:tc>
          <w:tcPr>
            <w:tcW w:w="3420" w:type="dxa"/>
            <w:noWrap/>
            <w:vAlign w:val="center"/>
            <w:hideMark/>
          </w:tcPr>
          <w:p w14:paraId="308F38E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ustralian, 100</w:t>
            </w:r>
          </w:p>
        </w:tc>
      </w:tr>
      <w:tr w:rsidR="006D34E3" w:rsidRPr="00B9712B" w14:paraId="7E09B7D2" w14:textId="77777777" w:rsidTr="00C25C2D">
        <w:trPr>
          <w:trHeight w:val="300"/>
        </w:trPr>
        <w:tc>
          <w:tcPr>
            <w:tcW w:w="2605" w:type="dxa"/>
            <w:noWrap/>
            <w:vAlign w:val="center"/>
            <w:hideMark/>
          </w:tcPr>
          <w:p w14:paraId="4FAEBA99" w14:textId="5FD5782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eer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1e49ae4o","properties":{"formattedCitation":"[76]","plainCitation":"[76]"},"citationItems":[{"id":3671,"uris":["http://zotero.org/users/1562642/items/HK7MHRIM"],"uri":["http://zotero.org/users/1562642/items/HK7MHRIM"],"itemData":{"id":3671,"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6]</w:t>
            </w:r>
            <w:r w:rsidRPr="00B9712B">
              <w:rPr>
                <w:rFonts w:ascii="Arial" w:eastAsia="Calibri" w:hAnsi="Arial" w:cs="Arial"/>
                <w:sz w:val="20"/>
                <w:szCs w:val="20"/>
              </w:rPr>
              <w:fldChar w:fldCharType="end"/>
            </w:r>
          </w:p>
        </w:tc>
        <w:tc>
          <w:tcPr>
            <w:tcW w:w="720" w:type="dxa"/>
            <w:vAlign w:val="center"/>
          </w:tcPr>
          <w:p w14:paraId="7D39656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4</w:t>
            </w:r>
          </w:p>
        </w:tc>
        <w:tc>
          <w:tcPr>
            <w:tcW w:w="1350" w:type="dxa"/>
            <w:vAlign w:val="center"/>
          </w:tcPr>
          <w:p w14:paraId="1DF44CA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02E797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14:paraId="51F6A44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0.98</w:t>
            </w:r>
          </w:p>
        </w:tc>
      </w:tr>
      <w:tr w:rsidR="006D34E3" w:rsidRPr="00B9712B" w14:paraId="2CD0870B" w14:textId="77777777" w:rsidTr="00C25C2D">
        <w:trPr>
          <w:trHeight w:val="300"/>
        </w:trPr>
        <w:tc>
          <w:tcPr>
            <w:tcW w:w="2605" w:type="dxa"/>
            <w:noWrap/>
            <w:vAlign w:val="center"/>
            <w:hideMark/>
          </w:tcPr>
          <w:p w14:paraId="55DDE6AD" w14:textId="6A80B50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ernic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6lk9o00q","properties":{"formattedCitation":"[59]","plainCitation":"[59]"},"citationItems":[{"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9]</w:t>
            </w:r>
            <w:r w:rsidRPr="00B9712B">
              <w:rPr>
                <w:rFonts w:ascii="Arial" w:eastAsia="Calibri" w:hAnsi="Arial" w:cs="Arial"/>
                <w:sz w:val="20"/>
                <w:szCs w:val="20"/>
              </w:rPr>
              <w:fldChar w:fldCharType="end"/>
            </w:r>
          </w:p>
        </w:tc>
        <w:tc>
          <w:tcPr>
            <w:tcW w:w="720" w:type="dxa"/>
            <w:vAlign w:val="center"/>
          </w:tcPr>
          <w:p w14:paraId="3CE7708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5D6058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E9DDA6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14:paraId="18CFEE7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36.18</w:t>
            </w:r>
          </w:p>
          <w:p w14:paraId="7BFC37A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Other, 30.89</w:t>
            </w:r>
          </w:p>
          <w:p w14:paraId="15EFD52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3.98</w:t>
            </w:r>
          </w:p>
        </w:tc>
      </w:tr>
      <w:tr w:rsidR="006D34E3" w:rsidRPr="00B9712B" w14:paraId="484F62EA" w14:textId="77777777" w:rsidTr="00C25C2D">
        <w:trPr>
          <w:trHeight w:val="300"/>
        </w:trPr>
        <w:tc>
          <w:tcPr>
            <w:tcW w:w="2605" w:type="dxa"/>
            <w:noWrap/>
            <w:vAlign w:val="center"/>
            <w:hideMark/>
          </w:tcPr>
          <w:p w14:paraId="56D976FA" w14:textId="393E52A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Biederm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23vrdn6s","properties":{"formattedCitation":"[77]","plainCitation":"[77]"},"citationItems":[{"id":4029,"uris":["http://zotero.org/users/1562642/items/8G8GAZHD"],"uri":["http://zotero.org/users/1562642/items/8G8GAZHD"],"itemData":{"id":4029,"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7]</w:t>
            </w:r>
            <w:r w:rsidRPr="00B9712B">
              <w:rPr>
                <w:rFonts w:ascii="Arial" w:eastAsia="Calibri" w:hAnsi="Arial" w:cs="Arial"/>
                <w:sz w:val="20"/>
                <w:szCs w:val="20"/>
              </w:rPr>
              <w:fldChar w:fldCharType="end"/>
            </w:r>
          </w:p>
        </w:tc>
        <w:tc>
          <w:tcPr>
            <w:tcW w:w="720" w:type="dxa"/>
            <w:vAlign w:val="center"/>
          </w:tcPr>
          <w:p w14:paraId="6FB647A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EE8EFD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9471C0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9</w:t>
            </w:r>
          </w:p>
        </w:tc>
        <w:tc>
          <w:tcPr>
            <w:tcW w:w="3420" w:type="dxa"/>
            <w:noWrap/>
            <w:vAlign w:val="center"/>
            <w:hideMark/>
          </w:tcPr>
          <w:p w14:paraId="080BD0A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6.21</w:t>
            </w:r>
          </w:p>
        </w:tc>
      </w:tr>
      <w:tr w:rsidR="006D34E3" w:rsidRPr="00B9712B" w14:paraId="6E149D9F" w14:textId="77777777" w:rsidTr="00C25C2D">
        <w:trPr>
          <w:trHeight w:val="300"/>
        </w:trPr>
        <w:tc>
          <w:tcPr>
            <w:tcW w:w="2605" w:type="dxa"/>
            <w:noWrap/>
            <w:vAlign w:val="center"/>
            <w:hideMark/>
          </w:tcPr>
          <w:p w14:paraId="28928E37" w14:textId="26618C8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igl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du7cn1jic","properties":{"formattedCitation":"[78]","plainCitation":"[78]"},"citationItems":[{"id":4336,"uris":["http://zotero.org/users/1562642/items/CQGPDQFD"],"uri":["http://zotero.org/users/1562642/items/CQGPDQFD"],"itemData":{"id":433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8]</w:t>
            </w:r>
            <w:r w:rsidRPr="00B9712B">
              <w:rPr>
                <w:rFonts w:ascii="Arial" w:eastAsia="Calibri" w:hAnsi="Arial" w:cs="Arial"/>
                <w:sz w:val="20"/>
                <w:szCs w:val="20"/>
              </w:rPr>
              <w:fldChar w:fldCharType="end"/>
            </w:r>
          </w:p>
        </w:tc>
        <w:tc>
          <w:tcPr>
            <w:tcW w:w="720" w:type="dxa"/>
            <w:vAlign w:val="center"/>
          </w:tcPr>
          <w:p w14:paraId="19669A5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03BC49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14:paraId="5FF1852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14:paraId="4F8F3BF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4.52</w:t>
            </w:r>
          </w:p>
          <w:p w14:paraId="44FCF93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ulticultural, 8.33</w:t>
            </w:r>
          </w:p>
          <w:p w14:paraId="37F124B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 or Caribbean, 4.76</w:t>
            </w:r>
          </w:p>
          <w:p w14:paraId="391B799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specified, 2.38</w:t>
            </w:r>
          </w:p>
        </w:tc>
      </w:tr>
      <w:tr w:rsidR="006D34E3" w:rsidRPr="00B9712B" w14:paraId="1B8C3598" w14:textId="77777777" w:rsidTr="00C25C2D">
        <w:trPr>
          <w:trHeight w:val="300"/>
        </w:trPr>
        <w:tc>
          <w:tcPr>
            <w:tcW w:w="2605" w:type="dxa"/>
            <w:noWrap/>
            <w:vAlign w:val="center"/>
            <w:hideMark/>
          </w:tcPr>
          <w:p w14:paraId="27EFE210" w14:textId="134AC9F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la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mvt9nfjvv","properties":{"formattedCitation":"[60]","plainCitation":"[60]"},"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0]</w:t>
            </w:r>
            <w:r w:rsidRPr="00B9712B">
              <w:rPr>
                <w:rFonts w:ascii="Arial" w:eastAsia="Calibri" w:hAnsi="Arial" w:cs="Arial"/>
                <w:sz w:val="20"/>
                <w:szCs w:val="20"/>
              </w:rPr>
              <w:fldChar w:fldCharType="end"/>
            </w:r>
          </w:p>
        </w:tc>
        <w:tc>
          <w:tcPr>
            <w:tcW w:w="720" w:type="dxa"/>
            <w:vAlign w:val="center"/>
          </w:tcPr>
          <w:p w14:paraId="38C038A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414B663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49E3C1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14:paraId="45749AA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S or Canada, 68.33</w:t>
            </w:r>
          </w:p>
          <w:p w14:paraId="255D86A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exico, 25</w:t>
            </w:r>
          </w:p>
          <w:p w14:paraId="100499C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outh America, 8.33</w:t>
            </w:r>
          </w:p>
        </w:tc>
      </w:tr>
      <w:tr w:rsidR="006D34E3" w:rsidRPr="00B9712B" w14:paraId="5816F488" w14:textId="77777777" w:rsidTr="00C25C2D">
        <w:trPr>
          <w:trHeight w:val="300"/>
        </w:trPr>
        <w:tc>
          <w:tcPr>
            <w:tcW w:w="2605" w:type="dxa"/>
            <w:noWrap/>
            <w:vAlign w:val="center"/>
            <w:hideMark/>
          </w:tcPr>
          <w:p w14:paraId="6CF0DAF0" w14:textId="5FBFE4B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oa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sabu4qu0","properties":{"formattedCitation":"[79]","plainCitation":"[79]"},"citationItems":[{"id":3601,"uris":["http://zotero.org/users/1562642/items/2DFPGPBR"],"uri":["http://zotero.org/users/1562642/items/2DFPGPBR"],"itemData":{"id":3601,"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79]</w:t>
            </w:r>
            <w:r w:rsidRPr="00B9712B">
              <w:rPr>
                <w:rFonts w:ascii="Arial" w:eastAsia="Calibri" w:hAnsi="Arial" w:cs="Arial"/>
                <w:sz w:val="20"/>
                <w:szCs w:val="20"/>
              </w:rPr>
              <w:fldChar w:fldCharType="end"/>
            </w:r>
          </w:p>
        </w:tc>
        <w:tc>
          <w:tcPr>
            <w:tcW w:w="720" w:type="dxa"/>
            <w:vAlign w:val="center"/>
          </w:tcPr>
          <w:p w14:paraId="6F0C176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14:paraId="3DEAD21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48B7A9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48</w:t>
            </w:r>
          </w:p>
        </w:tc>
        <w:tc>
          <w:tcPr>
            <w:tcW w:w="3420" w:type="dxa"/>
            <w:noWrap/>
            <w:vAlign w:val="center"/>
            <w:hideMark/>
          </w:tcPr>
          <w:p w14:paraId="25EA43A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57.59</w:t>
            </w:r>
          </w:p>
          <w:p w14:paraId="2732270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6.12</w:t>
            </w:r>
          </w:p>
          <w:p w14:paraId="4A0FE45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3.62</w:t>
            </w:r>
          </w:p>
          <w:p w14:paraId="5EB81BF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68</w:t>
            </w:r>
          </w:p>
        </w:tc>
      </w:tr>
      <w:tr w:rsidR="006D34E3" w:rsidRPr="00B9712B" w14:paraId="4DFBF7CE" w14:textId="77777777" w:rsidTr="00C25C2D">
        <w:trPr>
          <w:trHeight w:val="300"/>
        </w:trPr>
        <w:tc>
          <w:tcPr>
            <w:tcW w:w="2605" w:type="dxa"/>
            <w:noWrap/>
            <w:vAlign w:val="center"/>
            <w:hideMark/>
          </w:tcPr>
          <w:p w14:paraId="03AFD8A8" w14:textId="6437207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olzeniu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6ej3f49be","properties":{"formattedCitation":"[80]","plainCitation":"[80]"},"citationItems":[{"id":4226,"uris":["http://zotero.org/users/1562642/items/QDFTHF7F"],"uri":["http://zotero.org/users/1562642/items/QDFTHF7F"],"itemData":{"id":4226,"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0]</w:t>
            </w:r>
            <w:r w:rsidRPr="00B9712B">
              <w:rPr>
                <w:rFonts w:ascii="Arial" w:eastAsia="Calibri" w:hAnsi="Arial" w:cs="Arial"/>
                <w:sz w:val="20"/>
                <w:szCs w:val="20"/>
              </w:rPr>
              <w:fldChar w:fldCharType="end"/>
            </w:r>
          </w:p>
        </w:tc>
        <w:tc>
          <w:tcPr>
            <w:tcW w:w="720" w:type="dxa"/>
            <w:vAlign w:val="center"/>
          </w:tcPr>
          <w:p w14:paraId="0C1750F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7588F1F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1B73DF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14:paraId="0DD1E1A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3.33</w:t>
            </w:r>
          </w:p>
          <w:p w14:paraId="47CAE69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6.67</w:t>
            </w:r>
          </w:p>
        </w:tc>
      </w:tr>
      <w:tr w:rsidR="006D34E3" w:rsidRPr="00B9712B" w14:paraId="3B504778" w14:textId="77777777" w:rsidTr="00C25C2D">
        <w:trPr>
          <w:trHeight w:val="300"/>
        </w:trPr>
        <w:tc>
          <w:tcPr>
            <w:tcW w:w="2605" w:type="dxa"/>
            <w:noWrap/>
            <w:vAlign w:val="center"/>
            <w:hideMark/>
          </w:tcPr>
          <w:p w14:paraId="565E7D57" w14:textId="52BE7C6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rook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p64gv04t4","properties":{"formattedCitation":"[81]","plainCitation":"[81]"},"citationItems":[{"id":4478,"uris":["http://zotero.org/users/1562642/items/KMFFBKRW"],"uri":["http://zotero.org/users/1562642/items/KMFFBKRW"],"itemData":{"id":4478,"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1]</w:t>
            </w:r>
            <w:r w:rsidRPr="00B9712B">
              <w:rPr>
                <w:rFonts w:ascii="Arial" w:eastAsia="Calibri" w:hAnsi="Arial" w:cs="Arial"/>
                <w:sz w:val="20"/>
                <w:szCs w:val="20"/>
              </w:rPr>
              <w:fldChar w:fldCharType="end"/>
            </w:r>
          </w:p>
        </w:tc>
        <w:tc>
          <w:tcPr>
            <w:tcW w:w="720" w:type="dxa"/>
            <w:vAlign w:val="center"/>
          </w:tcPr>
          <w:p w14:paraId="01FB54D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21F2749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6D70102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14:paraId="7F27F78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7.62</w:t>
            </w:r>
          </w:p>
        </w:tc>
      </w:tr>
      <w:tr w:rsidR="006D34E3" w:rsidRPr="00B9712B" w14:paraId="05B42EBD" w14:textId="77777777" w:rsidTr="00C25C2D">
        <w:trPr>
          <w:trHeight w:val="300"/>
        </w:trPr>
        <w:tc>
          <w:tcPr>
            <w:tcW w:w="2605" w:type="dxa"/>
            <w:noWrap/>
            <w:vAlign w:val="center"/>
            <w:hideMark/>
          </w:tcPr>
          <w:p w14:paraId="11D29473" w14:textId="7FE1F1B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rook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sh9s113tu","properties":{"formattedCitation":"[82]","plainCitation":"[82]"},"citationItems":[{"id":4319,"uris":["http://zotero.org/users/1562642/items/CHWZNBNI"],"uri":["http://zotero.org/users/1562642/items/CHWZNBNI"],"itemData":{"id":4319,"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2]</w:t>
            </w:r>
            <w:r w:rsidRPr="00B9712B">
              <w:rPr>
                <w:rFonts w:ascii="Arial" w:eastAsia="Calibri" w:hAnsi="Arial" w:cs="Arial"/>
                <w:sz w:val="20"/>
                <w:szCs w:val="20"/>
              </w:rPr>
              <w:fldChar w:fldCharType="end"/>
            </w:r>
          </w:p>
        </w:tc>
        <w:tc>
          <w:tcPr>
            <w:tcW w:w="720" w:type="dxa"/>
            <w:vAlign w:val="center"/>
          </w:tcPr>
          <w:p w14:paraId="5695A8B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4675488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1C6BF55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14:paraId="74AF574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7.62</w:t>
            </w:r>
          </w:p>
        </w:tc>
      </w:tr>
      <w:tr w:rsidR="006D34E3" w:rsidRPr="00B9712B" w14:paraId="4FA80A37" w14:textId="77777777" w:rsidTr="00C25C2D">
        <w:trPr>
          <w:trHeight w:val="300"/>
        </w:trPr>
        <w:tc>
          <w:tcPr>
            <w:tcW w:w="2605" w:type="dxa"/>
            <w:noWrap/>
            <w:vAlign w:val="center"/>
            <w:hideMark/>
          </w:tcPr>
          <w:p w14:paraId="6C71CA85" w14:textId="0028B8B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Broshe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vp2e908t1","properties":{"formattedCitation":"[61]","plainCitation":"[61]"},"citationItems":[{"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1]</w:t>
            </w:r>
            <w:r w:rsidRPr="00B9712B">
              <w:rPr>
                <w:rFonts w:ascii="Arial" w:eastAsia="Calibri" w:hAnsi="Arial" w:cs="Arial"/>
                <w:sz w:val="20"/>
                <w:szCs w:val="20"/>
              </w:rPr>
              <w:fldChar w:fldCharType="end"/>
            </w:r>
          </w:p>
        </w:tc>
        <w:tc>
          <w:tcPr>
            <w:tcW w:w="720" w:type="dxa"/>
            <w:vAlign w:val="center"/>
          </w:tcPr>
          <w:p w14:paraId="6473438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14:paraId="34F3868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D7C26F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14:paraId="1EEF56E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8.7</w:t>
            </w:r>
          </w:p>
          <w:p w14:paraId="5EE5A3E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2.9</w:t>
            </w:r>
          </w:p>
          <w:p w14:paraId="2ACE83E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7.63</w:t>
            </w:r>
          </w:p>
        </w:tc>
      </w:tr>
      <w:tr w:rsidR="006D34E3" w:rsidRPr="00B9712B" w14:paraId="2AD645B4" w14:textId="77777777" w:rsidTr="00C25C2D">
        <w:trPr>
          <w:trHeight w:val="300"/>
        </w:trPr>
        <w:tc>
          <w:tcPr>
            <w:tcW w:w="2605" w:type="dxa"/>
            <w:noWrap/>
            <w:vAlign w:val="center"/>
            <w:hideMark/>
          </w:tcPr>
          <w:p w14:paraId="7C9CC821" w14:textId="174A04D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lark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8vjm25lj","properties":{"formattedCitation":"[83]","plainCitation":"[83]"},"citationItems":[{"id":57,"uris":["http://zotero.org/users/1562642/items/7MQDSZ6K"],"uri":["http://zotero.org/users/1562642/items/7MQDSZ6K"],"itemData":{"id":57,"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3]</w:t>
            </w:r>
            <w:r w:rsidRPr="00B9712B">
              <w:rPr>
                <w:rFonts w:ascii="Arial" w:eastAsia="Calibri" w:hAnsi="Arial" w:cs="Arial"/>
                <w:sz w:val="20"/>
                <w:szCs w:val="20"/>
              </w:rPr>
              <w:fldChar w:fldCharType="end"/>
            </w:r>
          </w:p>
        </w:tc>
        <w:tc>
          <w:tcPr>
            <w:tcW w:w="720" w:type="dxa"/>
            <w:vAlign w:val="center"/>
          </w:tcPr>
          <w:p w14:paraId="25B6864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66497DF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C71A34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9</w:t>
            </w:r>
          </w:p>
        </w:tc>
        <w:tc>
          <w:tcPr>
            <w:tcW w:w="3420" w:type="dxa"/>
            <w:noWrap/>
            <w:vAlign w:val="center"/>
            <w:hideMark/>
          </w:tcPr>
          <w:p w14:paraId="1E929A8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6.96</w:t>
            </w:r>
          </w:p>
          <w:p w14:paraId="793E6FC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1.52</w:t>
            </w:r>
          </w:p>
          <w:p w14:paraId="6B52029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7.59</w:t>
            </w:r>
          </w:p>
          <w:p w14:paraId="443B80E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7.59</w:t>
            </w:r>
          </w:p>
          <w:p w14:paraId="39CDE4F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6.33</w:t>
            </w:r>
          </w:p>
        </w:tc>
      </w:tr>
      <w:tr w:rsidR="006D34E3" w:rsidRPr="00B9712B" w14:paraId="3A823742" w14:textId="77777777" w:rsidTr="00C25C2D">
        <w:trPr>
          <w:trHeight w:val="300"/>
        </w:trPr>
        <w:tc>
          <w:tcPr>
            <w:tcW w:w="2605" w:type="dxa"/>
            <w:noWrap/>
            <w:vAlign w:val="center"/>
            <w:hideMark/>
          </w:tcPr>
          <w:p w14:paraId="793CE008" w14:textId="20F6F04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lasse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t9s9puhk","properties":{"formattedCitation":"[84]","plainCitation":"[84]"},"citationItems":[{"id":4301,"uris":["http://zotero.org/users/1562642/items/P6W94589"],"uri":["http://zotero.org/users/1562642/items/P6W94589"],"itemData":{"id":4301,"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4]</w:t>
            </w:r>
            <w:r w:rsidRPr="00B9712B">
              <w:rPr>
                <w:rFonts w:ascii="Arial" w:eastAsia="Calibri" w:hAnsi="Arial" w:cs="Arial"/>
                <w:sz w:val="20"/>
                <w:szCs w:val="20"/>
              </w:rPr>
              <w:fldChar w:fldCharType="end"/>
            </w:r>
          </w:p>
        </w:tc>
        <w:tc>
          <w:tcPr>
            <w:tcW w:w="720" w:type="dxa"/>
            <w:vAlign w:val="center"/>
          </w:tcPr>
          <w:p w14:paraId="2F6B845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4AC1247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EA0FD2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14:paraId="311C16F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8.42</w:t>
            </w:r>
          </w:p>
          <w:p w14:paraId="1DAA915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8.95</w:t>
            </w:r>
          </w:p>
          <w:p w14:paraId="3396C7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ssing, 2.63</w:t>
            </w:r>
          </w:p>
        </w:tc>
      </w:tr>
      <w:tr w:rsidR="006D34E3" w:rsidRPr="00B9712B" w14:paraId="28EEECE8" w14:textId="77777777" w:rsidTr="00C25C2D">
        <w:trPr>
          <w:trHeight w:val="300"/>
        </w:trPr>
        <w:tc>
          <w:tcPr>
            <w:tcW w:w="2605" w:type="dxa"/>
            <w:noWrap/>
            <w:vAlign w:val="center"/>
            <w:hideMark/>
          </w:tcPr>
          <w:p w14:paraId="308EA15D" w14:textId="67AE260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o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6u7dtdfm","properties":{"formattedCitation":"[57]","plainCitation":"[57]"},"citationItems":[{"id":4299,"uris":["http://zotero.org/users/1562642/items/FD4U3B99"],"uri":["http://zotero.org/users/1562642/items/FD4U3B99"],"itemData":{"id":4299,"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7]</w:t>
            </w:r>
            <w:r w:rsidRPr="00B9712B">
              <w:rPr>
                <w:rFonts w:ascii="Arial" w:eastAsia="Calibri" w:hAnsi="Arial" w:cs="Arial"/>
                <w:sz w:val="20"/>
                <w:szCs w:val="20"/>
              </w:rPr>
              <w:fldChar w:fldCharType="end"/>
            </w:r>
          </w:p>
        </w:tc>
        <w:tc>
          <w:tcPr>
            <w:tcW w:w="720" w:type="dxa"/>
            <w:vAlign w:val="center"/>
          </w:tcPr>
          <w:p w14:paraId="6AD1441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792D7E3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14F103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19</w:t>
            </w:r>
          </w:p>
        </w:tc>
        <w:tc>
          <w:tcPr>
            <w:tcW w:w="3420" w:type="dxa"/>
            <w:noWrap/>
            <w:vAlign w:val="center"/>
            <w:hideMark/>
          </w:tcPr>
          <w:p w14:paraId="312DF5E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0.14</w:t>
            </w:r>
          </w:p>
          <w:p w14:paraId="4B3F9CA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7.42</w:t>
            </w:r>
          </w:p>
          <w:p w14:paraId="62695E3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o, 12.89</w:t>
            </w:r>
          </w:p>
          <w:p w14:paraId="7F4FB8D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44</w:t>
            </w:r>
          </w:p>
          <w:p w14:paraId="3072388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15</w:t>
            </w:r>
          </w:p>
        </w:tc>
      </w:tr>
      <w:tr w:rsidR="006D34E3" w:rsidRPr="00B9712B" w14:paraId="25A802C6" w14:textId="77777777" w:rsidTr="00C25C2D">
        <w:trPr>
          <w:trHeight w:val="300"/>
        </w:trPr>
        <w:tc>
          <w:tcPr>
            <w:tcW w:w="2605" w:type="dxa"/>
            <w:noWrap/>
            <w:vAlign w:val="center"/>
            <w:hideMark/>
          </w:tcPr>
          <w:p w14:paraId="710348A9" w14:textId="4EE9FA3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o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0p9bdc7ro","properties":{"formattedCitation":"[85]","plainCitation":"[85]"},"citationItems":[{"id":3590,"uris":["http://zotero.org/users/1562642/items/KGNSSCNI"],"uri":["http://zotero.org/users/1562642/items/KGNSSCNI"],"itemData":{"id":359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5]</w:t>
            </w:r>
            <w:r w:rsidRPr="00B9712B">
              <w:rPr>
                <w:rFonts w:ascii="Arial" w:eastAsia="Calibri" w:hAnsi="Arial" w:cs="Arial"/>
                <w:sz w:val="20"/>
                <w:szCs w:val="20"/>
              </w:rPr>
              <w:fldChar w:fldCharType="end"/>
            </w:r>
          </w:p>
        </w:tc>
        <w:tc>
          <w:tcPr>
            <w:tcW w:w="720" w:type="dxa"/>
            <w:vAlign w:val="center"/>
          </w:tcPr>
          <w:p w14:paraId="2607671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0509D1C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4C116D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w:t>
            </w:r>
          </w:p>
        </w:tc>
        <w:tc>
          <w:tcPr>
            <w:tcW w:w="3420" w:type="dxa"/>
            <w:noWrap/>
            <w:vAlign w:val="center"/>
            <w:hideMark/>
          </w:tcPr>
          <w:p w14:paraId="5E95BFE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4.44</w:t>
            </w:r>
          </w:p>
          <w:p w14:paraId="31F092B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non-Hispanic), 33.33</w:t>
            </w:r>
          </w:p>
          <w:p w14:paraId="7538F8A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22.22</w:t>
            </w:r>
          </w:p>
        </w:tc>
      </w:tr>
      <w:tr w:rsidR="006D34E3" w:rsidRPr="00B9712B" w14:paraId="2DB22F06" w14:textId="77777777" w:rsidTr="00C25C2D">
        <w:trPr>
          <w:trHeight w:val="300"/>
        </w:trPr>
        <w:tc>
          <w:tcPr>
            <w:tcW w:w="2605" w:type="dxa"/>
            <w:noWrap/>
            <w:vAlign w:val="center"/>
            <w:hideMark/>
          </w:tcPr>
          <w:p w14:paraId="397F332E" w14:textId="492EEA8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ollin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k8jqov22b","properties":{"formattedCitation":"[31]","plainCitation":"[31]"},"citationItems":[{"id":4298,"uris":["http://zotero.org/users/1562642/items/IKIAKIFT"],"uri":["http://zotero.org/users/1562642/items/IKIAKIFT"],"itemData":{"id":4298,"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31]</w:t>
            </w:r>
            <w:r w:rsidRPr="00B9712B">
              <w:rPr>
                <w:rFonts w:ascii="Arial" w:eastAsia="Calibri" w:hAnsi="Arial" w:cs="Arial"/>
                <w:sz w:val="20"/>
                <w:szCs w:val="20"/>
              </w:rPr>
              <w:fldChar w:fldCharType="end"/>
            </w:r>
          </w:p>
        </w:tc>
        <w:tc>
          <w:tcPr>
            <w:tcW w:w="720" w:type="dxa"/>
            <w:vAlign w:val="center"/>
          </w:tcPr>
          <w:p w14:paraId="5FDB4FF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14:paraId="7B9791E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0C5C06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93</w:t>
            </w:r>
          </w:p>
        </w:tc>
        <w:tc>
          <w:tcPr>
            <w:tcW w:w="3420" w:type="dxa"/>
            <w:noWrap/>
            <w:vAlign w:val="center"/>
            <w:hideMark/>
          </w:tcPr>
          <w:p w14:paraId="3D724B8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uropean American, 48.09</w:t>
            </w:r>
          </w:p>
          <w:p w14:paraId="64C8C21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6.06</w:t>
            </w:r>
          </w:p>
          <w:p w14:paraId="04CB440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olynesian American, 4.07</w:t>
            </w:r>
          </w:p>
          <w:p w14:paraId="04FC84B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1.02</w:t>
            </w:r>
          </w:p>
          <w:p w14:paraId="667B928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American, 1.02</w:t>
            </w:r>
          </w:p>
        </w:tc>
      </w:tr>
      <w:tr w:rsidR="006D34E3" w:rsidRPr="00B9712B" w14:paraId="3527607D" w14:textId="77777777" w:rsidTr="00C25C2D">
        <w:trPr>
          <w:trHeight w:val="300"/>
        </w:trPr>
        <w:tc>
          <w:tcPr>
            <w:tcW w:w="2605" w:type="dxa"/>
            <w:noWrap/>
            <w:vAlign w:val="center"/>
            <w:hideMark/>
          </w:tcPr>
          <w:p w14:paraId="27C2C010" w14:textId="4D65DB6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omb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q1qsmvrn","properties":{"formattedCitation":"[86]","plainCitation":"[86]"},"citationItems":[{"id":4021,"uris":["http://zotero.org/users/1562642/items/HVBCD3XG"],"uri":["http://zotero.org/users/1562642/items/HVBCD3XG"],"itemData":{"id":4021,"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6]</w:t>
            </w:r>
            <w:r w:rsidRPr="00B9712B">
              <w:rPr>
                <w:rFonts w:ascii="Arial" w:eastAsia="Calibri" w:hAnsi="Arial" w:cs="Arial"/>
                <w:sz w:val="20"/>
                <w:szCs w:val="20"/>
              </w:rPr>
              <w:fldChar w:fldCharType="end"/>
            </w:r>
          </w:p>
        </w:tc>
        <w:tc>
          <w:tcPr>
            <w:tcW w:w="720" w:type="dxa"/>
            <w:vAlign w:val="center"/>
          </w:tcPr>
          <w:p w14:paraId="754EF93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71BB467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88AFF6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14:paraId="4774C08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n-Hispanic, 75.7</w:t>
            </w:r>
          </w:p>
          <w:p w14:paraId="6509BD2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7.13</w:t>
            </w:r>
          </w:p>
          <w:p w14:paraId="41AB368C" w14:textId="77777777" w:rsidR="006D34E3" w:rsidRPr="00B9712B" w:rsidRDefault="006D34E3" w:rsidP="00C25C2D">
            <w:pPr>
              <w:rPr>
                <w:rFonts w:ascii="Arial" w:eastAsia="Calibri" w:hAnsi="Arial" w:cs="Arial"/>
                <w:sz w:val="20"/>
                <w:szCs w:val="20"/>
              </w:rPr>
            </w:pPr>
          </w:p>
          <w:p w14:paraId="6058727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43.83</w:t>
            </w:r>
          </w:p>
          <w:p w14:paraId="3C2C6F1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4.34</w:t>
            </w:r>
          </w:p>
          <w:p w14:paraId="0FAE84C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9.56</w:t>
            </w:r>
          </w:p>
        </w:tc>
      </w:tr>
      <w:tr w:rsidR="006D34E3" w:rsidRPr="00B9712B" w14:paraId="6F78343C" w14:textId="77777777" w:rsidTr="00C25C2D">
        <w:trPr>
          <w:trHeight w:val="300"/>
        </w:trPr>
        <w:tc>
          <w:tcPr>
            <w:tcW w:w="2605" w:type="dxa"/>
            <w:noWrap/>
            <w:vAlign w:val="center"/>
            <w:hideMark/>
          </w:tcPr>
          <w:p w14:paraId="42AD71BA" w14:textId="224D0D7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Coughl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ndaINhTR","properties":{"formattedCitation":"[87]","plainCitation":"[87]"},"citationItems":[{"id":4292,"uris":["http://zotero.org/users/1562642/items/3E4HB8NZ"],"uri":["http://zotero.org/users/1562642/items/3E4HB8NZ"],"itemData":{"id":4292,"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7]</w:t>
            </w:r>
            <w:r w:rsidRPr="00B9712B">
              <w:rPr>
                <w:rFonts w:ascii="Arial" w:eastAsia="Calibri" w:hAnsi="Arial" w:cs="Arial"/>
                <w:sz w:val="20"/>
                <w:szCs w:val="20"/>
              </w:rPr>
              <w:fldChar w:fldCharType="end"/>
            </w:r>
          </w:p>
        </w:tc>
        <w:tc>
          <w:tcPr>
            <w:tcW w:w="720" w:type="dxa"/>
            <w:vAlign w:val="center"/>
          </w:tcPr>
          <w:p w14:paraId="12F0D00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B686B4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FE7CC5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0</w:t>
            </w:r>
          </w:p>
        </w:tc>
        <w:tc>
          <w:tcPr>
            <w:tcW w:w="3420" w:type="dxa"/>
            <w:noWrap/>
            <w:vAlign w:val="center"/>
            <w:hideMark/>
          </w:tcPr>
          <w:p w14:paraId="6A963D9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5</w:t>
            </w:r>
          </w:p>
          <w:p w14:paraId="20C638A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5</w:t>
            </w:r>
          </w:p>
        </w:tc>
      </w:tr>
      <w:tr w:rsidR="006D34E3" w:rsidRPr="00B9712B" w14:paraId="0BF55256" w14:textId="77777777" w:rsidTr="00C25C2D">
        <w:trPr>
          <w:trHeight w:val="300"/>
        </w:trPr>
        <w:tc>
          <w:tcPr>
            <w:tcW w:w="2605" w:type="dxa"/>
            <w:noWrap/>
            <w:vAlign w:val="center"/>
            <w:hideMark/>
          </w:tcPr>
          <w:p w14:paraId="7178CC44" w14:textId="42E83A3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anie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5a8b9st3n","properties":{"formattedCitation":"[88]","plainCitation":"[88]"},"citationItems":[{"id":56,"uris":["http://zotero.org/users/1562642/items/AXP6GU2Q"],"uri":["http://zotero.org/users/1562642/items/AXP6GU2Q"],"itemData":{"id":56,"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8]</w:t>
            </w:r>
            <w:r w:rsidRPr="00B9712B">
              <w:rPr>
                <w:rFonts w:ascii="Arial" w:eastAsia="Calibri" w:hAnsi="Arial" w:cs="Arial"/>
                <w:sz w:val="20"/>
                <w:szCs w:val="20"/>
              </w:rPr>
              <w:fldChar w:fldCharType="end"/>
            </w:r>
          </w:p>
        </w:tc>
        <w:tc>
          <w:tcPr>
            <w:tcW w:w="720" w:type="dxa"/>
            <w:vAlign w:val="center"/>
          </w:tcPr>
          <w:p w14:paraId="4241514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14:paraId="5ED6EA8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5F0148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4</w:t>
            </w:r>
          </w:p>
        </w:tc>
        <w:tc>
          <w:tcPr>
            <w:tcW w:w="3420" w:type="dxa"/>
            <w:noWrap/>
            <w:vAlign w:val="center"/>
            <w:hideMark/>
          </w:tcPr>
          <w:p w14:paraId="165191C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38.23</w:t>
            </w:r>
          </w:p>
          <w:p w14:paraId="52528BC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23.53</w:t>
            </w:r>
          </w:p>
          <w:p w14:paraId="43C9679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Filipino, 23.53</w:t>
            </w:r>
          </w:p>
          <w:p w14:paraId="209840A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4.71</w:t>
            </w:r>
          </w:p>
        </w:tc>
      </w:tr>
      <w:tr w:rsidR="006D34E3" w:rsidRPr="00B9712B" w14:paraId="23E4658C" w14:textId="77777777" w:rsidTr="00C25C2D">
        <w:trPr>
          <w:trHeight w:val="300"/>
        </w:trPr>
        <w:tc>
          <w:tcPr>
            <w:tcW w:w="2605" w:type="dxa"/>
            <w:noWrap/>
            <w:vAlign w:val="center"/>
            <w:hideMark/>
          </w:tcPr>
          <w:p w14:paraId="5D6476E5" w14:textId="23F2DB9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De Beaumon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51avp7om4","properties":{"formattedCitation":"[89]","plainCitation":"[89]"},"citationItems":[{"id":3578,"uris":["http://zotero.org/users/1562642/items/6VNRDSXW"],"uri":["http://zotero.org/users/1562642/items/6VNRDSXW"],"itemData":{"id":3578,"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89]</w:t>
            </w:r>
            <w:r w:rsidRPr="00B9712B">
              <w:rPr>
                <w:rFonts w:ascii="Arial" w:eastAsia="Calibri" w:hAnsi="Arial" w:cs="Arial"/>
                <w:sz w:val="20"/>
                <w:szCs w:val="20"/>
              </w:rPr>
              <w:fldChar w:fldCharType="end"/>
            </w:r>
          </w:p>
        </w:tc>
        <w:tc>
          <w:tcPr>
            <w:tcW w:w="720" w:type="dxa"/>
            <w:vAlign w:val="center"/>
          </w:tcPr>
          <w:p w14:paraId="72321E3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07BEC4F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3C979B4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14:paraId="1F2D320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5B326A82" w14:textId="77777777" w:rsidTr="00C25C2D">
        <w:trPr>
          <w:trHeight w:val="300"/>
        </w:trPr>
        <w:tc>
          <w:tcPr>
            <w:tcW w:w="2605" w:type="dxa"/>
            <w:noWrap/>
            <w:vAlign w:val="center"/>
            <w:hideMark/>
          </w:tcPr>
          <w:p w14:paraId="0C187824" w14:textId="15890E3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idehbani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8t41qvfn","properties":{"formattedCitation":"[90]","plainCitation":"[90]"},"citationItems":[{"id":3572,"uris":["http://zotero.org/users/1562642/items/DRSZF5ZW"],"uri":["http://zotero.org/users/1562642/items/DRSZF5ZW"],"itemData":{"id":357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0]</w:t>
            </w:r>
            <w:r w:rsidRPr="00B9712B">
              <w:rPr>
                <w:rFonts w:ascii="Arial" w:eastAsia="Calibri" w:hAnsi="Arial" w:cs="Arial"/>
                <w:sz w:val="20"/>
                <w:szCs w:val="20"/>
              </w:rPr>
              <w:fldChar w:fldCharType="end"/>
            </w:r>
          </w:p>
        </w:tc>
        <w:tc>
          <w:tcPr>
            <w:tcW w:w="720" w:type="dxa"/>
            <w:vAlign w:val="center"/>
          </w:tcPr>
          <w:p w14:paraId="21C5AD1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378ECF3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CAFFB6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14:paraId="064C350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3.05</w:t>
            </w:r>
          </w:p>
          <w:p w14:paraId="349BE1C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8.64</w:t>
            </w:r>
          </w:p>
        </w:tc>
      </w:tr>
      <w:tr w:rsidR="006D34E3" w:rsidRPr="00B9712B" w14:paraId="21E45F2F" w14:textId="77777777" w:rsidTr="00C25C2D">
        <w:trPr>
          <w:trHeight w:val="300"/>
        </w:trPr>
        <w:tc>
          <w:tcPr>
            <w:tcW w:w="2605" w:type="dxa"/>
            <w:noWrap/>
            <w:vAlign w:val="center"/>
            <w:hideMark/>
          </w:tcPr>
          <w:p w14:paraId="382CF2CA" w14:textId="6BB1A21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retsch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p6g1fj6b","properties":{"formattedCitation":"[91]","plainCitation":"[91]"},"citationItems":[{"id":4023,"uris":["http://zotero.org/users/1562642/items/Q4CPSUNB"],"uri":["http://zotero.org/users/1562642/items/Q4CPSUNB"],"itemData":{"id":4023,"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1]</w:t>
            </w:r>
            <w:r w:rsidRPr="00B9712B">
              <w:rPr>
                <w:rFonts w:ascii="Arial" w:eastAsia="Calibri" w:hAnsi="Arial" w:cs="Arial"/>
                <w:sz w:val="20"/>
                <w:szCs w:val="20"/>
              </w:rPr>
              <w:fldChar w:fldCharType="end"/>
            </w:r>
          </w:p>
        </w:tc>
        <w:tc>
          <w:tcPr>
            <w:tcW w:w="720" w:type="dxa"/>
            <w:vAlign w:val="center"/>
          </w:tcPr>
          <w:p w14:paraId="2F6B090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84501C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A61A1F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14:paraId="1E8F011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8</w:t>
            </w:r>
          </w:p>
          <w:p w14:paraId="6F2A3F2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4</w:t>
            </w:r>
          </w:p>
          <w:p w14:paraId="42C4920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6</w:t>
            </w:r>
          </w:p>
          <w:p w14:paraId="0A23FE6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w:t>
            </w:r>
          </w:p>
        </w:tc>
      </w:tr>
      <w:tr w:rsidR="006D34E3" w:rsidRPr="00B9712B" w14:paraId="2534E1F2" w14:textId="77777777" w:rsidTr="00C25C2D">
        <w:trPr>
          <w:trHeight w:val="300"/>
        </w:trPr>
        <w:tc>
          <w:tcPr>
            <w:tcW w:w="2605" w:type="dxa"/>
            <w:noWrap/>
            <w:vAlign w:val="center"/>
            <w:hideMark/>
          </w:tcPr>
          <w:p w14:paraId="512461C5" w14:textId="16214A9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retsch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c77ke01f","properties":{"formattedCitation":"[92]","plainCitation":"[92]"},"citationItems":[{"id":4149,"uris":["http://zotero.org/users/1562642/items/WHD3XAS6"],"uri":["http://zotero.org/users/1562642/items/WHD3XAS6"],"itemData":{"id":4149,"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2]</w:t>
            </w:r>
            <w:r w:rsidRPr="00B9712B">
              <w:rPr>
                <w:rFonts w:ascii="Arial" w:eastAsia="Calibri" w:hAnsi="Arial" w:cs="Arial"/>
                <w:sz w:val="20"/>
                <w:szCs w:val="20"/>
              </w:rPr>
              <w:fldChar w:fldCharType="end"/>
            </w:r>
          </w:p>
        </w:tc>
        <w:tc>
          <w:tcPr>
            <w:tcW w:w="720" w:type="dxa"/>
            <w:vAlign w:val="center"/>
          </w:tcPr>
          <w:p w14:paraId="7BC7984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329FA9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C7E629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14:paraId="479A2E5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58.82</w:t>
            </w:r>
          </w:p>
          <w:p w14:paraId="00F0FC5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8.82</w:t>
            </w:r>
          </w:p>
          <w:p w14:paraId="380DD16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0.59</w:t>
            </w:r>
          </w:p>
          <w:p w14:paraId="0526311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5.88</w:t>
            </w:r>
          </w:p>
        </w:tc>
      </w:tr>
      <w:tr w:rsidR="006D34E3" w:rsidRPr="00B9712B" w14:paraId="2BDC227E" w14:textId="77777777" w:rsidTr="00C25C2D">
        <w:trPr>
          <w:trHeight w:val="300"/>
        </w:trPr>
        <w:tc>
          <w:tcPr>
            <w:tcW w:w="2605" w:type="dxa"/>
            <w:noWrap/>
            <w:vAlign w:val="center"/>
            <w:hideMark/>
          </w:tcPr>
          <w:p w14:paraId="78CCBE0D" w14:textId="28D7680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retsch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iden4uvpq","properties":{"formattedCitation":"[93]","plainCitation":"[93]"},"citationItems":[{"id":4020,"uris":["http://zotero.org/users/1562642/items/XWVGGDC3"],"uri":["http://zotero.org/users/1562642/items/XWVGGDC3"],"itemData":{"id":4020,"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3]</w:t>
            </w:r>
            <w:r w:rsidRPr="00B9712B">
              <w:rPr>
                <w:rFonts w:ascii="Arial" w:eastAsia="Calibri" w:hAnsi="Arial" w:cs="Arial"/>
                <w:sz w:val="20"/>
                <w:szCs w:val="20"/>
              </w:rPr>
              <w:fldChar w:fldCharType="end"/>
            </w:r>
          </w:p>
        </w:tc>
        <w:tc>
          <w:tcPr>
            <w:tcW w:w="720" w:type="dxa"/>
            <w:vAlign w:val="center"/>
          </w:tcPr>
          <w:p w14:paraId="61A4015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6BD35F5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6FE2B9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58</w:t>
            </w:r>
          </w:p>
        </w:tc>
        <w:tc>
          <w:tcPr>
            <w:tcW w:w="3420" w:type="dxa"/>
            <w:noWrap/>
            <w:vAlign w:val="center"/>
            <w:hideMark/>
          </w:tcPr>
          <w:p w14:paraId="7FDAC0F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6.64</w:t>
            </w:r>
          </w:p>
          <w:p w14:paraId="062A2C7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0.04</w:t>
            </w:r>
          </w:p>
          <w:p w14:paraId="1AF8653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6.99</w:t>
            </w:r>
          </w:p>
          <w:p w14:paraId="46509BB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Islander, 2.84</w:t>
            </w:r>
          </w:p>
          <w:p w14:paraId="1D73A5E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4</w:t>
            </w:r>
          </w:p>
          <w:p w14:paraId="78B0A5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09</w:t>
            </w:r>
          </w:p>
        </w:tc>
      </w:tr>
      <w:tr w:rsidR="006D34E3" w:rsidRPr="00B9712B" w14:paraId="67702E4A" w14:textId="77777777" w:rsidTr="00C25C2D">
        <w:trPr>
          <w:trHeight w:val="300"/>
        </w:trPr>
        <w:tc>
          <w:tcPr>
            <w:tcW w:w="2605" w:type="dxa"/>
            <w:noWrap/>
            <w:vAlign w:val="center"/>
            <w:hideMark/>
          </w:tcPr>
          <w:p w14:paraId="3723F7F1" w14:textId="61832D8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Durazz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lml56v5s4","properties":{"formattedCitation":"[94]","plainCitation":"[94]"},"citationItems":[{"id":3567,"uris":["http://zotero.org/users/1562642/items/X85CRWIW"],"uri":["http://zotero.org/users/1562642/items/X85CRWIW"],"itemData":{"id":3567,"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4]</w:t>
            </w:r>
            <w:r w:rsidRPr="00B9712B">
              <w:rPr>
                <w:rFonts w:ascii="Arial" w:eastAsia="Calibri" w:hAnsi="Arial" w:cs="Arial"/>
                <w:sz w:val="20"/>
                <w:szCs w:val="20"/>
              </w:rPr>
              <w:fldChar w:fldCharType="end"/>
            </w:r>
          </w:p>
        </w:tc>
        <w:tc>
          <w:tcPr>
            <w:tcW w:w="720" w:type="dxa"/>
            <w:vAlign w:val="center"/>
          </w:tcPr>
          <w:p w14:paraId="79EBACE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6155A1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D1F3F7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14:paraId="22D1D8A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1.88</w:t>
            </w:r>
          </w:p>
        </w:tc>
      </w:tr>
      <w:tr w:rsidR="006D34E3" w:rsidRPr="00B9712B" w14:paraId="0F3131EA" w14:textId="77777777" w:rsidTr="00C25C2D">
        <w:trPr>
          <w:trHeight w:val="300"/>
        </w:trPr>
        <w:tc>
          <w:tcPr>
            <w:tcW w:w="2605" w:type="dxa"/>
            <w:noWrap/>
            <w:vAlign w:val="center"/>
            <w:hideMark/>
          </w:tcPr>
          <w:p w14:paraId="55ACC79D" w14:textId="14AF687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Echemendi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ln697dtn9","properties":{"formattedCitation":"[95]","plainCitation":"[95]"},"citationItems":[{"id":4461,"uris":["http://zotero.org/users/1562642/items/4P8AD29A"],"uri":["http://zotero.org/users/1562642/items/4P8AD29A"],"itemData":{"id":4461,"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5]</w:t>
            </w:r>
            <w:r w:rsidRPr="00B9712B">
              <w:rPr>
                <w:rFonts w:ascii="Arial" w:eastAsia="Calibri" w:hAnsi="Arial" w:cs="Arial"/>
                <w:sz w:val="20"/>
                <w:szCs w:val="20"/>
              </w:rPr>
              <w:fldChar w:fldCharType="end"/>
            </w:r>
          </w:p>
        </w:tc>
        <w:tc>
          <w:tcPr>
            <w:tcW w:w="720" w:type="dxa"/>
            <w:vAlign w:val="center"/>
          </w:tcPr>
          <w:p w14:paraId="6072C01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14:paraId="2D409F2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3258E3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14:paraId="72CE2DB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1.63</w:t>
            </w:r>
          </w:p>
          <w:p w14:paraId="6ABCE63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2.24</w:t>
            </w:r>
          </w:p>
          <w:p w14:paraId="6BD824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declared ethnicity, 4.08</w:t>
            </w:r>
          </w:p>
          <w:p w14:paraId="5DF15AB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o, 2.04</w:t>
            </w:r>
          </w:p>
        </w:tc>
      </w:tr>
      <w:tr w:rsidR="006D34E3" w:rsidRPr="00B9712B" w14:paraId="04D155CE" w14:textId="77777777" w:rsidTr="00C25C2D">
        <w:trPr>
          <w:trHeight w:val="300"/>
        </w:trPr>
        <w:tc>
          <w:tcPr>
            <w:tcW w:w="2605" w:type="dxa"/>
            <w:noWrap/>
            <w:vAlign w:val="center"/>
            <w:hideMark/>
          </w:tcPr>
          <w:p w14:paraId="6D5489EA" w14:textId="08FA01A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Erlang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fkvllaam","properties":{"formattedCitation":"[96]","plainCitation":"[96]"},"citationItems":[{"id":3764,"uris":["http://zotero.org/users/1562642/items/JAC9SU63"],"uri":["http://zotero.org/users/1562642/items/JAC9SU63"],"itemData":{"id":376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6]</w:t>
            </w:r>
            <w:r w:rsidRPr="00B9712B">
              <w:rPr>
                <w:rFonts w:ascii="Arial" w:eastAsia="Calibri" w:hAnsi="Arial" w:cs="Arial"/>
                <w:sz w:val="20"/>
                <w:szCs w:val="20"/>
              </w:rPr>
              <w:fldChar w:fldCharType="end"/>
            </w:r>
          </w:p>
        </w:tc>
        <w:tc>
          <w:tcPr>
            <w:tcW w:w="720" w:type="dxa"/>
            <w:vAlign w:val="center"/>
          </w:tcPr>
          <w:p w14:paraId="5F3BC0C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14:paraId="125F8C5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6982E6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40</w:t>
            </w:r>
          </w:p>
        </w:tc>
        <w:tc>
          <w:tcPr>
            <w:tcW w:w="3420" w:type="dxa"/>
            <w:noWrap/>
            <w:vAlign w:val="center"/>
            <w:hideMark/>
          </w:tcPr>
          <w:p w14:paraId="47396A8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5</w:t>
            </w:r>
          </w:p>
          <w:p w14:paraId="00B99F8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59</w:t>
            </w:r>
          </w:p>
          <w:p w14:paraId="6C29E4F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5.91</w:t>
            </w:r>
          </w:p>
          <w:p w14:paraId="1E42D42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4.09</w:t>
            </w:r>
          </w:p>
        </w:tc>
      </w:tr>
      <w:tr w:rsidR="006D34E3" w:rsidRPr="00B9712B" w14:paraId="132018B3" w14:textId="77777777" w:rsidTr="00C25C2D">
        <w:trPr>
          <w:trHeight w:val="300"/>
        </w:trPr>
        <w:tc>
          <w:tcPr>
            <w:tcW w:w="2605" w:type="dxa"/>
            <w:noWrap/>
            <w:vAlign w:val="center"/>
            <w:hideMark/>
          </w:tcPr>
          <w:p w14:paraId="6DD56273" w14:textId="5B33F23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Ettenhofer &amp; Abeles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jfoeueu","properties":{"formattedCitation":"[97]","plainCitation":"[97]"},"citationItems":[{"id":4452,"uris":["http://zotero.org/users/1562642/items/8VXTBSTQ"],"uri":["http://zotero.org/users/1562642/items/8VXTBSTQ"],"itemData":{"id":4452,"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7]</w:t>
            </w:r>
            <w:r w:rsidRPr="00B9712B">
              <w:rPr>
                <w:rFonts w:ascii="Arial" w:eastAsia="Calibri" w:hAnsi="Arial" w:cs="Arial"/>
                <w:sz w:val="20"/>
                <w:szCs w:val="20"/>
              </w:rPr>
              <w:fldChar w:fldCharType="end"/>
            </w:r>
          </w:p>
        </w:tc>
        <w:tc>
          <w:tcPr>
            <w:tcW w:w="720" w:type="dxa"/>
            <w:vAlign w:val="center"/>
          </w:tcPr>
          <w:p w14:paraId="2E2ED2D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14:paraId="555B155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24F5E6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26</w:t>
            </w:r>
          </w:p>
        </w:tc>
        <w:tc>
          <w:tcPr>
            <w:tcW w:w="3420" w:type="dxa"/>
            <w:noWrap/>
            <w:vAlign w:val="center"/>
            <w:hideMark/>
          </w:tcPr>
          <w:p w14:paraId="59E5C2E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White, 90.48</w:t>
            </w:r>
          </w:p>
          <w:p w14:paraId="5E71F85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Black, 3.97</w:t>
            </w:r>
          </w:p>
          <w:p w14:paraId="55503FA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38</w:t>
            </w:r>
          </w:p>
          <w:p w14:paraId="02A79A2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1.59</w:t>
            </w:r>
          </w:p>
          <w:p w14:paraId="72D2916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59</w:t>
            </w:r>
          </w:p>
        </w:tc>
      </w:tr>
      <w:tr w:rsidR="006D34E3" w:rsidRPr="00B9712B" w14:paraId="506457BC" w14:textId="77777777" w:rsidTr="00C25C2D">
        <w:trPr>
          <w:trHeight w:val="300"/>
        </w:trPr>
        <w:tc>
          <w:tcPr>
            <w:tcW w:w="2605" w:type="dxa"/>
            <w:noWrap/>
            <w:vAlign w:val="center"/>
            <w:hideMark/>
          </w:tcPr>
          <w:p w14:paraId="51604924" w14:textId="01D7BE8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Fan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m2qbihgu","properties":{"formattedCitation":"[98]","plainCitation":"[98]"},"citationItems":[{"id":4208,"uris":["http://zotero.org/users/1562642/items/DTVN493R"],"uri":["http://zotero.org/users/1562642/items/DTVN493R"],"itemData":{"id":4208,"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8]</w:t>
            </w:r>
            <w:r w:rsidRPr="00B9712B">
              <w:rPr>
                <w:rFonts w:ascii="Arial" w:eastAsia="Calibri" w:hAnsi="Arial" w:cs="Arial"/>
                <w:sz w:val="20"/>
                <w:szCs w:val="20"/>
              </w:rPr>
              <w:fldChar w:fldCharType="end"/>
            </w:r>
          </w:p>
        </w:tc>
        <w:tc>
          <w:tcPr>
            <w:tcW w:w="720" w:type="dxa"/>
            <w:vAlign w:val="center"/>
          </w:tcPr>
          <w:p w14:paraId="75E2DA2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14:paraId="1AD899A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28AB8F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5</w:t>
            </w:r>
          </w:p>
        </w:tc>
        <w:tc>
          <w:tcPr>
            <w:tcW w:w="3420" w:type="dxa"/>
            <w:noWrap/>
            <w:vAlign w:val="center"/>
            <w:hideMark/>
          </w:tcPr>
          <w:p w14:paraId="1EE7934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6.67</w:t>
            </w:r>
          </w:p>
          <w:p w14:paraId="350A150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merican Indian, 6.67</w:t>
            </w:r>
          </w:p>
          <w:p w14:paraId="5ED5EFF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or Pacific Islander, 6.67</w:t>
            </w:r>
          </w:p>
        </w:tc>
      </w:tr>
      <w:tr w:rsidR="006D34E3" w:rsidRPr="00B9712B" w14:paraId="3AB67F19" w14:textId="77777777" w:rsidTr="00C25C2D">
        <w:trPr>
          <w:trHeight w:val="300"/>
        </w:trPr>
        <w:tc>
          <w:tcPr>
            <w:tcW w:w="2605" w:type="dxa"/>
            <w:noWrap/>
            <w:vAlign w:val="center"/>
            <w:hideMark/>
          </w:tcPr>
          <w:p w14:paraId="3486A230" w14:textId="032E1D0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Fa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4od32qte5","properties":{"formattedCitation":"[99]","plainCitation":"[99]"},"citationItems":[{"id":4203,"uris":["http://zotero.org/users/1562642/items/8V33RJQK"],"uri":["http://zotero.org/users/1562642/items/8V33RJQK"],"itemData":{"id":4203,"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99]</w:t>
            </w:r>
            <w:r w:rsidRPr="00B9712B">
              <w:rPr>
                <w:rFonts w:ascii="Arial" w:eastAsia="Calibri" w:hAnsi="Arial" w:cs="Arial"/>
                <w:sz w:val="20"/>
                <w:szCs w:val="20"/>
              </w:rPr>
              <w:fldChar w:fldCharType="end"/>
            </w:r>
          </w:p>
        </w:tc>
        <w:tc>
          <w:tcPr>
            <w:tcW w:w="720" w:type="dxa"/>
            <w:vAlign w:val="center"/>
          </w:tcPr>
          <w:p w14:paraId="2C08CB9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6876B2D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CB71C20"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81</w:t>
            </w:r>
          </w:p>
        </w:tc>
        <w:tc>
          <w:tcPr>
            <w:tcW w:w="3420" w:type="dxa"/>
            <w:noWrap/>
            <w:vAlign w:val="center"/>
            <w:hideMark/>
          </w:tcPr>
          <w:p w14:paraId="07BEB87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9.04</w:t>
            </w:r>
          </w:p>
        </w:tc>
      </w:tr>
      <w:tr w:rsidR="006D34E3" w:rsidRPr="00B9712B" w14:paraId="3DCB4C80" w14:textId="77777777" w:rsidTr="00C25C2D">
        <w:trPr>
          <w:trHeight w:val="300"/>
        </w:trPr>
        <w:tc>
          <w:tcPr>
            <w:tcW w:w="2605" w:type="dxa"/>
            <w:noWrap/>
            <w:vAlign w:val="center"/>
            <w:hideMark/>
          </w:tcPr>
          <w:p w14:paraId="0636B6D4" w14:textId="449980E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Fish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mtqu37rf","properties":{"formattedCitation":"[100]","plainCitation":"[100]"},"citationItems":[{"id":88,"uris":["http://zotero.org/users/1562642/items/T5KXKPKB"],"uri":["http://zotero.org/users/1562642/items/T5KXKPKB"],"itemData":{"id":88,"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0]</w:t>
            </w:r>
            <w:r w:rsidRPr="00B9712B">
              <w:rPr>
                <w:rFonts w:ascii="Arial" w:eastAsia="Calibri" w:hAnsi="Arial" w:cs="Arial"/>
                <w:sz w:val="20"/>
                <w:szCs w:val="20"/>
              </w:rPr>
              <w:fldChar w:fldCharType="end"/>
            </w:r>
          </w:p>
        </w:tc>
        <w:tc>
          <w:tcPr>
            <w:tcW w:w="720" w:type="dxa"/>
            <w:vAlign w:val="center"/>
          </w:tcPr>
          <w:p w14:paraId="7C10A73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14:paraId="25EB349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B4DF97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0</w:t>
            </w:r>
          </w:p>
        </w:tc>
        <w:tc>
          <w:tcPr>
            <w:tcW w:w="3420" w:type="dxa"/>
            <w:noWrap/>
            <w:vAlign w:val="center"/>
            <w:hideMark/>
          </w:tcPr>
          <w:p w14:paraId="0969592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93.33</w:t>
            </w:r>
          </w:p>
          <w:p w14:paraId="298DE2B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22</w:t>
            </w:r>
          </w:p>
          <w:p w14:paraId="434067F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2.22</w:t>
            </w:r>
          </w:p>
          <w:p w14:paraId="18E2545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22</w:t>
            </w:r>
          </w:p>
        </w:tc>
      </w:tr>
      <w:tr w:rsidR="006D34E3" w:rsidRPr="00B9712B" w14:paraId="45BB7C47" w14:textId="77777777" w:rsidTr="00C25C2D">
        <w:trPr>
          <w:trHeight w:val="300"/>
        </w:trPr>
        <w:tc>
          <w:tcPr>
            <w:tcW w:w="2605" w:type="dxa"/>
            <w:noWrap/>
            <w:vAlign w:val="center"/>
            <w:hideMark/>
          </w:tcPr>
          <w:p w14:paraId="3B42A6BD" w14:textId="65A4B89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Fran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oh1m2s52","properties":{"formattedCitation":"[101]","plainCitation":"[101]"},"citationItems":[{"id":3761,"uris":["http://zotero.org/users/1562642/items/FEFQM2S8"],"uri":["http://zotero.org/users/1562642/items/FEFQM2S8"],"itemData":{"id":3761,"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1]</w:t>
            </w:r>
            <w:r w:rsidRPr="00B9712B">
              <w:rPr>
                <w:rFonts w:ascii="Arial" w:eastAsia="Calibri" w:hAnsi="Arial" w:cs="Arial"/>
                <w:sz w:val="20"/>
                <w:szCs w:val="20"/>
              </w:rPr>
              <w:fldChar w:fldCharType="end"/>
            </w:r>
          </w:p>
        </w:tc>
        <w:tc>
          <w:tcPr>
            <w:tcW w:w="720" w:type="dxa"/>
            <w:vAlign w:val="center"/>
          </w:tcPr>
          <w:p w14:paraId="07036B2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29320CA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01D6FC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81</w:t>
            </w:r>
          </w:p>
        </w:tc>
        <w:tc>
          <w:tcPr>
            <w:tcW w:w="3420" w:type="dxa"/>
            <w:noWrap/>
            <w:vAlign w:val="center"/>
            <w:hideMark/>
          </w:tcPr>
          <w:p w14:paraId="0456668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9.01</w:t>
            </w:r>
          </w:p>
          <w:p w14:paraId="01A85A8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4.92</w:t>
            </w:r>
          </w:p>
          <w:p w14:paraId="32A6D80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08</w:t>
            </w:r>
          </w:p>
        </w:tc>
      </w:tr>
      <w:tr w:rsidR="006D34E3" w:rsidRPr="00B9712B" w14:paraId="06FB63D8" w14:textId="77777777" w:rsidTr="00C25C2D">
        <w:trPr>
          <w:trHeight w:val="300"/>
        </w:trPr>
        <w:tc>
          <w:tcPr>
            <w:tcW w:w="2605" w:type="dxa"/>
            <w:noWrap/>
            <w:vAlign w:val="center"/>
            <w:hideMark/>
          </w:tcPr>
          <w:p w14:paraId="449B8357" w14:textId="60BA575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G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fg0qrvv2","properties":{"formattedCitation":"[102]","plainCitation":"[102]"},"citationItems":[{"id":55,"uris":["http://zotero.org/users/1562642/items/PSSK84ZV"],"uri":["http://zotero.org/users/1562642/items/PSSK84ZV"],"itemData":{"id":55,"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2]</w:t>
            </w:r>
            <w:r w:rsidRPr="00B9712B">
              <w:rPr>
                <w:rFonts w:ascii="Arial" w:eastAsia="Calibri" w:hAnsi="Arial" w:cs="Arial"/>
                <w:sz w:val="20"/>
                <w:szCs w:val="20"/>
              </w:rPr>
              <w:fldChar w:fldCharType="end"/>
            </w:r>
          </w:p>
        </w:tc>
        <w:tc>
          <w:tcPr>
            <w:tcW w:w="720" w:type="dxa"/>
            <w:vAlign w:val="center"/>
          </w:tcPr>
          <w:p w14:paraId="1D0A686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3353784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4392AB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1</w:t>
            </w:r>
          </w:p>
        </w:tc>
        <w:tc>
          <w:tcPr>
            <w:tcW w:w="3420" w:type="dxa"/>
            <w:noWrap/>
            <w:vAlign w:val="center"/>
            <w:hideMark/>
          </w:tcPr>
          <w:p w14:paraId="40292EF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0.64</w:t>
            </w:r>
          </w:p>
        </w:tc>
      </w:tr>
      <w:tr w:rsidR="006D34E3" w:rsidRPr="00B9712B" w14:paraId="02E53E7A" w14:textId="77777777" w:rsidTr="00C25C2D">
        <w:trPr>
          <w:trHeight w:val="300"/>
        </w:trPr>
        <w:tc>
          <w:tcPr>
            <w:tcW w:w="2605" w:type="dxa"/>
            <w:noWrap/>
            <w:vAlign w:val="center"/>
            <w:hideMark/>
          </w:tcPr>
          <w:p w14:paraId="75320C17" w14:textId="4B21D14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Gord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m7el724v","properties":{"formattedCitation":"[103]","plainCitation":"[103]"},"citationItems":[{"id":4434,"uris":["http://zotero.org/users/1562642/items/F49I5NSE"],"uri":["http://zotero.org/users/1562642/items/F49I5NSE"],"itemData":{"id":443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3]</w:t>
            </w:r>
            <w:r w:rsidRPr="00B9712B">
              <w:rPr>
                <w:rFonts w:ascii="Arial" w:eastAsia="Calibri" w:hAnsi="Arial" w:cs="Arial"/>
                <w:sz w:val="20"/>
                <w:szCs w:val="20"/>
              </w:rPr>
              <w:fldChar w:fldCharType="end"/>
            </w:r>
          </w:p>
        </w:tc>
        <w:tc>
          <w:tcPr>
            <w:tcW w:w="720" w:type="dxa"/>
            <w:vAlign w:val="center"/>
          </w:tcPr>
          <w:p w14:paraId="1C06B82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48D39C4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91FA0D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14:paraId="4D6A4FC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1.22</w:t>
            </w:r>
          </w:p>
          <w:p w14:paraId="0282EF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32.93</w:t>
            </w:r>
          </w:p>
          <w:p w14:paraId="741EEE3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9.76</w:t>
            </w:r>
          </w:p>
          <w:p w14:paraId="61A65FE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3.66</w:t>
            </w:r>
          </w:p>
          <w:p w14:paraId="46BAAF5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22</w:t>
            </w:r>
          </w:p>
        </w:tc>
      </w:tr>
      <w:tr w:rsidR="006D34E3" w:rsidRPr="00B9712B" w14:paraId="4F2DFFBE" w14:textId="77777777" w:rsidTr="00C25C2D">
        <w:trPr>
          <w:trHeight w:val="300"/>
        </w:trPr>
        <w:tc>
          <w:tcPr>
            <w:tcW w:w="2605" w:type="dxa"/>
            <w:noWrap/>
            <w:vAlign w:val="center"/>
            <w:hideMark/>
          </w:tcPr>
          <w:p w14:paraId="2F9A85B2" w14:textId="30A5CD7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Greiffenstein &amp; Baker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qavi0umgg","properties":{"formattedCitation":"[104]","plainCitation":"[104]"},"citationItems":[{"id":54,"uris":["http://zotero.org/users/1562642/items/QGQ6MC3M"],"uri":["http://zotero.org/users/1562642/items/QGQ6MC3M"],"itemData":{"id":54,"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4]</w:t>
            </w:r>
            <w:r w:rsidRPr="00B9712B">
              <w:rPr>
                <w:rFonts w:ascii="Arial" w:eastAsia="Calibri" w:hAnsi="Arial" w:cs="Arial"/>
                <w:sz w:val="20"/>
                <w:szCs w:val="20"/>
              </w:rPr>
              <w:fldChar w:fldCharType="end"/>
            </w:r>
          </w:p>
        </w:tc>
        <w:tc>
          <w:tcPr>
            <w:tcW w:w="720" w:type="dxa"/>
            <w:vAlign w:val="center"/>
          </w:tcPr>
          <w:p w14:paraId="5607BA0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14:paraId="0179AB5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3AFE76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14:paraId="7E4E15D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2</w:t>
            </w:r>
          </w:p>
          <w:p w14:paraId="14A9BFC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2.67</w:t>
            </w:r>
          </w:p>
        </w:tc>
      </w:tr>
      <w:tr w:rsidR="006D34E3" w:rsidRPr="00B9712B" w14:paraId="3F62BFF7" w14:textId="77777777" w:rsidTr="00C25C2D">
        <w:trPr>
          <w:trHeight w:val="300"/>
        </w:trPr>
        <w:tc>
          <w:tcPr>
            <w:tcW w:w="2605" w:type="dxa"/>
            <w:noWrap/>
            <w:vAlign w:val="center"/>
            <w:hideMark/>
          </w:tcPr>
          <w:p w14:paraId="32B8F171" w14:textId="6916E71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Grills &amp; Armistead-Jehle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eo066mob","properties":{"formattedCitation":"[105]","plainCitation":"[105]"},"citationItems":[{"id":53,"uris":["http://zotero.org/users/1562642/items/GAF2ZK8F"],"uri":["http://zotero.org/users/1562642/items/GAF2ZK8F"],"itemData":{"id":53,"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5]</w:t>
            </w:r>
            <w:r w:rsidRPr="00B9712B">
              <w:rPr>
                <w:rFonts w:ascii="Arial" w:eastAsia="Calibri" w:hAnsi="Arial" w:cs="Arial"/>
                <w:sz w:val="20"/>
                <w:szCs w:val="20"/>
              </w:rPr>
              <w:fldChar w:fldCharType="end"/>
            </w:r>
          </w:p>
        </w:tc>
        <w:tc>
          <w:tcPr>
            <w:tcW w:w="720" w:type="dxa"/>
            <w:vAlign w:val="center"/>
          </w:tcPr>
          <w:p w14:paraId="7C13589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0D3A58D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26F351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89</w:t>
            </w:r>
          </w:p>
        </w:tc>
        <w:tc>
          <w:tcPr>
            <w:tcW w:w="3420" w:type="dxa"/>
            <w:noWrap/>
            <w:vAlign w:val="center"/>
            <w:hideMark/>
          </w:tcPr>
          <w:p w14:paraId="4F55101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0.95</w:t>
            </w:r>
          </w:p>
          <w:p w14:paraId="0D5746E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3.92</w:t>
            </w:r>
          </w:p>
          <w:p w14:paraId="6847F21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3.07</w:t>
            </w:r>
          </w:p>
          <w:p w14:paraId="2B205FD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Islander, 7.98</w:t>
            </w:r>
          </w:p>
          <w:p w14:paraId="14086C2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Asian, 2.04</w:t>
            </w:r>
          </w:p>
          <w:p w14:paraId="2229F9D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04</w:t>
            </w:r>
          </w:p>
        </w:tc>
      </w:tr>
      <w:tr w:rsidR="006D34E3" w:rsidRPr="00B9712B" w14:paraId="5142F7BD" w14:textId="77777777" w:rsidTr="00C25C2D">
        <w:trPr>
          <w:trHeight w:val="300"/>
        </w:trPr>
        <w:tc>
          <w:tcPr>
            <w:tcW w:w="2605" w:type="dxa"/>
            <w:noWrap/>
            <w:vAlign w:val="center"/>
            <w:hideMark/>
          </w:tcPr>
          <w:p w14:paraId="4A6B412B" w14:textId="096812C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Hännine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f1kr3ab4r","properties":{"formattedCitation":"[106]","plainCitation":"[106]"},"citationItems":[{"id":52,"uris":["http://zotero.org/users/1562642/items/T6FUFKE3"],"uri":["http://zotero.org/users/1562642/items/T6FUFKE3"],"itemData":{"id":52,"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6]</w:t>
            </w:r>
            <w:r w:rsidRPr="00B9712B">
              <w:rPr>
                <w:rFonts w:ascii="Arial" w:eastAsia="Calibri" w:hAnsi="Arial" w:cs="Arial"/>
                <w:sz w:val="20"/>
                <w:szCs w:val="20"/>
              </w:rPr>
              <w:fldChar w:fldCharType="end"/>
            </w:r>
          </w:p>
        </w:tc>
        <w:tc>
          <w:tcPr>
            <w:tcW w:w="720" w:type="dxa"/>
            <w:vAlign w:val="center"/>
          </w:tcPr>
          <w:p w14:paraId="0FAFF1A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6BD758A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14:paraId="3F70101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14:paraId="49257ED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p w14:paraId="3E800B6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Finnish, 86.84</w:t>
            </w:r>
          </w:p>
        </w:tc>
      </w:tr>
      <w:tr w:rsidR="006D34E3" w:rsidRPr="00B9712B" w14:paraId="2FCFD835" w14:textId="77777777" w:rsidTr="00C25C2D">
        <w:trPr>
          <w:trHeight w:val="300"/>
        </w:trPr>
        <w:tc>
          <w:tcPr>
            <w:tcW w:w="2605" w:type="dxa"/>
            <w:noWrap/>
            <w:vAlign w:val="center"/>
            <w:hideMark/>
          </w:tcPr>
          <w:p w14:paraId="1126EEC5" w14:textId="2A0C081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anna-Pladd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buejugpob","properties":{"formattedCitation":"[107]","plainCitation":"[107]"},"citationItems":[{"id":3747,"uris":["http://zotero.org/users/1562642/items/MKXUN3B2"],"uri":["http://zotero.org/users/1562642/items/MKXUN3B2"],"itemData":{"id":3747,"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7]</w:t>
            </w:r>
            <w:r w:rsidRPr="00B9712B">
              <w:rPr>
                <w:rFonts w:ascii="Arial" w:eastAsia="Calibri" w:hAnsi="Arial" w:cs="Arial"/>
                <w:sz w:val="20"/>
                <w:szCs w:val="20"/>
              </w:rPr>
              <w:fldChar w:fldCharType="end"/>
            </w:r>
          </w:p>
        </w:tc>
        <w:tc>
          <w:tcPr>
            <w:tcW w:w="720" w:type="dxa"/>
            <w:vAlign w:val="center"/>
          </w:tcPr>
          <w:p w14:paraId="1DA2BEA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14:paraId="0777EFC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F3624C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14:paraId="7B2D68F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5.23</w:t>
            </w:r>
          </w:p>
          <w:p w14:paraId="1821A06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9.09</w:t>
            </w:r>
          </w:p>
          <w:p w14:paraId="5D1472C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4.54</w:t>
            </w:r>
          </w:p>
          <w:p w14:paraId="7485105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14</w:t>
            </w:r>
          </w:p>
        </w:tc>
      </w:tr>
      <w:tr w:rsidR="006D34E3" w:rsidRPr="00B9712B" w14:paraId="36595EEA" w14:textId="77777777" w:rsidTr="00C25C2D">
        <w:trPr>
          <w:trHeight w:val="300"/>
        </w:trPr>
        <w:tc>
          <w:tcPr>
            <w:tcW w:w="2605" w:type="dxa"/>
            <w:noWrap/>
            <w:vAlign w:val="center"/>
            <w:hideMark/>
          </w:tcPr>
          <w:p w14:paraId="53A62891" w14:textId="346A001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ar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8p77f93t","properties":{"formattedCitation":"[108]","plainCitation":"[108]"},"citationItems":[{"id":4015,"uris":["http://zotero.org/users/1562642/items/5V43P7G7"],"uri":["http://zotero.org/users/1562642/items/5V43P7G7"],"itemData":{"id":4015,"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8]</w:t>
            </w:r>
            <w:r w:rsidRPr="00B9712B">
              <w:rPr>
                <w:rFonts w:ascii="Arial" w:eastAsia="Calibri" w:hAnsi="Arial" w:cs="Arial"/>
                <w:sz w:val="20"/>
                <w:szCs w:val="20"/>
              </w:rPr>
              <w:fldChar w:fldCharType="end"/>
            </w:r>
          </w:p>
        </w:tc>
        <w:tc>
          <w:tcPr>
            <w:tcW w:w="720" w:type="dxa"/>
            <w:vAlign w:val="center"/>
          </w:tcPr>
          <w:p w14:paraId="286F2F2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4C71856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A18634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14:paraId="54A5ECA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8.33</w:t>
            </w:r>
          </w:p>
          <w:p w14:paraId="7C752D5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1.67</w:t>
            </w:r>
          </w:p>
        </w:tc>
      </w:tr>
      <w:tr w:rsidR="006D34E3" w:rsidRPr="00B9712B" w14:paraId="2F28C98A" w14:textId="77777777" w:rsidTr="00C25C2D">
        <w:trPr>
          <w:trHeight w:val="300"/>
        </w:trPr>
        <w:tc>
          <w:tcPr>
            <w:tcW w:w="2605" w:type="dxa"/>
            <w:noWrap/>
            <w:vAlign w:val="center"/>
            <w:hideMark/>
          </w:tcPr>
          <w:p w14:paraId="1D9AF7AC" w14:textId="7732589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es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lp32rbut","properties":{"formattedCitation":"[109]","plainCitation":"[109]"},"citationItems":[{"id":4417,"uris":["http://zotero.org/users/1562642/items/W3ZPTTKS"],"uri":["http://zotero.org/users/1562642/items/W3ZPTTKS"],"itemData":{"id":4417,"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09]</w:t>
            </w:r>
            <w:r w:rsidRPr="00B9712B">
              <w:rPr>
                <w:rFonts w:ascii="Arial" w:eastAsia="Calibri" w:hAnsi="Arial" w:cs="Arial"/>
                <w:sz w:val="20"/>
                <w:szCs w:val="20"/>
              </w:rPr>
              <w:fldChar w:fldCharType="end"/>
            </w:r>
          </w:p>
        </w:tc>
        <w:tc>
          <w:tcPr>
            <w:tcW w:w="720" w:type="dxa"/>
            <w:vAlign w:val="center"/>
          </w:tcPr>
          <w:p w14:paraId="5D1C51F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14:paraId="228100F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A0FD3B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14:paraId="5C39B2E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6.06</w:t>
            </w:r>
          </w:p>
          <w:p w14:paraId="2C90195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nority, 43.94</w:t>
            </w:r>
          </w:p>
        </w:tc>
      </w:tr>
      <w:tr w:rsidR="006D34E3" w:rsidRPr="00B9712B" w14:paraId="42E746AE" w14:textId="77777777" w:rsidTr="00C25C2D">
        <w:trPr>
          <w:trHeight w:val="300"/>
        </w:trPr>
        <w:tc>
          <w:tcPr>
            <w:tcW w:w="2605" w:type="dxa"/>
            <w:noWrap/>
            <w:vAlign w:val="center"/>
            <w:hideMark/>
          </w:tcPr>
          <w:p w14:paraId="4AC8900B" w14:textId="51002ED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sn1vs6ro","properties":{"formattedCitation":"[110]","plainCitation":"[110]"},"citationItems":[{"id":91,"uris":["http://zotero.org/users/1562642/items/Q7KBSRCD"],"uri":["http://zotero.org/users/1562642/items/Q7KBSRCD"],"itemData":{"id":91,"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0]</w:t>
            </w:r>
            <w:r w:rsidRPr="00B9712B">
              <w:rPr>
                <w:rFonts w:ascii="Arial" w:eastAsia="Calibri" w:hAnsi="Arial" w:cs="Arial"/>
                <w:sz w:val="20"/>
                <w:szCs w:val="20"/>
              </w:rPr>
              <w:fldChar w:fldCharType="end"/>
            </w:r>
          </w:p>
        </w:tc>
        <w:tc>
          <w:tcPr>
            <w:tcW w:w="720" w:type="dxa"/>
            <w:vAlign w:val="center"/>
          </w:tcPr>
          <w:p w14:paraId="0B4AD8D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516D06E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EAE5CC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29</w:t>
            </w:r>
          </w:p>
        </w:tc>
        <w:tc>
          <w:tcPr>
            <w:tcW w:w="3420" w:type="dxa"/>
            <w:noWrap/>
            <w:vAlign w:val="center"/>
            <w:hideMark/>
          </w:tcPr>
          <w:p w14:paraId="622A131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9.35</w:t>
            </w:r>
          </w:p>
          <w:p w14:paraId="032C0AB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3.18</w:t>
            </w:r>
          </w:p>
          <w:p w14:paraId="4BA2E2E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38</w:t>
            </w:r>
          </w:p>
        </w:tc>
      </w:tr>
      <w:tr w:rsidR="006D34E3" w:rsidRPr="00B9712B" w14:paraId="7BAAEFF9" w14:textId="77777777" w:rsidTr="00C25C2D">
        <w:trPr>
          <w:trHeight w:val="300"/>
        </w:trPr>
        <w:tc>
          <w:tcPr>
            <w:tcW w:w="2605" w:type="dxa"/>
            <w:noWrap/>
            <w:vAlign w:val="center"/>
            <w:hideMark/>
          </w:tcPr>
          <w:p w14:paraId="3D8F69BD" w14:textId="2A738DD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i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bg6t4in3","properties":{"formattedCitation":"[111]","plainCitation":"[111]"},"citationItems":[{"id":4413,"uris":["http://zotero.org/users/1562642/items/AV9PKA8N"],"uri":["http://zotero.org/users/1562642/items/AV9PKA8N"],"itemData":{"id":4413,"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1]</w:t>
            </w:r>
            <w:r w:rsidRPr="00B9712B">
              <w:rPr>
                <w:rFonts w:ascii="Arial" w:eastAsia="Calibri" w:hAnsi="Arial" w:cs="Arial"/>
                <w:sz w:val="20"/>
                <w:szCs w:val="20"/>
              </w:rPr>
              <w:fldChar w:fldCharType="end"/>
            </w:r>
          </w:p>
        </w:tc>
        <w:tc>
          <w:tcPr>
            <w:tcW w:w="720" w:type="dxa"/>
            <w:vAlign w:val="center"/>
          </w:tcPr>
          <w:p w14:paraId="41D83A0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F37B5A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740929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74</w:t>
            </w:r>
          </w:p>
        </w:tc>
        <w:tc>
          <w:tcPr>
            <w:tcW w:w="3420" w:type="dxa"/>
            <w:noWrap/>
            <w:vAlign w:val="center"/>
            <w:hideMark/>
          </w:tcPr>
          <w:p w14:paraId="4344C3A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2.07</w:t>
            </w:r>
          </w:p>
          <w:p w14:paraId="401205B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7.82</w:t>
            </w:r>
          </w:p>
          <w:p w14:paraId="0E719AC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0.92</w:t>
            </w:r>
          </w:p>
          <w:p w14:paraId="374C0D6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9.2</w:t>
            </w:r>
          </w:p>
        </w:tc>
      </w:tr>
      <w:tr w:rsidR="006D34E3" w:rsidRPr="00B9712B" w14:paraId="030F5993" w14:textId="77777777" w:rsidTr="00C25C2D">
        <w:trPr>
          <w:trHeight w:val="300"/>
        </w:trPr>
        <w:tc>
          <w:tcPr>
            <w:tcW w:w="2605" w:type="dxa"/>
            <w:noWrap/>
            <w:vAlign w:val="center"/>
            <w:hideMark/>
          </w:tcPr>
          <w:p w14:paraId="67C50F34" w14:textId="352278B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inton-Bayr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emftvn6o7","properties":{"formattedCitation":"[112]","plainCitation":"[112]"},"citationItems":[{"id":3670,"uris":["http://zotero.org/users/1562642/items/P6QS6QCT"],"uri":["http://zotero.org/users/1562642/items/P6QS6QCT"],"itemData":{"id":3670,"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2]</w:t>
            </w:r>
            <w:r w:rsidRPr="00B9712B">
              <w:rPr>
                <w:rFonts w:ascii="Arial" w:eastAsia="Calibri" w:hAnsi="Arial" w:cs="Arial"/>
                <w:sz w:val="20"/>
                <w:szCs w:val="20"/>
              </w:rPr>
              <w:fldChar w:fldCharType="end"/>
            </w:r>
          </w:p>
        </w:tc>
        <w:tc>
          <w:tcPr>
            <w:tcW w:w="720" w:type="dxa"/>
            <w:vAlign w:val="center"/>
          </w:tcPr>
          <w:p w14:paraId="0DE51F8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7</w:t>
            </w:r>
          </w:p>
        </w:tc>
        <w:tc>
          <w:tcPr>
            <w:tcW w:w="1350" w:type="dxa"/>
            <w:vAlign w:val="center"/>
          </w:tcPr>
          <w:p w14:paraId="29F7252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14:paraId="0959425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14:paraId="40525F5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7.19</w:t>
            </w:r>
          </w:p>
          <w:p w14:paraId="332069B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boriginal, 10.94</w:t>
            </w:r>
          </w:p>
          <w:p w14:paraId="7D856F6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25</w:t>
            </w:r>
          </w:p>
        </w:tc>
      </w:tr>
      <w:tr w:rsidR="006D34E3" w:rsidRPr="00B9712B" w14:paraId="47B16253" w14:textId="77777777" w:rsidTr="00C25C2D">
        <w:trPr>
          <w:trHeight w:val="300"/>
        </w:trPr>
        <w:tc>
          <w:tcPr>
            <w:tcW w:w="2605" w:type="dxa"/>
            <w:noWrap/>
            <w:vAlign w:val="center"/>
            <w:hideMark/>
          </w:tcPr>
          <w:p w14:paraId="7EEC14D2" w14:textId="553DB58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Hunt &amp; Ferrara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g4kdn8t5p","properties":{"formattedCitation":"[113]","plainCitation":"[113]"},"citationItems":[{"id":3739,"uris":["http://zotero.org/users/1562642/items/BNP6QB7H"],"uri":["http://zotero.org/users/1562642/items/BNP6QB7H"],"itemData":{"id":3739,"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sz w:val="20"/>
                <w:szCs w:val="20"/>
              </w:rPr>
              <w:instrText>⩽</w:instrText>
            </w:r>
            <w:r>
              <w:rPr>
                <w:rFonts w:ascii="Arial" w:eastAsia="Calibri" w:hAnsi="Arial"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3]</w:t>
            </w:r>
            <w:r w:rsidRPr="00B9712B">
              <w:rPr>
                <w:rFonts w:ascii="Arial" w:eastAsia="Calibri" w:hAnsi="Arial" w:cs="Arial"/>
                <w:sz w:val="20"/>
                <w:szCs w:val="20"/>
              </w:rPr>
              <w:fldChar w:fldCharType="end"/>
            </w:r>
          </w:p>
        </w:tc>
        <w:tc>
          <w:tcPr>
            <w:tcW w:w="720" w:type="dxa"/>
            <w:vAlign w:val="center"/>
          </w:tcPr>
          <w:p w14:paraId="41E7B3E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70EC856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CC6588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98</w:t>
            </w:r>
          </w:p>
        </w:tc>
        <w:tc>
          <w:tcPr>
            <w:tcW w:w="3420" w:type="dxa"/>
            <w:noWrap/>
            <w:vAlign w:val="center"/>
            <w:hideMark/>
          </w:tcPr>
          <w:p w14:paraId="203FB93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90.91</w:t>
            </w:r>
          </w:p>
        </w:tc>
      </w:tr>
      <w:tr w:rsidR="006D34E3" w:rsidRPr="00B9712B" w14:paraId="5540A387" w14:textId="77777777" w:rsidTr="00C25C2D">
        <w:trPr>
          <w:trHeight w:val="300"/>
        </w:trPr>
        <w:tc>
          <w:tcPr>
            <w:tcW w:w="2605" w:type="dxa"/>
            <w:noWrap/>
            <w:vAlign w:val="center"/>
            <w:hideMark/>
          </w:tcPr>
          <w:p w14:paraId="7B15E0D7" w14:textId="4E89552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Ivin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g15ahjkmv","properties":{"formattedCitation":"[114]","plainCitation":"[114]"},"citationItems":[{"id":4397,"uris":["http://zotero.org/users/1562642/items/39W4MM35"],"uri":["http://zotero.org/users/1562642/items/39W4MM35"],"itemData":{"id":4397,"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4]</w:t>
            </w:r>
            <w:r w:rsidRPr="00B9712B">
              <w:rPr>
                <w:rFonts w:ascii="Arial" w:eastAsia="Calibri" w:hAnsi="Arial" w:cs="Arial"/>
                <w:sz w:val="20"/>
                <w:szCs w:val="20"/>
              </w:rPr>
              <w:fldChar w:fldCharType="end"/>
            </w:r>
          </w:p>
        </w:tc>
        <w:tc>
          <w:tcPr>
            <w:tcW w:w="720" w:type="dxa"/>
            <w:vAlign w:val="center"/>
          </w:tcPr>
          <w:p w14:paraId="115F9E6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C4BB5E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F8DF70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89</w:t>
            </w:r>
          </w:p>
        </w:tc>
        <w:tc>
          <w:tcPr>
            <w:tcW w:w="3420" w:type="dxa"/>
            <w:noWrap/>
            <w:vAlign w:val="center"/>
            <w:hideMark/>
          </w:tcPr>
          <w:p w14:paraId="244B4D9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5.78</w:t>
            </w:r>
          </w:p>
          <w:p w14:paraId="77EB951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5.34</w:t>
            </w:r>
          </w:p>
          <w:p w14:paraId="23C3259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3.05</w:t>
            </w:r>
          </w:p>
          <w:p w14:paraId="1084E48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5.83</w:t>
            </w:r>
          </w:p>
        </w:tc>
      </w:tr>
      <w:tr w:rsidR="006D34E3" w:rsidRPr="00B9712B" w14:paraId="42BB67D5" w14:textId="77777777" w:rsidTr="00C25C2D">
        <w:trPr>
          <w:trHeight w:val="300"/>
        </w:trPr>
        <w:tc>
          <w:tcPr>
            <w:tcW w:w="2605" w:type="dxa"/>
            <w:noWrap/>
            <w:vAlign w:val="center"/>
            <w:hideMark/>
          </w:tcPr>
          <w:p w14:paraId="2BCE55A0" w14:textId="213DE90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Jamor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fqof4s4ht","properties":{"formattedCitation":"[115]","plainCitation":"[115]"},"citationItems":[{"id":3878,"uris":["http://zotero.org/users/1562642/items/CNTQAH54"],"uri":["http://zotero.org/users/1562642/items/CNTQAH54"],"itemData":{"id":3878,"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5]</w:t>
            </w:r>
            <w:r w:rsidRPr="00B9712B">
              <w:rPr>
                <w:rFonts w:ascii="Arial" w:eastAsia="Calibri" w:hAnsi="Arial" w:cs="Arial"/>
                <w:sz w:val="20"/>
                <w:szCs w:val="20"/>
              </w:rPr>
              <w:fldChar w:fldCharType="end"/>
            </w:r>
          </w:p>
        </w:tc>
        <w:tc>
          <w:tcPr>
            <w:tcW w:w="720" w:type="dxa"/>
            <w:vAlign w:val="center"/>
          </w:tcPr>
          <w:p w14:paraId="25B79DF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1033C11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C840160"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14:paraId="5F358E2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8.79</w:t>
            </w:r>
          </w:p>
          <w:p w14:paraId="249C271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7.58</w:t>
            </w:r>
          </w:p>
          <w:p w14:paraId="1593A56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6.06</w:t>
            </w:r>
          </w:p>
          <w:p w14:paraId="5C3CF4F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o, 4.54</w:t>
            </w:r>
          </w:p>
          <w:p w14:paraId="298DDF4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iracial, 3.03</w:t>
            </w:r>
          </w:p>
        </w:tc>
      </w:tr>
      <w:tr w:rsidR="006D34E3" w:rsidRPr="00B9712B" w14:paraId="2CE72270" w14:textId="77777777" w:rsidTr="00C25C2D">
        <w:trPr>
          <w:trHeight w:val="300"/>
        </w:trPr>
        <w:tc>
          <w:tcPr>
            <w:tcW w:w="2605" w:type="dxa"/>
            <w:noWrap/>
            <w:vAlign w:val="center"/>
            <w:hideMark/>
          </w:tcPr>
          <w:p w14:paraId="2A8B2355" w14:textId="14E5087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Jone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d77dil9ak","properties":{"formattedCitation":"[63]","plainCitation":"[63]"},"citationItems":[{"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3]</w:t>
            </w:r>
            <w:r w:rsidRPr="00B9712B">
              <w:rPr>
                <w:rFonts w:ascii="Arial" w:eastAsia="Calibri" w:hAnsi="Arial" w:cs="Arial"/>
                <w:sz w:val="20"/>
                <w:szCs w:val="20"/>
              </w:rPr>
              <w:fldChar w:fldCharType="end"/>
            </w:r>
          </w:p>
        </w:tc>
        <w:tc>
          <w:tcPr>
            <w:tcW w:w="720" w:type="dxa"/>
            <w:vAlign w:val="center"/>
          </w:tcPr>
          <w:p w14:paraId="36D73C4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7A2F9BA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F7309D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05</w:t>
            </w:r>
          </w:p>
        </w:tc>
        <w:tc>
          <w:tcPr>
            <w:tcW w:w="3420" w:type="dxa"/>
            <w:vAlign w:val="center"/>
            <w:hideMark/>
          </w:tcPr>
          <w:p w14:paraId="4B4C80F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S - English as primary</w:t>
            </w:r>
            <w:r w:rsidRPr="00B9712B">
              <w:rPr>
                <w:rFonts w:ascii="Arial" w:eastAsia="Calibri" w:hAnsi="Arial" w:cs="Arial"/>
                <w:sz w:val="20"/>
                <w:szCs w:val="20"/>
              </w:rPr>
              <w:br/>
              <w:t>language, 67.9</w:t>
            </w:r>
          </w:p>
          <w:p w14:paraId="50FBC4F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Dominican Republic, 14.81</w:t>
            </w:r>
          </w:p>
          <w:p w14:paraId="65BF232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Venezuela, 4.44</w:t>
            </w:r>
          </w:p>
          <w:p w14:paraId="70B43B3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nada, 3.95</w:t>
            </w:r>
          </w:p>
          <w:p w14:paraId="4D50F26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S - Spanish as primary</w:t>
            </w:r>
            <w:r w:rsidRPr="00B9712B">
              <w:rPr>
                <w:rFonts w:ascii="Arial" w:eastAsia="Calibri" w:hAnsi="Arial" w:cs="Arial"/>
                <w:sz w:val="20"/>
                <w:szCs w:val="20"/>
              </w:rPr>
              <w:br/>
              <w:t>language, 3.21</w:t>
            </w:r>
          </w:p>
          <w:p w14:paraId="3570BE5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exico, 0.74</w:t>
            </w:r>
          </w:p>
          <w:p w14:paraId="41424C9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uerto Rico, 0.74</w:t>
            </w:r>
          </w:p>
          <w:p w14:paraId="27823AC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uba, 0.49</w:t>
            </w:r>
          </w:p>
          <w:p w14:paraId="4A15443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icaragua, 0.25</w:t>
            </w:r>
          </w:p>
        </w:tc>
      </w:tr>
      <w:tr w:rsidR="006D34E3" w:rsidRPr="00B9712B" w14:paraId="34A9D1C9" w14:textId="77777777" w:rsidTr="00C25C2D">
        <w:trPr>
          <w:trHeight w:val="300"/>
        </w:trPr>
        <w:tc>
          <w:tcPr>
            <w:tcW w:w="2605" w:type="dxa"/>
            <w:noWrap/>
            <w:vAlign w:val="center"/>
            <w:hideMark/>
          </w:tcPr>
          <w:p w14:paraId="3A20F376" w14:textId="4B2B4DC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Kashlub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ekpha6bmj","properties":{"formattedCitation":"[116]","plainCitation":"[116]"},"citationItems":[{"id":4389,"uris":["http://zotero.org/users/1562642/items/AMUITJMC"],"uri":["http://zotero.org/users/1562642/items/AMUITJMC"],"itemData":{"id":4389,"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6]</w:t>
            </w:r>
            <w:r w:rsidRPr="00B9712B">
              <w:rPr>
                <w:rFonts w:ascii="Arial" w:eastAsia="Calibri" w:hAnsi="Arial" w:cs="Arial"/>
                <w:sz w:val="20"/>
                <w:szCs w:val="20"/>
              </w:rPr>
              <w:fldChar w:fldCharType="end"/>
            </w:r>
          </w:p>
        </w:tc>
        <w:tc>
          <w:tcPr>
            <w:tcW w:w="720" w:type="dxa"/>
            <w:vAlign w:val="center"/>
          </w:tcPr>
          <w:p w14:paraId="1D28C85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14:paraId="409B711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64EB9B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29</w:t>
            </w:r>
          </w:p>
        </w:tc>
        <w:tc>
          <w:tcPr>
            <w:tcW w:w="3420" w:type="dxa"/>
            <w:noWrap/>
            <w:vAlign w:val="center"/>
            <w:hideMark/>
          </w:tcPr>
          <w:p w14:paraId="3536FE4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71.62</w:t>
            </w:r>
          </w:p>
          <w:p w14:paraId="19C5424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25.76</w:t>
            </w:r>
          </w:p>
          <w:p w14:paraId="3F8D8EB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62</w:t>
            </w:r>
          </w:p>
        </w:tc>
      </w:tr>
      <w:tr w:rsidR="006D34E3" w:rsidRPr="00B9712B" w14:paraId="7C5CF8BF" w14:textId="77777777" w:rsidTr="00C25C2D">
        <w:trPr>
          <w:trHeight w:val="300"/>
        </w:trPr>
        <w:tc>
          <w:tcPr>
            <w:tcW w:w="2605" w:type="dxa"/>
            <w:noWrap/>
            <w:vAlign w:val="center"/>
            <w:hideMark/>
          </w:tcPr>
          <w:p w14:paraId="71E1DFC9" w14:textId="76001B6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Killa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0miem5qe","properties":{"formattedCitation":"[117]","plainCitation":"[117]"},"citationItems":[{"id":3727,"uris":["http://zotero.org/users/1562642/items/HSWS7XJ5"],"uri":["http://zotero.org/users/1562642/items/HSWS7XJ5"],"itemData":{"id":3727,"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7]</w:t>
            </w:r>
            <w:r w:rsidRPr="00B9712B">
              <w:rPr>
                <w:rFonts w:ascii="Arial" w:eastAsia="Calibri" w:hAnsi="Arial" w:cs="Arial"/>
                <w:sz w:val="20"/>
                <w:szCs w:val="20"/>
              </w:rPr>
              <w:fldChar w:fldCharType="end"/>
            </w:r>
          </w:p>
        </w:tc>
        <w:tc>
          <w:tcPr>
            <w:tcW w:w="720" w:type="dxa"/>
            <w:vAlign w:val="center"/>
          </w:tcPr>
          <w:p w14:paraId="0153251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14:paraId="6DC1F18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45C185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8</w:t>
            </w:r>
          </w:p>
        </w:tc>
        <w:tc>
          <w:tcPr>
            <w:tcW w:w="3420" w:type="dxa"/>
            <w:noWrap/>
            <w:vAlign w:val="center"/>
            <w:hideMark/>
          </w:tcPr>
          <w:p w14:paraId="1C1ECBD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2.14</w:t>
            </w:r>
          </w:p>
          <w:p w14:paraId="647F228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7.86</w:t>
            </w:r>
          </w:p>
        </w:tc>
      </w:tr>
      <w:tr w:rsidR="006D34E3" w:rsidRPr="00B9712B" w14:paraId="4ECD0CAC" w14:textId="77777777" w:rsidTr="00C25C2D">
        <w:trPr>
          <w:trHeight w:val="300"/>
        </w:trPr>
        <w:tc>
          <w:tcPr>
            <w:tcW w:w="2605" w:type="dxa"/>
            <w:noWrap/>
            <w:vAlign w:val="center"/>
            <w:hideMark/>
          </w:tcPr>
          <w:p w14:paraId="15BFB7D1" w14:textId="36A9A27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Konto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alq2795m","properties":{"formattedCitation":"[41]","plainCitation":"[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41]</w:t>
            </w:r>
            <w:r w:rsidRPr="00B9712B">
              <w:rPr>
                <w:rFonts w:ascii="Arial" w:eastAsia="Calibri" w:hAnsi="Arial" w:cs="Arial"/>
                <w:sz w:val="20"/>
                <w:szCs w:val="20"/>
              </w:rPr>
              <w:fldChar w:fldCharType="end"/>
            </w:r>
          </w:p>
        </w:tc>
        <w:tc>
          <w:tcPr>
            <w:tcW w:w="720" w:type="dxa"/>
            <w:vAlign w:val="center"/>
          </w:tcPr>
          <w:p w14:paraId="76FB8D4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2B682AD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6408E1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6</w:t>
            </w:r>
          </w:p>
        </w:tc>
        <w:tc>
          <w:tcPr>
            <w:tcW w:w="3420" w:type="dxa"/>
            <w:noWrap/>
            <w:vAlign w:val="center"/>
            <w:hideMark/>
          </w:tcPr>
          <w:p w14:paraId="0597D83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50</w:t>
            </w:r>
          </w:p>
          <w:p w14:paraId="2D4F1B0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50</w:t>
            </w:r>
          </w:p>
        </w:tc>
      </w:tr>
      <w:tr w:rsidR="006D34E3" w:rsidRPr="00B9712B" w14:paraId="5222DE5C" w14:textId="77777777" w:rsidTr="00C25C2D">
        <w:trPr>
          <w:trHeight w:val="300"/>
        </w:trPr>
        <w:tc>
          <w:tcPr>
            <w:tcW w:w="2605" w:type="dxa"/>
            <w:noWrap/>
            <w:vAlign w:val="center"/>
            <w:hideMark/>
          </w:tcPr>
          <w:p w14:paraId="2B6C0B9C" w14:textId="365CC84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Krishn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61a2f2sg","properties":{"formattedCitation":"[118]","plainCitation":"[118]"},"citationItems":[{"id":4002,"uris":["http://zotero.org/users/1562642/items/6UPMAMST"],"uri":["http://zotero.org/users/1562642/items/6UPMAMST"],"itemData":{"id":4002,"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8]</w:t>
            </w:r>
            <w:r w:rsidRPr="00B9712B">
              <w:rPr>
                <w:rFonts w:ascii="Arial" w:eastAsia="Calibri" w:hAnsi="Arial" w:cs="Arial"/>
                <w:sz w:val="20"/>
                <w:szCs w:val="20"/>
              </w:rPr>
              <w:fldChar w:fldCharType="end"/>
            </w:r>
          </w:p>
        </w:tc>
        <w:tc>
          <w:tcPr>
            <w:tcW w:w="720" w:type="dxa"/>
            <w:vAlign w:val="center"/>
          </w:tcPr>
          <w:p w14:paraId="6B0633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67F052B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9A2EAA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14:paraId="4A11329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2.63</w:t>
            </w:r>
          </w:p>
          <w:p w14:paraId="10CF3CA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3</w:t>
            </w:r>
          </w:p>
          <w:p w14:paraId="79568C0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97</w:t>
            </w:r>
          </w:p>
          <w:p w14:paraId="084820E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64</w:t>
            </w:r>
          </w:p>
        </w:tc>
      </w:tr>
      <w:tr w:rsidR="006D34E3" w:rsidRPr="00B9712B" w14:paraId="453E9ED6" w14:textId="77777777" w:rsidTr="00C25C2D">
        <w:trPr>
          <w:trHeight w:val="300"/>
        </w:trPr>
        <w:tc>
          <w:tcPr>
            <w:tcW w:w="2605" w:type="dxa"/>
            <w:noWrap/>
            <w:vAlign w:val="center"/>
            <w:hideMark/>
          </w:tcPr>
          <w:p w14:paraId="1EB96237" w14:textId="3CDBAD2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Krivitzk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lju7e1qn4","properties":{"formattedCitation":"[119]","plainCitation":"[119]"},"citationItems":[{"id":4667,"uris":["http://zotero.org/users/1562642/items/6R4G8WWU"],"uri":["http://zotero.org/users/1562642/items/6R4G8WWU"],"itemData":{"id":466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19]</w:t>
            </w:r>
            <w:r w:rsidRPr="00B9712B">
              <w:rPr>
                <w:rFonts w:ascii="Arial" w:eastAsia="Calibri" w:hAnsi="Arial" w:cs="Arial"/>
                <w:sz w:val="20"/>
                <w:szCs w:val="20"/>
              </w:rPr>
              <w:fldChar w:fldCharType="end"/>
            </w:r>
          </w:p>
        </w:tc>
        <w:tc>
          <w:tcPr>
            <w:tcW w:w="720" w:type="dxa"/>
            <w:vAlign w:val="center"/>
          </w:tcPr>
          <w:p w14:paraId="48F995F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29FA471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185556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6</w:t>
            </w:r>
          </w:p>
        </w:tc>
        <w:tc>
          <w:tcPr>
            <w:tcW w:w="3420" w:type="dxa"/>
            <w:noWrap/>
            <w:vAlign w:val="center"/>
            <w:hideMark/>
          </w:tcPr>
          <w:p w14:paraId="732B394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8.46</w:t>
            </w:r>
          </w:p>
          <w:p w14:paraId="5C4103E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54</w:t>
            </w:r>
          </w:p>
        </w:tc>
      </w:tr>
      <w:tr w:rsidR="006D34E3" w:rsidRPr="00B9712B" w14:paraId="3E23DD8B" w14:textId="77777777" w:rsidTr="00C25C2D">
        <w:trPr>
          <w:trHeight w:val="300"/>
        </w:trPr>
        <w:tc>
          <w:tcPr>
            <w:tcW w:w="2605" w:type="dxa"/>
            <w:noWrap/>
            <w:vAlign w:val="center"/>
            <w:hideMark/>
          </w:tcPr>
          <w:p w14:paraId="0E605841" w14:textId="11BC942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3meu8dv25","properties":{"formattedCitation":"[120]","plainCitation":"[120]"},"citationItems":[{"id":89,"uris":["http://zotero.org/users/1562642/items/GHPFEBI8"],"uri":["http://zotero.org/users/1562642/items/GHPFEBI8"],"itemData":{"id":8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0]</w:t>
            </w:r>
            <w:r w:rsidRPr="00B9712B">
              <w:rPr>
                <w:rFonts w:ascii="Arial" w:eastAsia="Calibri" w:hAnsi="Arial" w:cs="Arial"/>
                <w:sz w:val="20"/>
                <w:szCs w:val="20"/>
              </w:rPr>
              <w:fldChar w:fldCharType="end"/>
            </w:r>
          </w:p>
        </w:tc>
        <w:tc>
          <w:tcPr>
            <w:tcW w:w="720" w:type="dxa"/>
            <w:vAlign w:val="center"/>
          </w:tcPr>
          <w:p w14:paraId="2126674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59556C2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D221D8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6</w:t>
            </w:r>
          </w:p>
        </w:tc>
        <w:tc>
          <w:tcPr>
            <w:tcW w:w="3420" w:type="dxa"/>
            <w:noWrap/>
            <w:vAlign w:val="center"/>
            <w:hideMark/>
          </w:tcPr>
          <w:p w14:paraId="60D4BC2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9.29</w:t>
            </w:r>
          </w:p>
          <w:p w14:paraId="5C442A9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 American, Asian, or</w:t>
            </w:r>
            <w:r w:rsidRPr="00B9712B">
              <w:rPr>
                <w:rFonts w:ascii="Arial" w:eastAsia="Calibri" w:hAnsi="Arial" w:cs="Arial"/>
                <w:sz w:val="20"/>
                <w:szCs w:val="20"/>
              </w:rPr>
              <w:br/>
              <w:t>Other, 10.71</w:t>
            </w:r>
          </w:p>
        </w:tc>
      </w:tr>
      <w:tr w:rsidR="006D34E3" w:rsidRPr="00B9712B" w14:paraId="63B2B757" w14:textId="77777777" w:rsidTr="00C25C2D">
        <w:trPr>
          <w:trHeight w:val="300"/>
        </w:trPr>
        <w:tc>
          <w:tcPr>
            <w:tcW w:w="2605" w:type="dxa"/>
            <w:noWrap/>
            <w:vAlign w:val="center"/>
            <w:hideMark/>
          </w:tcPr>
          <w:p w14:paraId="00F6F7CA" w14:textId="3A28461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83pu6a06","properties":{"formattedCitation":"[121]","plainCitation":"[121]"},"citationItems":[{"id":4658,"uris":["http://zotero.org/users/1562642/items/8R9I3CVD"],"uri":["http://zotero.org/users/1562642/items/8R9I3CVD"],"itemData":{"id":4658,"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1]</w:t>
            </w:r>
            <w:r w:rsidRPr="00B9712B">
              <w:rPr>
                <w:rFonts w:ascii="Arial" w:eastAsia="Calibri" w:hAnsi="Arial" w:cs="Arial"/>
                <w:sz w:val="20"/>
                <w:szCs w:val="20"/>
              </w:rPr>
              <w:fldChar w:fldCharType="end"/>
            </w:r>
          </w:p>
        </w:tc>
        <w:tc>
          <w:tcPr>
            <w:tcW w:w="720" w:type="dxa"/>
            <w:vAlign w:val="center"/>
          </w:tcPr>
          <w:p w14:paraId="1D8CAF2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3927B8B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3E72CF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14:paraId="16B61E3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2F2FE761" w14:textId="77777777" w:rsidTr="00C25C2D">
        <w:trPr>
          <w:trHeight w:val="300"/>
        </w:trPr>
        <w:tc>
          <w:tcPr>
            <w:tcW w:w="2605" w:type="dxa"/>
            <w:noWrap/>
            <w:vAlign w:val="center"/>
            <w:hideMark/>
          </w:tcPr>
          <w:p w14:paraId="5A3072C0" w14:textId="4F70E73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7cem7a0l","properties":{"formattedCitation":"[122]","plainCitation":"[122]"},"citationItems":[{"id":3722,"uris":["http://zotero.org/users/1562642/items/CZS5SB38"],"uri":["http://zotero.org/users/1562642/items/CZS5SB38"],"itemData":{"id":3722,"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2]</w:t>
            </w:r>
            <w:r w:rsidRPr="00B9712B">
              <w:rPr>
                <w:rFonts w:ascii="Arial" w:eastAsia="Calibri" w:hAnsi="Arial" w:cs="Arial"/>
                <w:sz w:val="20"/>
                <w:szCs w:val="20"/>
              </w:rPr>
              <w:fldChar w:fldCharType="end"/>
            </w:r>
          </w:p>
        </w:tc>
        <w:tc>
          <w:tcPr>
            <w:tcW w:w="720" w:type="dxa"/>
            <w:vAlign w:val="center"/>
          </w:tcPr>
          <w:p w14:paraId="0FAF0A0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4920F6C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10A70AC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3</w:t>
            </w:r>
          </w:p>
        </w:tc>
        <w:tc>
          <w:tcPr>
            <w:tcW w:w="3420" w:type="dxa"/>
            <w:noWrap/>
            <w:vAlign w:val="center"/>
            <w:hideMark/>
          </w:tcPr>
          <w:p w14:paraId="735544C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4.6</w:t>
            </w:r>
          </w:p>
          <w:p w14:paraId="293BF0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ast Indian, 9.52</w:t>
            </w:r>
          </w:p>
          <w:p w14:paraId="7B7A4B4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7.94</w:t>
            </w:r>
          </w:p>
          <w:p w14:paraId="1DA808C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4.76</w:t>
            </w:r>
          </w:p>
          <w:p w14:paraId="5266073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First Nations, 3.17</w:t>
            </w:r>
          </w:p>
        </w:tc>
      </w:tr>
      <w:tr w:rsidR="006D34E3" w:rsidRPr="00B9712B" w14:paraId="0D7BAC6C" w14:textId="77777777" w:rsidTr="00C25C2D">
        <w:trPr>
          <w:trHeight w:val="300"/>
        </w:trPr>
        <w:tc>
          <w:tcPr>
            <w:tcW w:w="2605" w:type="dxa"/>
            <w:noWrap/>
            <w:vAlign w:val="center"/>
            <w:hideMark/>
          </w:tcPr>
          <w:p w14:paraId="5BCC4DA0" w14:textId="636B78E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jp1la8418","properties":{"formattedCitation":"[123]","plainCitation":"[123]"},"citationItems":[{"id":90,"uris":["http://zotero.org/users/1562642/items/FN3GV97J"],"uri":["http://zotero.org/users/1562642/items/FN3GV97J"],"itemData":{"id":90,"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3]</w:t>
            </w:r>
            <w:r w:rsidRPr="00B9712B">
              <w:rPr>
                <w:rFonts w:ascii="Arial" w:eastAsia="Calibri" w:hAnsi="Arial" w:cs="Arial"/>
                <w:sz w:val="20"/>
                <w:szCs w:val="20"/>
              </w:rPr>
              <w:fldChar w:fldCharType="end"/>
            </w:r>
          </w:p>
        </w:tc>
        <w:tc>
          <w:tcPr>
            <w:tcW w:w="720" w:type="dxa"/>
            <w:vAlign w:val="center"/>
          </w:tcPr>
          <w:p w14:paraId="47CAE7B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4E28233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4DC80C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43</w:t>
            </w:r>
          </w:p>
        </w:tc>
        <w:tc>
          <w:tcPr>
            <w:tcW w:w="3420" w:type="dxa"/>
            <w:noWrap/>
            <w:vAlign w:val="center"/>
            <w:hideMark/>
          </w:tcPr>
          <w:p w14:paraId="4A450CD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4.61</w:t>
            </w:r>
          </w:p>
          <w:p w14:paraId="56095C2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8.39</w:t>
            </w:r>
          </w:p>
          <w:p w14:paraId="4021472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4.2</w:t>
            </w:r>
          </w:p>
          <w:p w14:paraId="57B31D6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8</w:t>
            </w:r>
          </w:p>
        </w:tc>
      </w:tr>
      <w:tr w:rsidR="006D34E3" w:rsidRPr="00B9712B" w14:paraId="4F60BC99" w14:textId="77777777" w:rsidTr="00C25C2D">
        <w:trPr>
          <w:trHeight w:val="300"/>
        </w:trPr>
        <w:tc>
          <w:tcPr>
            <w:tcW w:w="2605" w:type="dxa"/>
            <w:noWrap/>
            <w:vAlign w:val="center"/>
            <w:hideMark/>
          </w:tcPr>
          <w:p w14:paraId="5C9260F5" w14:textId="3C801BA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r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6l0frn61k","properties":{"formattedCitation":"[64]","plainCitation":"[64]"},"citationItems":[{"id":3721,"uris":["http://zotero.org/users/1562642/items/VDTPNB67"],"uri":["http://zotero.org/users/1562642/items/VDTPNB67"],"itemData":{"id":3721,"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4]</w:t>
            </w:r>
            <w:r w:rsidRPr="00B9712B">
              <w:rPr>
                <w:rFonts w:ascii="Arial" w:eastAsia="Calibri" w:hAnsi="Arial" w:cs="Arial"/>
                <w:sz w:val="20"/>
                <w:szCs w:val="20"/>
              </w:rPr>
              <w:fldChar w:fldCharType="end"/>
            </w:r>
          </w:p>
        </w:tc>
        <w:tc>
          <w:tcPr>
            <w:tcW w:w="720" w:type="dxa"/>
            <w:vAlign w:val="center"/>
          </w:tcPr>
          <w:p w14:paraId="769E79E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38B7B07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9FAAB4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55</w:t>
            </w:r>
          </w:p>
        </w:tc>
        <w:tc>
          <w:tcPr>
            <w:tcW w:w="3420" w:type="dxa"/>
            <w:noWrap/>
            <w:vAlign w:val="center"/>
            <w:hideMark/>
          </w:tcPr>
          <w:p w14:paraId="208AF83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67.74</w:t>
            </w:r>
          </w:p>
          <w:p w14:paraId="0E618CB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29.68</w:t>
            </w:r>
          </w:p>
        </w:tc>
      </w:tr>
      <w:tr w:rsidR="006D34E3" w:rsidRPr="00B9712B" w14:paraId="097E1CCE" w14:textId="77777777" w:rsidTr="00C25C2D">
        <w:trPr>
          <w:trHeight w:val="300"/>
        </w:trPr>
        <w:tc>
          <w:tcPr>
            <w:tcW w:w="2605" w:type="dxa"/>
            <w:noWrap/>
            <w:vAlign w:val="center"/>
            <w:hideMark/>
          </w:tcPr>
          <w:p w14:paraId="4D300B2E" w14:textId="556E499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ar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bfdj2j4pu","properties":{"formattedCitation":"[124]","plainCitation":"[124]"},"citationItems":[{"id":4153,"uris":["http://zotero.org/users/1562642/items/6B9FEFA8"],"uri":["http://zotero.org/users/1562642/items/6B9FEFA8"],"itemData":{"id":4153,"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4]</w:t>
            </w:r>
            <w:r w:rsidRPr="00B9712B">
              <w:rPr>
                <w:rFonts w:ascii="Arial" w:eastAsia="Calibri" w:hAnsi="Arial" w:cs="Arial"/>
                <w:sz w:val="20"/>
                <w:szCs w:val="20"/>
              </w:rPr>
              <w:fldChar w:fldCharType="end"/>
            </w:r>
          </w:p>
        </w:tc>
        <w:tc>
          <w:tcPr>
            <w:tcW w:w="720" w:type="dxa"/>
            <w:vAlign w:val="center"/>
          </w:tcPr>
          <w:p w14:paraId="4729B62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263D08B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E83866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05</w:t>
            </w:r>
          </w:p>
        </w:tc>
        <w:tc>
          <w:tcPr>
            <w:tcW w:w="3420" w:type="dxa"/>
            <w:noWrap/>
            <w:vAlign w:val="center"/>
            <w:hideMark/>
          </w:tcPr>
          <w:p w14:paraId="66C8134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63.9</w:t>
            </w:r>
          </w:p>
          <w:p w14:paraId="2498804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32.2</w:t>
            </w:r>
          </w:p>
        </w:tc>
      </w:tr>
      <w:tr w:rsidR="006D34E3" w:rsidRPr="00B9712B" w14:paraId="2D4A6399" w14:textId="77777777" w:rsidTr="00C25C2D">
        <w:trPr>
          <w:trHeight w:val="300"/>
        </w:trPr>
        <w:tc>
          <w:tcPr>
            <w:tcW w:w="2605" w:type="dxa"/>
            <w:noWrap/>
            <w:vAlign w:val="center"/>
            <w:hideMark/>
          </w:tcPr>
          <w:p w14:paraId="4623CBB9" w14:textId="7E484BF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ev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74oqp1kk5","properties":{"formattedCitation":"[125]","plainCitation":"[125]"},"citationItems":[{"id":4646,"uris":["http://zotero.org/users/1562642/items/333TIK7A"],"uri":["http://zotero.org/users/1562642/items/333TIK7A"],"itemData":{"id":464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5]</w:t>
            </w:r>
            <w:r w:rsidRPr="00B9712B">
              <w:rPr>
                <w:rFonts w:ascii="Arial" w:eastAsia="Calibri" w:hAnsi="Arial" w:cs="Arial"/>
                <w:sz w:val="20"/>
                <w:szCs w:val="20"/>
              </w:rPr>
              <w:fldChar w:fldCharType="end"/>
            </w:r>
          </w:p>
        </w:tc>
        <w:tc>
          <w:tcPr>
            <w:tcW w:w="720" w:type="dxa"/>
            <w:vAlign w:val="center"/>
          </w:tcPr>
          <w:p w14:paraId="664B5D9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7452141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BDA877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87</w:t>
            </w:r>
          </w:p>
        </w:tc>
        <w:tc>
          <w:tcPr>
            <w:tcW w:w="3420" w:type="dxa"/>
            <w:noWrap/>
            <w:vAlign w:val="center"/>
            <w:hideMark/>
          </w:tcPr>
          <w:p w14:paraId="598B752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n-Black, 65.24</w:t>
            </w:r>
          </w:p>
          <w:p w14:paraId="56198D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34.76</w:t>
            </w:r>
          </w:p>
        </w:tc>
      </w:tr>
      <w:tr w:rsidR="006D34E3" w:rsidRPr="00B9712B" w14:paraId="2D7ABF9F" w14:textId="77777777" w:rsidTr="00C25C2D">
        <w:trPr>
          <w:trHeight w:val="300"/>
        </w:trPr>
        <w:tc>
          <w:tcPr>
            <w:tcW w:w="2605" w:type="dxa"/>
            <w:noWrap/>
            <w:vAlign w:val="center"/>
            <w:hideMark/>
          </w:tcPr>
          <w:p w14:paraId="19DBB369" w14:textId="36A68C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ipp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a84eij7pa","properties":{"formattedCitation":"[126]","plainCitation":"[126]"},"citationItems":[{"id":3998,"uris":["http://zotero.org/users/1562642/items/Q6ECMBR4"],"uri":["http://zotero.org/users/1562642/items/Q6ECMBR4"],"itemData":{"id":3998,"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6]</w:t>
            </w:r>
            <w:r w:rsidRPr="00B9712B">
              <w:rPr>
                <w:rFonts w:ascii="Arial" w:eastAsia="Calibri" w:hAnsi="Arial" w:cs="Arial"/>
                <w:sz w:val="20"/>
                <w:szCs w:val="20"/>
              </w:rPr>
              <w:fldChar w:fldCharType="end"/>
            </w:r>
          </w:p>
        </w:tc>
        <w:tc>
          <w:tcPr>
            <w:tcW w:w="720" w:type="dxa"/>
            <w:vAlign w:val="center"/>
          </w:tcPr>
          <w:p w14:paraId="1C7E79E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3B17FDB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26E45E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14:paraId="7B7C8DA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4.89</w:t>
            </w:r>
          </w:p>
          <w:p w14:paraId="745223B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8.32</w:t>
            </w:r>
          </w:p>
          <w:p w14:paraId="0E320A2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45</w:t>
            </w:r>
          </w:p>
          <w:p w14:paraId="30BCB48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4.58</w:t>
            </w:r>
          </w:p>
          <w:p w14:paraId="5265FBD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ultiracial, 0.76</w:t>
            </w:r>
          </w:p>
        </w:tc>
      </w:tr>
      <w:tr w:rsidR="006D34E3" w:rsidRPr="00B9712B" w14:paraId="4958A7E9" w14:textId="77777777" w:rsidTr="00C25C2D">
        <w:trPr>
          <w:trHeight w:val="300"/>
        </w:trPr>
        <w:tc>
          <w:tcPr>
            <w:tcW w:w="2605" w:type="dxa"/>
            <w:noWrap/>
            <w:vAlign w:val="center"/>
            <w:hideMark/>
          </w:tcPr>
          <w:p w14:paraId="5915F4CD" w14:textId="6019B55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ope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ctq5kfut1","properties":{"formattedCitation":"[127]","plainCitation":"[127]"},"citationItems":[{"id":41,"uris":["http://zotero.org/users/1562642/items/UE5RB2U8"],"uri":["http://zotero.org/users/1562642/items/UE5RB2U8"],"itemData":{"id":41,"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7]</w:t>
            </w:r>
            <w:r w:rsidRPr="00B9712B">
              <w:rPr>
                <w:rFonts w:ascii="Arial" w:eastAsia="Calibri" w:hAnsi="Arial" w:cs="Arial"/>
                <w:sz w:val="20"/>
                <w:szCs w:val="20"/>
              </w:rPr>
              <w:fldChar w:fldCharType="end"/>
            </w:r>
          </w:p>
        </w:tc>
        <w:tc>
          <w:tcPr>
            <w:tcW w:w="720" w:type="dxa"/>
            <w:vAlign w:val="center"/>
          </w:tcPr>
          <w:p w14:paraId="3A5D459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7</w:t>
            </w:r>
          </w:p>
        </w:tc>
        <w:tc>
          <w:tcPr>
            <w:tcW w:w="1350" w:type="dxa"/>
            <w:vAlign w:val="center"/>
          </w:tcPr>
          <w:p w14:paraId="2743D25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FE9A36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9</w:t>
            </w:r>
          </w:p>
        </w:tc>
        <w:tc>
          <w:tcPr>
            <w:tcW w:w="3420" w:type="dxa"/>
            <w:noWrap/>
            <w:vAlign w:val="center"/>
            <w:hideMark/>
          </w:tcPr>
          <w:p w14:paraId="712DB48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4.36</w:t>
            </w:r>
          </w:p>
          <w:p w14:paraId="0173754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0.26</w:t>
            </w:r>
          </w:p>
          <w:p w14:paraId="45674E0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7.69</w:t>
            </w:r>
          </w:p>
          <w:p w14:paraId="272A557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racial background, 5.13</w:t>
            </w:r>
          </w:p>
          <w:p w14:paraId="1E1C93A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56</w:t>
            </w:r>
          </w:p>
        </w:tc>
      </w:tr>
      <w:tr w:rsidR="006D34E3" w:rsidRPr="00B9712B" w14:paraId="75E762DB" w14:textId="77777777" w:rsidTr="00C25C2D">
        <w:trPr>
          <w:trHeight w:val="300"/>
        </w:trPr>
        <w:tc>
          <w:tcPr>
            <w:tcW w:w="2605" w:type="dxa"/>
            <w:noWrap/>
            <w:vAlign w:val="center"/>
            <w:hideMark/>
          </w:tcPr>
          <w:p w14:paraId="692E6B5C" w14:textId="30EEF9B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ou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utlthf7r","properties":{"formattedCitation":"[128]","plainCitation":"[128]"},"citationItems":[{"id":4634,"uris":["http://zotero.org/users/1562642/items/28M8ES4A"],"uri":["http://zotero.org/users/1562642/items/28M8ES4A"],"itemData":{"id":4634,"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8]</w:t>
            </w:r>
            <w:r w:rsidRPr="00B9712B">
              <w:rPr>
                <w:rFonts w:ascii="Arial" w:eastAsia="Calibri" w:hAnsi="Arial" w:cs="Arial"/>
                <w:sz w:val="20"/>
                <w:szCs w:val="20"/>
              </w:rPr>
              <w:fldChar w:fldCharType="end"/>
            </w:r>
          </w:p>
        </w:tc>
        <w:tc>
          <w:tcPr>
            <w:tcW w:w="720" w:type="dxa"/>
            <w:vAlign w:val="center"/>
          </w:tcPr>
          <w:p w14:paraId="34D9A0D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1BFBE14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14:paraId="28FD0DD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24</w:t>
            </w:r>
          </w:p>
        </w:tc>
        <w:tc>
          <w:tcPr>
            <w:tcW w:w="3420" w:type="dxa"/>
            <w:noWrap/>
            <w:vAlign w:val="center"/>
            <w:hideMark/>
          </w:tcPr>
          <w:p w14:paraId="0F09F1A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nglish or European, 46.18</w:t>
            </w:r>
          </w:p>
          <w:p w14:paraId="0B87DAF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ndigenous, 4.2</w:t>
            </w:r>
          </w:p>
        </w:tc>
      </w:tr>
      <w:tr w:rsidR="006D34E3" w:rsidRPr="00B9712B" w14:paraId="2C53134C" w14:textId="77777777" w:rsidTr="00C25C2D">
        <w:trPr>
          <w:trHeight w:val="300"/>
        </w:trPr>
        <w:tc>
          <w:tcPr>
            <w:tcW w:w="2605" w:type="dxa"/>
            <w:noWrap/>
            <w:vAlign w:val="center"/>
            <w:hideMark/>
          </w:tcPr>
          <w:p w14:paraId="48C86FCF" w14:textId="77F15D3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ovel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sfog91r8","properties":{"formattedCitation":"[129]","plainCitation":"[129]"},"citationItems":[{"id":4633,"uris":["http://zotero.org/users/1562642/items/DQPGXEQ9"],"uri":["http://zotero.org/users/1562642/items/DQPGXEQ9"],"itemData":{"id":4633,"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29]</w:t>
            </w:r>
            <w:r w:rsidRPr="00B9712B">
              <w:rPr>
                <w:rFonts w:ascii="Arial" w:eastAsia="Calibri" w:hAnsi="Arial" w:cs="Arial"/>
                <w:sz w:val="20"/>
                <w:szCs w:val="20"/>
              </w:rPr>
              <w:fldChar w:fldCharType="end"/>
            </w:r>
          </w:p>
        </w:tc>
        <w:tc>
          <w:tcPr>
            <w:tcW w:w="720" w:type="dxa"/>
            <w:vAlign w:val="center"/>
          </w:tcPr>
          <w:p w14:paraId="4C76229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14:paraId="6B1A55F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C60033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3</w:t>
            </w:r>
          </w:p>
        </w:tc>
        <w:tc>
          <w:tcPr>
            <w:tcW w:w="3420" w:type="dxa"/>
            <w:noWrap/>
            <w:vAlign w:val="center"/>
            <w:hideMark/>
          </w:tcPr>
          <w:p w14:paraId="3A697C1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95.56</w:t>
            </w:r>
          </w:p>
          <w:p w14:paraId="7BCAC0C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4.44</w:t>
            </w:r>
          </w:p>
        </w:tc>
      </w:tr>
      <w:tr w:rsidR="006D34E3" w:rsidRPr="00B9712B" w14:paraId="44C6F562" w14:textId="77777777" w:rsidTr="00C25C2D">
        <w:trPr>
          <w:trHeight w:val="300"/>
        </w:trPr>
        <w:tc>
          <w:tcPr>
            <w:tcW w:w="2605" w:type="dxa"/>
            <w:noWrap/>
            <w:vAlign w:val="center"/>
            <w:hideMark/>
          </w:tcPr>
          <w:p w14:paraId="0A1825A7" w14:textId="4E02C61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Luethck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ena97lhn","properties":{"formattedCitation":"[130]","plainCitation":"[130]"},"citationItems":[{"id":4190,"uris":["http://zotero.org/users/1562642/items/PSIE9JSM"],"uri":["http://zotero.org/users/1562642/items/PSIE9JSM"],"itemData":{"id":4190,"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0]</w:t>
            </w:r>
            <w:r w:rsidRPr="00B9712B">
              <w:rPr>
                <w:rFonts w:ascii="Arial" w:eastAsia="Calibri" w:hAnsi="Arial" w:cs="Arial"/>
                <w:sz w:val="20"/>
                <w:szCs w:val="20"/>
              </w:rPr>
              <w:fldChar w:fldCharType="end"/>
            </w:r>
          </w:p>
        </w:tc>
        <w:tc>
          <w:tcPr>
            <w:tcW w:w="720" w:type="dxa"/>
            <w:vAlign w:val="center"/>
          </w:tcPr>
          <w:p w14:paraId="5B691F6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6AE5B06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8ADCD1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7</w:t>
            </w:r>
          </w:p>
        </w:tc>
        <w:tc>
          <w:tcPr>
            <w:tcW w:w="3420" w:type="dxa"/>
            <w:noWrap/>
            <w:vAlign w:val="center"/>
            <w:hideMark/>
          </w:tcPr>
          <w:p w14:paraId="0EA1CB7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8.83</w:t>
            </w:r>
          </w:p>
          <w:p w14:paraId="700855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22.08</w:t>
            </w:r>
          </w:p>
          <w:p w14:paraId="0AD709F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1.69</w:t>
            </w:r>
          </w:p>
          <w:p w14:paraId="76A576A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or Pacific Islander, 2.6</w:t>
            </w:r>
          </w:p>
        </w:tc>
      </w:tr>
      <w:tr w:rsidR="006D34E3" w:rsidRPr="00B9712B" w14:paraId="59EF9B5F" w14:textId="77777777" w:rsidTr="00C25C2D">
        <w:trPr>
          <w:trHeight w:val="300"/>
        </w:trPr>
        <w:tc>
          <w:tcPr>
            <w:tcW w:w="2605" w:type="dxa"/>
            <w:noWrap/>
            <w:vAlign w:val="center"/>
            <w:hideMark/>
          </w:tcPr>
          <w:p w14:paraId="1FC09A54" w14:textId="02E54BC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c Donal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e7l67hq9","properties":{"formattedCitation":"[131]","plainCitation":"[131]"},"citationItems":[{"id":51,"uris":["http://zotero.org/users/1562642/items/6J372E8T"],"uri":["http://zotero.org/users/1562642/items/6J372E8T"],"itemData":{"id":51,"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1]</w:t>
            </w:r>
            <w:r w:rsidRPr="00B9712B">
              <w:rPr>
                <w:rFonts w:ascii="Arial" w:eastAsia="Calibri" w:hAnsi="Arial" w:cs="Arial"/>
                <w:sz w:val="20"/>
                <w:szCs w:val="20"/>
              </w:rPr>
              <w:fldChar w:fldCharType="end"/>
            </w:r>
          </w:p>
        </w:tc>
        <w:tc>
          <w:tcPr>
            <w:tcW w:w="720" w:type="dxa"/>
            <w:vAlign w:val="center"/>
          </w:tcPr>
          <w:p w14:paraId="3AED474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BD55D6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36DA2C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14:paraId="200B262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0.83</w:t>
            </w:r>
          </w:p>
          <w:p w14:paraId="66C483C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19.44</w:t>
            </w:r>
          </w:p>
          <w:p w14:paraId="1C007E0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9.72</w:t>
            </w:r>
          </w:p>
        </w:tc>
      </w:tr>
      <w:tr w:rsidR="006D34E3" w:rsidRPr="00B9712B" w14:paraId="68F0D9B0" w14:textId="77777777" w:rsidTr="00C25C2D">
        <w:trPr>
          <w:trHeight w:val="300"/>
        </w:trPr>
        <w:tc>
          <w:tcPr>
            <w:tcW w:w="2605" w:type="dxa"/>
            <w:noWrap/>
            <w:vAlign w:val="center"/>
            <w:hideMark/>
          </w:tcPr>
          <w:p w14:paraId="58287AA1" w14:textId="67B5DCE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cciocchi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dbe25modu","properties":{"formattedCitation":"[56]","plainCitation":"[56]"},"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6]</w:t>
            </w:r>
            <w:r w:rsidRPr="00B9712B">
              <w:rPr>
                <w:rFonts w:ascii="Arial" w:eastAsia="Calibri" w:hAnsi="Arial" w:cs="Arial"/>
                <w:sz w:val="20"/>
                <w:szCs w:val="20"/>
              </w:rPr>
              <w:fldChar w:fldCharType="end"/>
            </w:r>
          </w:p>
        </w:tc>
        <w:tc>
          <w:tcPr>
            <w:tcW w:w="720" w:type="dxa"/>
            <w:vAlign w:val="center"/>
          </w:tcPr>
          <w:p w14:paraId="23F55AA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16A30B7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7FC7FF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7</w:t>
            </w:r>
          </w:p>
        </w:tc>
        <w:tc>
          <w:tcPr>
            <w:tcW w:w="3420" w:type="dxa"/>
            <w:noWrap/>
            <w:vAlign w:val="center"/>
            <w:hideMark/>
          </w:tcPr>
          <w:p w14:paraId="7CC52FF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0.68</w:t>
            </w:r>
          </w:p>
          <w:p w14:paraId="33CE1AC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6.75</w:t>
            </w:r>
          </w:p>
          <w:p w14:paraId="04E53A0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56</w:t>
            </w:r>
          </w:p>
        </w:tc>
      </w:tr>
      <w:tr w:rsidR="006D34E3" w:rsidRPr="00B9712B" w14:paraId="3048B05D" w14:textId="77777777" w:rsidTr="00C25C2D">
        <w:trPr>
          <w:trHeight w:val="300"/>
        </w:trPr>
        <w:tc>
          <w:tcPr>
            <w:tcW w:w="2605" w:type="dxa"/>
            <w:noWrap/>
            <w:vAlign w:val="center"/>
            <w:hideMark/>
          </w:tcPr>
          <w:p w14:paraId="7ADC3463" w14:textId="534C328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cDonal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sbo5o8uq","properties":{"formattedCitation":"[132]","plainCitation":"[132]"},"citationItems":[{"id":3712,"uris":["http://zotero.org/users/1562642/items/JMGM62K5"],"uri":["http://zotero.org/users/1562642/items/JMGM62K5"],"itemData":{"id":3712,"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2]</w:t>
            </w:r>
            <w:r w:rsidRPr="00B9712B">
              <w:rPr>
                <w:rFonts w:ascii="Arial" w:eastAsia="Calibri" w:hAnsi="Arial" w:cs="Arial"/>
                <w:sz w:val="20"/>
                <w:szCs w:val="20"/>
              </w:rPr>
              <w:fldChar w:fldCharType="end"/>
            </w:r>
          </w:p>
        </w:tc>
        <w:tc>
          <w:tcPr>
            <w:tcW w:w="720" w:type="dxa"/>
            <w:vAlign w:val="center"/>
          </w:tcPr>
          <w:p w14:paraId="6CD2B90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6B11B73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1AF435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14:paraId="5BB7A35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7.38</w:t>
            </w:r>
          </w:p>
          <w:p w14:paraId="2F02440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9</w:t>
            </w:r>
          </w:p>
          <w:p w14:paraId="04F8B15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11.9</w:t>
            </w:r>
          </w:p>
          <w:p w14:paraId="53B70BB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38</w:t>
            </w:r>
          </w:p>
        </w:tc>
      </w:tr>
      <w:tr w:rsidR="006D34E3" w:rsidRPr="00B9712B" w14:paraId="7D0F8A64" w14:textId="77777777" w:rsidTr="00C25C2D">
        <w:trPr>
          <w:trHeight w:val="300"/>
        </w:trPr>
        <w:tc>
          <w:tcPr>
            <w:tcW w:w="2605" w:type="dxa"/>
            <w:noWrap/>
            <w:vAlign w:val="center"/>
            <w:hideMark/>
          </w:tcPr>
          <w:p w14:paraId="6FA2AD8F" w14:textId="7AD35D0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illard-Wermeling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csignpmo6","properties":{"formattedCitation":"[133]","plainCitation":"[133]"},"citationItems":[{"id":4623,"uris":["http://zotero.org/users/1562642/items/4NEHED3N"],"uri":["http://zotero.org/users/1562642/items/4NEHED3N"],"itemData":{"id":4623,"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3]</w:t>
            </w:r>
            <w:r w:rsidRPr="00B9712B">
              <w:rPr>
                <w:rFonts w:ascii="Arial" w:eastAsia="Calibri" w:hAnsi="Arial" w:cs="Arial"/>
                <w:sz w:val="20"/>
                <w:szCs w:val="20"/>
              </w:rPr>
              <w:fldChar w:fldCharType="end"/>
            </w:r>
          </w:p>
        </w:tc>
        <w:tc>
          <w:tcPr>
            <w:tcW w:w="720" w:type="dxa"/>
            <w:vAlign w:val="center"/>
          </w:tcPr>
          <w:p w14:paraId="4EE9359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63BAD32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1444AF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14:paraId="03FC31C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non-Hispanic), 68.77</w:t>
            </w:r>
          </w:p>
        </w:tc>
      </w:tr>
      <w:tr w:rsidR="006D34E3" w:rsidRPr="00B9712B" w14:paraId="1E90D2B5" w14:textId="77777777" w:rsidTr="00C25C2D">
        <w:trPr>
          <w:trHeight w:val="300"/>
        </w:trPr>
        <w:tc>
          <w:tcPr>
            <w:tcW w:w="2605" w:type="dxa"/>
            <w:noWrap/>
            <w:vAlign w:val="center"/>
            <w:hideMark/>
          </w:tcPr>
          <w:p w14:paraId="583D275F" w14:textId="702ACDE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ruff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u744kb1dv","properties":{"formattedCitation":"[134]","plainCitation":"[134]"},"citationItems":[{"id":4616,"uris":["http://zotero.org/users/1562642/items/XSRUGUWJ"],"uri":["http://zotero.org/users/1562642/items/XSRUGUWJ"],"itemData":{"id":4616,"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4]</w:t>
            </w:r>
            <w:r w:rsidRPr="00B9712B">
              <w:rPr>
                <w:rFonts w:ascii="Arial" w:eastAsia="Calibri" w:hAnsi="Arial" w:cs="Arial"/>
                <w:sz w:val="20"/>
                <w:szCs w:val="20"/>
              </w:rPr>
              <w:fldChar w:fldCharType="end"/>
            </w:r>
          </w:p>
        </w:tc>
        <w:tc>
          <w:tcPr>
            <w:tcW w:w="720" w:type="dxa"/>
            <w:vAlign w:val="center"/>
          </w:tcPr>
          <w:p w14:paraId="3D1C49E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014B9CA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nknown or Unreported</w:t>
            </w:r>
          </w:p>
        </w:tc>
        <w:tc>
          <w:tcPr>
            <w:tcW w:w="1350" w:type="dxa"/>
            <w:noWrap/>
            <w:vAlign w:val="center"/>
            <w:hideMark/>
          </w:tcPr>
          <w:p w14:paraId="4CC4761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93</w:t>
            </w:r>
          </w:p>
        </w:tc>
        <w:tc>
          <w:tcPr>
            <w:tcW w:w="3420" w:type="dxa"/>
            <w:noWrap/>
            <w:vAlign w:val="center"/>
            <w:hideMark/>
          </w:tcPr>
          <w:p w14:paraId="27F2897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7.97</w:t>
            </w:r>
          </w:p>
        </w:tc>
      </w:tr>
      <w:tr w:rsidR="006D34E3" w:rsidRPr="00B9712B" w14:paraId="553D6AF9" w14:textId="77777777" w:rsidTr="00C25C2D">
        <w:trPr>
          <w:trHeight w:val="300"/>
        </w:trPr>
        <w:tc>
          <w:tcPr>
            <w:tcW w:w="2605" w:type="dxa"/>
            <w:noWrap/>
            <w:vAlign w:val="center"/>
            <w:hideMark/>
          </w:tcPr>
          <w:p w14:paraId="34F024E0" w14:textId="315A297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ss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h9bfi6j0","properties":{"formattedCitation":"[135]","plainCitation":"[135]"},"citationItems":[{"id":4127,"uris":["http://zotero.org/users/1562642/items/SKXZRE2G"],"uri":["http://zotero.org/users/1562642/items/SKXZRE2G"],"itemData":{"id":4127,"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5]</w:t>
            </w:r>
            <w:r w:rsidRPr="00B9712B">
              <w:rPr>
                <w:rFonts w:ascii="Arial" w:eastAsia="Calibri" w:hAnsi="Arial" w:cs="Arial"/>
                <w:sz w:val="20"/>
                <w:szCs w:val="20"/>
              </w:rPr>
              <w:fldChar w:fldCharType="end"/>
            </w:r>
          </w:p>
        </w:tc>
        <w:tc>
          <w:tcPr>
            <w:tcW w:w="720" w:type="dxa"/>
            <w:vAlign w:val="center"/>
          </w:tcPr>
          <w:p w14:paraId="7BC364E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203400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14:paraId="21BCDA8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14:paraId="6517985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ustralian, 64</w:t>
            </w:r>
          </w:p>
        </w:tc>
      </w:tr>
      <w:tr w:rsidR="006D34E3" w:rsidRPr="00B9712B" w14:paraId="64318A09" w14:textId="77777777" w:rsidTr="00C25C2D">
        <w:trPr>
          <w:trHeight w:val="300"/>
        </w:trPr>
        <w:tc>
          <w:tcPr>
            <w:tcW w:w="2605" w:type="dxa"/>
            <w:noWrap/>
            <w:vAlign w:val="center"/>
            <w:hideMark/>
          </w:tcPr>
          <w:p w14:paraId="303DB2F7" w14:textId="3CD5333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Mats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agpmvll5","properties":{"formattedCitation":"[136]","plainCitation":"[136]"},"citationItems":[{"id":4146,"uris":["http://zotero.org/users/1562642/items/5HXBNU8I"],"uri":["http://zotero.org/users/1562642/items/5HXBNU8I"],"itemData":{"id":4146,"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6]</w:t>
            </w:r>
            <w:r w:rsidRPr="00B9712B">
              <w:rPr>
                <w:rFonts w:ascii="Arial" w:eastAsia="Calibri" w:hAnsi="Arial" w:cs="Arial"/>
                <w:sz w:val="20"/>
                <w:szCs w:val="20"/>
              </w:rPr>
              <w:fldChar w:fldCharType="end"/>
            </w:r>
          </w:p>
        </w:tc>
        <w:tc>
          <w:tcPr>
            <w:tcW w:w="720" w:type="dxa"/>
            <w:vAlign w:val="center"/>
          </w:tcPr>
          <w:p w14:paraId="4A0785C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8</w:t>
            </w:r>
          </w:p>
        </w:tc>
        <w:tc>
          <w:tcPr>
            <w:tcW w:w="1350" w:type="dxa"/>
            <w:vAlign w:val="center"/>
          </w:tcPr>
          <w:p w14:paraId="1DA3C0D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14:paraId="2E28DB2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14:paraId="706B6C9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Dutch, 100</w:t>
            </w:r>
          </w:p>
        </w:tc>
      </w:tr>
      <w:tr w:rsidR="006D34E3" w:rsidRPr="00B9712B" w14:paraId="57AF667A" w14:textId="77777777" w:rsidTr="00C25C2D">
        <w:trPr>
          <w:trHeight w:val="300"/>
        </w:trPr>
        <w:tc>
          <w:tcPr>
            <w:tcW w:w="2605" w:type="dxa"/>
            <w:noWrap/>
            <w:vAlign w:val="center"/>
            <w:hideMark/>
          </w:tcPr>
          <w:p w14:paraId="5B89697D" w14:textId="42E75C3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ts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7k5h2u5e3","properties":{"formattedCitation":"[137]","plainCitation":"[137]"},"citationItems":[{"id":4132,"uris":["http://zotero.org/users/1562642/items/QE9KV8W2"],"uri":["http://zotero.org/users/1562642/items/QE9KV8W2"],"itemData":{"id":4132,"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7]</w:t>
            </w:r>
            <w:r w:rsidRPr="00B9712B">
              <w:rPr>
                <w:rFonts w:ascii="Arial" w:eastAsia="Calibri" w:hAnsi="Arial" w:cs="Arial"/>
                <w:sz w:val="20"/>
                <w:szCs w:val="20"/>
              </w:rPr>
              <w:fldChar w:fldCharType="end"/>
            </w:r>
          </w:p>
        </w:tc>
        <w:tc>
          <w:tcPr>
            <w:tcW w:w="720" w:type="dxa"/>
            <w:vAlign w:val="center"/>
          </w:tcPr>
          <w:p w14:paraId="41A0C1A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14:paraId="4F328E1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14:paraId="6182FC4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14:paraId="7915E2E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Dutch, 100</w:t>
            </w:r>
          </w:p>
        </w:tc>
      </w:tr>
      <w:tr w:rsidR="006D34E3" w:rsidRPr="00B9712B" w14:paraId="6E9B00E9" w14:textId="77777777" w:rsidTr="00C25C2D">
        <w:trPr>
          <w:trHeight w:val="300"/>
        </w:trPr>
        <w:tc>
          <w:tcPr>
            <w:tcW w:w="2605" w:type="dxa"/>
            <w:noWrap/>
            <w:vAlign w:val="center"/>
            <w:hideMark/>
          </w:tcPr>
          <w:p w14:paraId="7EFB4223" w14:textId="30B60A0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ts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1utrc0bj7","properties":{"formattedCitation":"[138]","plainCitation":"[138]"},"citationItems":[{"id":50,"uris":["http://zotero.org/users/1562642/items/ZGFNW6VA"],"uri":["http://zotero.org/users/1562642/items/ZGFNW6VA"],"itemData":{"id":50,"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8]</w:t>
            </w:r>
            <w:r w:rsidRPr="00B9712B">
              <w:rPr>
                <w:rFonts w:ascii="Arial" w:eastAsia="Calibri" w:hAnsi="Arial" w:cs="Arial"/>
                <w:sz w:val="20"/>
                <w:szCs w:val="20"/>
              </w:rPr>
              <w:fldChar w:fldCharType="end"/>
            </w:r>
          </w:p>
        </w:tc>
        <w:tc>
          <w:tcPr>
            <w:tcW w:w="720" w:type="dxa"/>
            <w:vAlign w:val="center"/>
          </w:tcPr>
          <w:p w14:paraId="0825478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14:paraId="1935E7F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14:paraId="441124C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14:paraId="60BDDB8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etherlands, 100</w:t>
            </w:r>
          </w:p>
        </w:tc>
      </w:tr>
      <w:tr w:rsidR="006D34E3" w:rsidRPr="00B9712B" w14:paraId="7BEBF0BD" w14:textId="77777777" w:rsidTr="00C25C2D">
        <w:trPr>
          <w:trHeight w:val="300"/>
        </w:trPr>
        <w:tc>
          <w:tcPr>
            <w:tcW w:w="2605" w:type="dxa"/>
            <w:noWrap/>
            <w:vAlign w:val="center"/>
            <w:hideMark/>
          </w:tcPr>
          <w:p w14:paraId="4B7EE00F" w14:textId="10D1E35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ats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92g4rl5hu","properties":{"formattedCitation":"[139]","plainCitation":"[139]"},"citationItems":[{"id":4148,"uris":["http://zotero.org/users/1562642/items/MFA7CVDV"],"uri":["http://zotero.org/users/1562642/items/MFA7CVDV"],"itemData":{"id":4148,"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39]</w:t>
            </w:r>
            <w:r w:rsidRPr="00B9712B">
              <w:rPr>
                <w:rFonts w:ascii="Arial" w:eastAsia="Calibri" w:hAnsi="Arial" w:cs="Arial"/>
                <w:sz w:val="20"/>
                <w:szCs w:val="20"/>
              </w:rPr>
              <w:fldChar w:fldCharType="end"/>
            </w:r>
          </w:p>
        </w:tc>
        <w:tc>
          <w:tcPr>
            <w:tcW w:w="720" w:type="dxa"/>
            <w:vAlign w:val="center"/>
          </w:tcPr>
          <w:p w14:paraId="5D666B3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14:paraId="3D2B75D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14:paraId="4755A68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14:paraId="3BE283E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Dutch, 100</w:t>
            </w:r>
          </w:p>
        </w:tc>
      </w:tr>
      <w:tr w:rsidR="006D34E3" w:rsidRPr="00B9712B" w14:paraId="1E48B0C7" w14:textId="77777777" w:rsidTr="00C25C2D">
        <w:trPr>
          <w:trHeight w:val="300"/>
        </w:trPr>
        <w:tc>
          <w:tcPr>
            <w:tcW w:w="2605" w:type="dxa"/>
            <w:noWrap/>
            <w:vAlign w:val="center"/>
            <w:hideMark/>
          </w:tcPr>
          <w:p w14:paraId="257F741B" w14:textId="0975FC5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Allist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rnnrhtfr","properties":{"formattedCitation":"[140]","plainCitation":"[140]"},"citationItems":[{"id":4604,"uris":["http://zotero.org/users/1562642/items/SNUPU3CE"],"uri":["http://zotero.org/users/1562642/items/SNUPU3CE"],"itemData":{"id":4604,"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0]</w:t>
            </w:r>
            <w:r w:rsidRPr="00B9712B">
              <w:rPr>
                <w:rFonts w:ascii="Arial" w:eastAsia="Calibri" w:hAnsi="Arial" w:cs="Arial"/>
                <w:sz w:val="20"/>
                <w:szCs w:val="20"/>
              </w:rPr>
              <w:fldChar w:fldCharType="end"/>
            </w:r>
          </w:p>
        </w:tc>
        <w:tc>
          <w:tcPr>
            <w:tcW w:w="720" w:type="dxa"/>
            <w:vAlign w:val="center"/>
          </w:tcPr>
          <w:p w14:paraId="2595E39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14:paraId="0248B8A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AE18DC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14:paraId="7A07F4D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77B03F09" w14:textId="77777777" w:rsidTr="00C25C2D">
        <w:trPr>
          <w:trHeight w:val="300"/>
        </w:trPr>
        <w:tc>
          <w:tcPr>
            <w:tcW w:w="2605" w:type="dxa"/>
            <w:noWrap/>
            <w:vAlign w:val="center"/>
            <w:hideMark/>
          </w:tcPr>
          <w:p w14:paraId="65B27FA8" w14:textId="1DBB838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Allist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livl5t7lf","properties":{"formattedCitation":"[141]","plainCitation":"[141]"},"citationItems":[{"id":3704,"uris":["http://zotero.org/users/1562642/items/AE2PWQ96"],"uri":["http://zotero.org/users/1562642/items/AE2PWQ96"],"itemData":{"id":3704,"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1]</w:t>
            </w:r>
            <w:r w:rsidRPr="00B9712B">
              <w:rPr>
                <w:rFonts w:ascii="Arial" w:eastAsia="Calibri" w:hAnsi="Arial" w:cs="Arial"/>
                <w:sz w:val="20"/>
                <w:szCs w:val="20"/>
              </w:rPr>
              <w:fldChar w:fldCharType="end"/>
            </w:r>
          </w:p>
        </w:tc>
        <w:tc>
          <w:tcPr>
            <w:tcW w:w="720" w:type="dxa"/>
            <w:vAlign w:val="center"/>
          </w:tcPr>
          <w:p w14:paraId="0BD8472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032F0F1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F63CB3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14:paraId="7277C43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4.69</w:t>
            </w:r>
          </w:p>
        </w:tc>
      </w:tr>
      <w:tr w:rsidR="006D34E3" w:rsidRPr="00B9712B" w14:paraId="2C46AC44" w14:textId="77777777" w:rsidTr="00C25C2D">
        <w:trPr>
          <w:trHeight w:val="300"/>
        </w:trPr>
        <w:tc>
          <w:tcPr>
            <w:tcW w:w="2605" w:type="dxa"/>
            <w:noWrap/>
            <w:vAlign w:val="center"/>
            <w:hideMark/>
          </w:tcPr>
          <w:p w14:paraId="3F6F253F" w14:textId="647CAA3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Caul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orva4u8r","properties":{"formattedCitation":"[142]","plainCitation":"[142]"},"citationItems":[{"id":3506,"uris":["http://zotero.org/users/1562642/items/MJPKXIH7"],"uri":["http://zotero.org/users/1562642/items/MJPKXIH7"],"itemData":{"id":350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2]</w:t>
            </w:r>
            <w:r w:rsidRPr="00B9712B">
              <w:rPr>
                <w:rFonts w:ascii="Arial" w:eastAsia="Calibri" w:hAnsi="Arial" w:cs="Arial"/>
                <w:sz w:val="20"/>
                <w:szCs w:val="20"/>
              </w:rPr>
              <w:fldChar w:fldCharType="end"/>
            </w:r>
          </w:p>
        </w:tc>
        <w:tc>
          <w:tcPr>
            <w:tcW w:w="720" w:type="dxa"/>
            <w:vAlign w:val="center"/>
          </w:tcPr>
          <w:p w14:paraId="25F4A7C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14:paraId="35D602A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E303CF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39</w:t>
            </w:r>
          </w:p>
        </w:tc>
        <w:tc>
          <w:tcPr>
            <w:tcW w:w="3420" w:type="dxa"/>
            <w:noWrap/>
            <w:vAlign w:val="center"/>
            <w:hideMark/>
          </w:tcPr>
          <w:p w14:paraId="4BA0E04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39.57</w:t>
            </w:r>
          </w:p>
          <w:p w14:paraId="75C99F8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8.13</w:t>
            </w:r>
          </w:p>
          <w:p w14:paraId="52FA92D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uropean American, 19.42</w:t>
            </w:r>
          </w:p>
          <w:p w14:paraId="71DFA84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88</w:t>
            </w:r>
          </w:p>
        </w:tc>
      </w:tr>
      <w:tr w:rsidR="006D34E3" w:rsidRPr="00B9712B" w14:paraId="07452B04" w14:textId="77777777" w:rsidTr="00C25C2D">
        <w:trPr>
          <w:trHeight w:val="300"/>
        </w:trPr>
        <w:tc>
          <w:tcPr>
            <w:tcW w:w="2605" w:type="dxa"/>
            <w:noWrap/>
            <w:vAlign w:val="center"/>
            <w:hideMark/>
          </w:tcPr>
          <w:p w14:paraId="2E4B80D9" w14:textId="17193D8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Caul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5uk403om","properties":{"formattedCitation":"[143]","plainCitation":"[143]"},"citationItems":[{"id":4601,"uris":["http://zotero.org/users/1562642/items/4Q2IAHNZ"],"uri":["http://zotero.org/users/1562642/items/4Q2IAHNZ"],"itemData":{"id":4601,"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3]</w:t>
            </w:r>
            <w:r w:rsidRPr="00B9712B">
              <w:rPr>
                <w:rFonts w:ascii="Arial" w:eastAsia="Calibri" w:hAnsi="Arial" w:cs="Arial"/>
                <w:sz w:val="20"/>
                <w:szCs w:val="20"/>
              </w:rPr>
              <w:fldChar w:fldCharType="end"/>
            </w:r>
          </w:p>
        </w:tc>
        <w:tc>
          <w:tcPr>
            <w:tcW w:w="720" w:type="dxa"/>
            <w:vAlign w:val="center"/>
          </w:tcPr>
          <w:p w14:paraId="219ADE0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4D435F5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CACA4E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14:paraId="763F232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n-Hispanic, 62.36</w:t>
            </w:r>
          </w:p>
          <w:p w14:paraId="6F33BAC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37.64</w:t>
            </w:r>
          </w:p>
          <w:p w14:paraId="2E92103B" w14:textId="77777777" w:rsidR="006D34E3" w:rsidRPr="00B9712B" w:rsidRDefault="006D34E3" w:rsidP="00C25C2D">
            <w:pPr>
              <w:rPr>
                <w:rFonts w:ascii="Arial" w:eastAsia="Calibri" w:hAnsi="Arial" w:cs="Arial"/>
                <w:sz w:val="20"/>
                <w:szCs w:val="20"/>
              </w:rPr>
            </w:pPr>
          </w:p>
          <w:p w14:paraId="3485857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uropean American, 60.67</w:t>
            </w:r>
          </w:p>
          <w:p w14:paraId="015E24D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5.39</w:t>
            </w:r>
          </w:p>
          <w:p w14:paraId="13B8E4B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iracial or multiracial, 2.81</w:t>
            </w:r>
          </w:p>
          <w:p w14:paraId="372AFD5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12</w:t>
            </w:r>
          </w:p>
        </w:tc>
      </w:tr>
      <w:tr w:rsidR="006D34E3" w:rsidRPr="00B9712B" w14:paraId="3DDEAE15" w14:textId="77777777" w:rsidTr="00C25C2D">
        <w:trPr>
          <w:trHeight w:val="300"/>
        </w:trPr>
        <w:tc>
          <w:tcPr>
            <w:tcW w:w="2605" w:type="dxa"/>
            <w:noWrap/>
            <w:vAlign w:val="center"/>
            <w:hideMark/>
          </w:tcPr>
          <w:p w14:paraId="038FE9C3" w14:textId="70F5EB4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Donald &amp; Franzen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jefkjsfvu","properties":{"formattedCitation":"[144]","plainCitation":"[144]"},"citationItems":[{"id":3703,"uris":["http://zotero.org/users/1562642/items/3RFHR668"],"uri":["http://zotero.org/users/1562642/items/3RFHR668"],"itemData":{"id":370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4]</w:t>
            </w:r>
            <w:r w:rsidRPr="00B9712B">
              <w:rPr>
                <w:rFonts w:ascii="Arial" w:eastAsia="Calibri" w:hAnsi="Arial" w:cs="Arial"/>
                <w:sz w:val="20"/>
                <w:szCs w:val="20"/>
              </w:rPr>
              <w:fldChar w:fldCharType="end"/>
            </w:r>
          </w:p>
        </w:tc>
        <w:tc>
          <w:tcPr>
            <w:tcW w:w="720" w:type="dxa"/>
            <w:vAlign w:val="center"/>
          </w:tcPr>
          <w:p w14:paraId="43077EE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14:paraId="119B81E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5D3B15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14:paraId="7548484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8</w:t>
            </w:r>
          </w:p>
          <w:p w14:paraId="710A940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2</w:t>
            </w:r>
          </w:p>
        </w:tc>
      </w:tr>
      <w:tr w:rsidR="006D34E3" w:rsidRPr="00B9712B" w14:paraId="3E8DCE89" w14:textId="77777777" w:rsidTr="00C25C2D">
        <w:trPr>
          <w:trHeight w:val="300"/>
        </w:trPr>
        <w:tc>
          <w:tcPr>
            <w:tcW w:w="2605" w:type="dxa"/>
            <w:noWrap/>
            <w:vAlign w:val="center"/>
            <w:hideMark/>
          </w:tcPr>
          <w:p w14:paraId="22C9431B" w14:textId="720FD09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cGlinche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qrbpt5ete","properties":{"formattedCitation":"[145]","plainCitation":"[145]"},"citationItems":[{"id":3491,"uris":["http://zotero.org/users/1562642/items/AMUKKE5Z"],"uri":["http://zotero.org/users/1562642/items/AMUKKE5Z"],"itemData":{"id":3491,"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5]</w:t>
            </w:r>
            <w:r w:rsidRPr="00B9712B">
              <w:rPr>
                <w:rFonts w:ascii="Arial" w:eastAsia="Calibri" w:hAnsi="Arial" w:cs="Arial"/>
                <w:sz w:val="20"/>
                <w:szCs w:val="20"/>
              </w:rPr>
              <w:fldChar w:fldCharType="end"/>
            </w:r>
          </w:p>
        </w:tc>
        <w:tc>
          <w:tcPr>
            <w:tcW w:w="720" w:type="dxa"/>
            <w:vAlign w:val="center"/>
          </w:tcPr>
          <w:p w14:paraId="1E2036B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54E0683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00A0BD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14:paraId="5C755AD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1.82</w:t>
            </w:r>
          </w:p>
          <w:p w14:paraId="1D2A261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10.23</w:t>
            </w:r>
          </w:p>
          <w:p w14:paraId="75035D1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or African American, 4.54</w:t>
            </w:r>
          </w:p>
          <w:p w14:paraId="1D16884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merican Indian, 1.14</w:t>
            </w:r>
          </w:p>
          <w:p w14:paraId="0476044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14</w:t>
            </w:r>
          </w:p>
        </w:tc>
      </w:tr>
      <w:tr w:rsidR="006D34E3" w:rsidRPr="00B9712B" w14:paraId="51453650" w14:textId="77777777" w:rsidTr="00C25C2D">
        <w:trPr>
          <w:trHeight w:val="300"/>
        </w:trPr>
        <w:tc>
          <w:tcPr>
            <w:tcW w:w="2605" w:type="dxa"/>
            <w:noWrap/>
            <w:vAlign w:val="center"/>
            <w:hideMark/>
          </w:tcPr>
          <w:p w14:paraId="61393BF4" w14:textId="3455A3D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erritt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nabnt9vfq","properties":{"formattedCitation":"[146]","plainCitation":"[146]"},"citationItems":[{"id":3699,"uris":["http://zotero.org/users/1562642/items/T6MMXZ53"],"uri":["http://zotero.org/users/1562642/items/T6MMXZ53"],"itemData":{"id":3699,"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6]</w:t>
            </w:r>
            <w:r w:rsidRPr="00B9712B">
              <w:rPr>
                <w:rFonts w:ascii="Arial" w:eastAsia="Calibri" w:hAnsi="Arial" w:cs="Arial"/>
                <w:sz w:val="20"/>
                <w:szCs w:val="20"/>
              </w:rPr>
              <w:fldChar w:fldCharType="end"/>
            </w:r>
          </w:p>
        </w:tc>
        <w:tc>
          <w:tcPr>
            <w:tcW w:w="720" w:type="dxa"/>
            <w:vAlign w:val="center"/>
          </w:tcPr>
          <w:p w14:paraId="6BBDE5D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6F27600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49B5D7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57</w:t>
            </w:r>
          </w:p>
        </w:tc>
        <w:tc>
          <w:tcPr>
            <w:tcW w:w="3420" w:type="dxa"/>
            <w:noWrap/>
            <w:vAlign w:val="center"/>
            <w:hideMark/>
          </w:tcPr>
          <w:p w14:paraId="675E246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3.18</w:t>
            </w:r>
          </w:p>
          <w:p w14:paraId="21A772C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0.48</w:t>
            </w:r>
          </w:p>
          <w:p w14:paraId="2FEA798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6.34</w:t>
            </w:r>
          </w:p>
        </w:tc>
      </w:tr>
      <w:tr w:rsidR="006D34E3" w:rsidRPr="00B9712B" w14:paraId="44860DFF" w14:textId="77777777" w:rsidTr="00C25C2D">
        <w:trPr>
          <w:trHeight w:val="300"/>
        </w:trPr>
        <w:tc>
          <w:tcPr>
            <w:tcW w:w="2605" w:type="dxa"/>
            <w:noWrap/>
            <w:vAlign w:val="center"/>
            <w:hideMark/>
          </w:tcPr>
          <w:p w14:paraId="67418815" w14:textId="562C6EC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eyer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tphac6osh","properties":{"formattedCitation":"[147]","plainCitation":"[147]"},"citationItems":[{"id":4585,"uris":["http://zotero.org/users/1562642/items/IPVBKSA8"],"uri":["http://zotero.org/users/1562642/items/IPVBKSA8"],"itemData":{"id":4585,"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7]</w:t>
            </w:r>
            <w:r w:rsidRPr="00B9712B">
              <w:rPr>
                <w:rFonts w:ascii="Arial" w:eastAsia="Calibri" w:hAnsi="Arial" w:cs="Arial"/>
                <w:sz w:val="20"/>
                <w:szCs w:val="20"/>
              </w:rPr>
              <w:fldChar w:fldCharType="end"/>
            </w:r>
          </w:p>
        </w:tc>
        <w:tc>
          <w:tcPr>
            <w:tcW w:w="720" w:type="dxa"/>
            <w:vAlign w:val="center"/>
          </w:tcPr>
          <w:p w14:paraId="580E727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3D4AC54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87E300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62</w:t>
            </w:r>
          </w:p>
        </w:tc>
        <w:tc>
          <w:tcPr>
            <w:tcW w:w="3420" w:type="dxa"/>
            <w:noWrap/>
            <w:vAlign w:val="center"/>
            <w:hideMark/>
          </w:tcPr>
          <w:p w14:paraId="1C050EC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1.43</w:t>
            </w:r>
          </w:p>
          <w:p w14:paraId="0913BAF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0.13</w:t>
            </w:r>
          </w:p>
          <w:p w14:paraId="54F92A3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iracial or multiracial, 3.25</w:t>
            </w:r>
          </w:p>
          <w:p w14:paraId="75D5638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American, 1.73</w:t>
            </w:r>
          </w:p>
          <w:p w14:paraId="16594E2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1.51</w:t>
            </w:r>
          </w:p>
          <w:p w14:paraId="7B17E28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08</w:t>
            </w:r>
          </w:p>
          <w:p w14:paraId="5E5AC70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 American, 0.43</w:t>
            </w:r>
          </w:p>
          <w:p w14:paraId="5B937F4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ultiracial, 0.43</w:t>
            </w:r>
          </w:p>
        </w:tc>
      </w:tr>
      <w:tr w:rsidR="006D34E3" w:rsidRPr="00B9712B" w14:paraId="666ED58C" w14:textId="77777777" w:rsidTr="00C25C2D">
        <w:trPr>
          <w:trHeight w:val="300"/>
        </w:trPr>
        <w:tc>
          <w:tcPr>
            <w:tcW w:w="2605" w:type="dxa"/>
            <w:noWrap/>
            <w:vAlign w:val="center"/>
            <w:hideMark/>
          </w:tcPr>
          <w:p w14:paraId="65D3D59D" w14:textId="74179D9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Meyers &amp; Rohling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5oo2biqn","properties":{"formattedCitation":"[148]","plainCitation":"[148]"},"citationItems":[{"id":3693,"uris":["http://zotero.org/users/1562642/items/HQK272ZP"],"uri":["http://zotero.org/users/1562642/items/HQK272ZP"],"itemData":{"id":3693,"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8]</w:t>
            </w:r>
            <w:r w:rsidRPr="00B9712B">
              <w:rPr>
                <w:rFonts w:ascii="Arial" w:eastAsia="Calibri" w:hAnsi="Arial" w:cs="Arial"/>
                <w:sz w:val="20"/>
                <w:szCs w:val="20"/>
              </w:rPr>
              <w:fldChar w:fldCharType="end"/>
            </w:r>
          </w:p>
        </w:tc>
        <w:tc>
          <w:tcPr>
            <w:tcW w:w="720" w:type="dxa"/>
            <w:vAlign w:val="center"/>
          </w:tcPr>
          <w:p w14:paraId="0AB6CA0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14:paraId="2171D1F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6903BD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60</w:t>
            </w:r>
          </w:p>
        </w:tc>
        <w:tc>
          <w:tcPr>
            <w:tcW w:w="3420" w:type="dxa"/>
            <w:noWrap/>
            <w:vAlign w:val="center"/>
            <w:hideMark/>
          </w:tcPr>
          <w:p w14:paraId="06542B1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6.25</w:t>
            </w:r>
          </w:p>
          <w:p w14:paraId="660569C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racial background, 1.88</w:t>
            </w:r>
          </w:p>
          <w:p w14:paraId="78B86E2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25</w:t>
            </w:r>
          </w:p>
          <w:p w14:paraId="5667C7F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0.62</w:t>
            </w:r>
          </w:p>
        </w:tc>
      </w:tr>
      <w:tr w:rsidR="006D34E3" w:rsidRPr="00B9712B" w14:paraId="0D9632AA" w14:textId="77777777" w:rsidTr="00C25C2D">
        <w:trPr>
          <w:trHeight w:val="300"/>
        </w:trPr>
        <w:tc>
          <w:tcPr>
            <w:tcW w:w="2605" w:type="dxa"/>
            <w:noWrap/>
            <w:vAlign w:val="center"/>
            <w:hideMark/>
          </w:tcPr>
          <w:p w14:paraId="45034A01" w14:textId="6CCC46F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akayam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8js664iro","properties":{"formattedCitation":"[149]","plainCitation":"[149]"},"citationItems":[{"id":4764,"uris":["http://zotero.org/users/1562642/items/224CDTUR"],"uri":["http://zotero.org/users/1562642/items/224CDTUR"],"itemData":{"id":4764,"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49]</w:t>
            </w:r>
            <w:r w:rsidRPr="00B9712B">
              <w:rPr>
                <w:rFonts w:ascii="Arial" w:eastAsia="Calibri" w:hAnsi="Arial" w:cs="Arial"/>
                <w:sz w:val="20"/>
                <w:szCs w:val="20"/>
              </w:rPr>
              <w:fldChar w:fldCharType="end"/>
            </w:r>
          </w:p>
        </w:tc>
        <w:tc>
          <w:tcPr>
            <w:tcW w:w="720" w:type="dxa"/>
            <w:vAlign w:val="center"/>
          </w:tcPr>
          <w:p w14:paraId="2A3AE2A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3015F5C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583070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14:paraId="1EB227D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5.29</w:t>
            </w:r>
          </w:p>
          <w:p w14:paraId="33AEF35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reported, 11.77</w:t>
            </w:r>
          </w:p>
          <w:p w14:paraId="59BB209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5.88</w:t>
            </w:r>
          </w:p>
          <w:p w14:paraId="7ADDE03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3.53</w:t>
            </w:r>
          </w:p>
          <w:p w14:paraId="2CF0D53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2.35</w:t>
            </w:r>
          </w:p>
          <w:p w14:paraId="2E304A1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35</w:t>
            </w:r>
          </w:p>
        </w:tc>
      </w:tr>
      <w:tr w:rsidR="006D34E3" w:rsidRPr="00B9712B" w14:paraId="1C43CE82" w14:textId="77777777" w:rsidTr="00C25C2D">
        <w:trPr>
          <w:trHeight w:val="300"/>
        </w:trPr>
        <w:tc>
          <w:tcPr>
            <w:tcW w:w="2605" w:type="dxa"/>
            <w:noWrap/>
            <w:vAlign w:val="center"/>
            <w:hideMark/>
          </w:tcPr>
          <w:p w14:paraId="562257FB" w14:textId="14FBA4D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mem2nrdi","properties":{"formattedCitation":"[150]","plainCitation":"[150]"},"citationItems":[{"id":3650,"uris":["http://zotero.org/users/1562642/items/G6ECIHCF"],"uri":["http://zotero.org/users/1562642/items/G6ECIHCF"],"itemData":{"id":3650,"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0]</w:t>
            </w:r>
            <w:r w:rsidRPr="00B9712B">
              <w:rPr>
                <w:rFonts w:ascii="Arial" w:eastAsia="Calibri" w:hAnsi="Arial" w:cs="Arial"/>
                <w:sz w:val="20"/>
                <w:szCs w:val="20"/>
              </w:rPr>
              <w:fldChar w:fldCharType="end"/>
            </w:r>
          </w:p>
        </w:tc>
        <w:tc>
          <w:tcPr>
            <w:tcW w:w="720" w:type="dxa"/>
            <w:vAlign w:val="center"/>
          </w:tcPr>
          <w:p w14:paraId="7E96292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61B679E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06EF1E0"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9</w:t>
            </w:r>
          </w:p>
        </w:tc>
        <w:tc>
          <w:tcPr>
            <w:tcW w:w="3420" w:type="dxa"/>
            <w:noWrap/>
            <w:vAlign w:val="center"/>
            <w:hideMark/>
          </w:tcPr>
          <w:p w14:paraId="2B41F43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3.28</w:t>
            </w:r>
          </w:p>
        </w:tc>
      </w:tr>
      <w:tr w:rsidR="006D34E3" w:rsidRPr="00B9712B" w14:paraId="25800633" w14:textId="77777777" w:rsidTr="00C25C2D">
        <w:trPr>
          <w:trHeight w:val="300"/>
        </w:trPr>
        <w:tc>
          <w:tcPr>
            <w:tcW w:w="2605" w:type="dxa"/>
            <w:noWrap/>
            <w:vAlign w:val="center"/>
            <w:hideMark/>
          </w:tcPr>
          <w:p w14:paraId="70561EDA" w14:textId="443D5C0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emjrplf8q","properties":{"formattedCitation":"[151]","plainCitation":"[151]"},"citationItems":[{"id":3682,"uris":["http://zotero.org/users/1562642/items/XN4P8H7T"],"uri":["http://zotero.org/users/1562642/items/XN4P8H7T"],"itemData":{"id":3682,"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1]</w:t>
            </w:r>
            <w:r w:rsidRPr="00B9712B">
              <w:rPr>
                <w:rFonts w:ascii="Arial" w:eastAsia="Calibri" w:hAnsi="Arial" w:cs="Arial"/>
                <w:sz w:val="20"/>
                <w:szCs w:val="20"/>
              </w:rPr>
              <w:fldChar w:fldCharType="end"/>
            </w:r>
          </w:p>
        </w:tc>
        <w:tc>
          <w:tcPr>
            <w:tcW w:w="720" w:type="dxa"/>
            <w:vAlign w:val="center"/>
          </w:tcPr>
          <w:p w14:paraId="32EA71E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67217E1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AF029C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4</w:t>
            </w:r>
          </w:p>
        </w:tc>
        <w:tc>
          <w:tcPr>
            <w:tcW w:w="3420" w:type="dxa"/>
            <w:noWrap/>
            <w:vAlign w:val="center"/>
            <w:hideMark/>
          </w:tcPr>
          <w:p w14:paraId="3A7E975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7.11</w:t>
            </w:r>
          </w:p>
        </w:tc>
      </w:tr>
      <w:tr w:rsidR="006D34E3" w:rsidRPr="00B9712B" w14:paraId="68F61561" w14:textId="77777777" w:rsidTr="00C25C2D">
        <w:trPr>
          <w:trHeight w:val="300"/>
        </w:trPr>
        <w:tc>
          <w:tcPr>
            <w:tcW w:w="2605" w:type="dxa"/>
            <w:noWrap/>
            <w:vAlign w:val="center"/>
            <w:hideMark/>
          </w:tcPr>
          <w:p w14:paraId="3B7A8B19" w14:textId="695C832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ve3kr7mt1","properties":{"formattedCitation":"[152]","plainCitation":"[152]"},"citationItems":[{"id":4151,"uris":["http://zotero.org/users/1562642/items/P76ZE97J"],"uri":["http://zotero.org/users/1562642/items/P76ZE97J"],"itemData":{"id":4151,"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2]</w:t>
            </w:r>
            <w:r w:rsidRPr="00B9712B">
              <w:rPr>
                <w:rFonts w:ascii="Arial" w:eastAsia="Calibri" w:hAnsi="Arial" w:cs="Arial"/>
                <w:sz w:val="20"/>
                <w:szCs w:val="20"/>
              </w:rPr>
              <w:fldChar w:fldCharType="end"/>
            </w:r>
          </w:p>
        </w:tc>
        <w:tc>
          <w:tcPr>
            <w:tcW w:w="720" w:type="dxa"/>
            <w:vAlign w:val="center"/>
          </w:tcPr>
          <w:p w14:paraId="67371D3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4869A13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75AEF6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31</w:t>
            </w:r>
          </w:p>
        </w:tc>
        <w:tc>
          <w:tcPr>
            <w:tcW w:w="3420" w:type="dxa"/>
            <w:noWrap/>
            <w:vAlign w:val="center"/>
            <w:hideMark/>
          </w:tcPr>
          <w:p w14:paraId="169F519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5.5</w:t>
            </w:r>
          </w:p>
          <w:p w14:paraId="790A859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1.78</w:t>
            </w:r>
          </w:p>
          <w:p w14:paraId="23B2F8D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21</w:t>
            </w:r>
          </w:p>
          <w:p w14:paraId="2401695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0.91</w:t>
            </w:r>
          </w:p>
          <w:p w14:paraId="6532CD2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6</w:t>
            </w:r>
          </w:p>
        </w:tc>
      </w:tr>
      <w:tr w:rsidR="006D34E3" w:rsidRPr="00B9712B" w14:paraId="18DB510B" w14:textId="77777777" w:rsidTr="00C25C2D">
        <w:trPr>
          <w:trHeight w:val="300"/>
        </w:trPr>
        <w:tc>
          <w:tcPr>
            <w:tcW w:w="2605" w:type="dxa"/>
            <w:noWrap/>
            <w:vAlign w:val="center"/>
          </w:tcPr>
          <w:p w14:paraId="439F28DE" w14:textId="1588D90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7cchqtl3","properties":{"formattedCitation":"[153]","plainCitation":"[153]"},"citationItems":[{"id":4760,"uris":["http://zotero.org/users/1562642/items/43TKWJ4I"],"uri":["http://zotero.org/users/1562642/items/43TKWJ4I"],"itemData":{"id":4760,"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3]</w:t>
            </w:r>
            <w:r w:rsidRPr="00B9712B">
              <w:rPr>
                <w:rFonts w:ascii="Arial" w:eastAsia="Calibri" w:hAnsi="Arial" w:cs="Arial"/>
                <w:sz w:val="20"/>
                <w:szCs w:val="20"/>
              </w:rPr>
              <w:fldChar w:fldCharType="end"/>
            </w:r>
          </w:p>
        </w:tc>
        <w:tc>
          <w:tcPr>
            <w:tcW w:w="720" w:type="dxa"/>
            <w:vAlign w:val="center"/>
          </w:tcPr>
          <w:p w14:paraId="4BEFA5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43AA9CE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tcPr>
          <w:p w14:paraId="0351C38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056</w:t>
            </w:r>
          </w:p>
        </w:tc>
        <w:tc>
          <w:tcPr>
            <w:tcW w:w="3420" w:type="dxa"/>
            <w:noWrap/>
            <w:vAlign w:val="center"/>
          </w:tcPr>
          <w:p w14:paraId="72C7C13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3.5</w:t>
            </w:r>
          </w:p>
          <w:p w14:paraId="744BBE9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1.5</w:t>
            </w:r>
          </w:p>
        </w:tc>
      </w:tr>
      <w:tr w:rsidR="006D34E3" w:rsidRPr="00B9712B" w14:paraId="154F7938" w14:textId="77777777" w:rsidTr="00C25C2D">
        <w:trPr>
          <w:trHeight w:val="300"/>
        </w:trPr>
        <w:tc>
          <w:tcPr>
            <w:tcW w:w="2605" w:type="dxa"/>
            <w:noWrap/>
            <w:vAlign w:val="center"/>
            <w:hideMark/>
          </w:tcPr>
          <w:p w14:paraId="30C0D0AA" w14:textId="4C6F147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elso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cakabb03n","properties":{"formattedCitation":"[154]","plainCitation":"[154]"},"citationItems":[{"id":49,"uris":["http://zotero.org/users/1562642/items/ABDDRS8Q"],"uri":["http://zotero.org/users/1562642/items/ABDDRS8Q"],"itemData":{"id":49,"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4]</w:t>
            </w:r>
            <w:r w:rsidRPr="00B9712B">
              <w:rPr>
                <w:rFonts w:ascii="Arial" w:eastAsia="Calibri" w:hAnsi="Arial" w:cs="Arial"/>
                <w:sz w:val="20"/>
                <w:szCs w:val="20"/>
              </w:rPr>
              <w:fldChar w:fldCharType="end"/>
            </w:r>
          </w:p>
        </w:tc>
        <w:tc>
          <w:tcPr>
            <w:tcW w:w="720" w:type="dxa"/>
            <w:vAlign w:val="center"/>
          </w:tcPr>
          <w:p w14:paraId="7011D00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7666F80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7453F9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063</w:t>
            </w:r>
          </w:p>
        </w:tc>
        <w:tc>
          <w:tcPr>
            <w:tcW w:w="3420" w:type="dxa"/>
            <w:noWrap/>
            <w:vAlign w:val="center"/>
            <w:hideMark/>
          </w:tcPr>
          <w:p w14:paraId="66A6509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3.42</w:t>
            </w:r>
          </w:p>
          <w:p w14:paraId="156F641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2.12</w:t>
            </w:r>
          </w:p>
          <w:p w14:paraId="6D5E892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known, 2.08</w:t>
            </w:r>
          </w:p>
          <w:p w14:paraId="5EC0D17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21</w:t>
            </w:r>
          </w:p>
          <w:p w14:paraId="262FDD7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58</w:t>
            </w:r>
          </w:p>
        </w:tc>
      </w:tr>
      <w:tr w:rsidR="006D34E3" w:rsidRPr="00B9712B" w14:paraId="5B4BEAB6" w14:textId="77777777" w:rsidTr="00C25C2D">
        <w:trPr>
          <w:trHeight w:val="300"/>
        </w:trPr>
        <w:tc>
          <w:tcPr>
            <w:tcW w:w="2605" w:type="dxa"/>
            <w:noWrap/>
            <w:vAlign w:val="center"/>
            <w:hideMark/>
          </w:tcPr>
          <w:p w14:paraId="24EA1729" w14:textId="6B1D61E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Newm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2826oab47","properties":{"formattedCitation":"[155]","plainCitation":"[155]"},"citationItems":[{"id":3681,"uris":["http://zotero.org/users/1562642/items/BJ5PAF2R"],"uri":["http://zotero.org/users/1562642/items/BJ5PAF2R"],"itemData":{"id":3681,"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5]</w:t>
            </w:r>
            <w:r w:rsidRPr="00B9712B">
              <w:rPr>
                <w:rFonts w:ascii="Arial" w:eastAsia="Calibri" w:hAnsi="Arial" w:cs="Arial"/>
                <w:sz w:val="20"/>
                <w:szCs w:val="20"/>
              </w:rPr>
              <w:fldChar w:fldCharType="end"/>
            </w:r>
          </w:p>
        </w:tc>
        <w:tc>
          <w:tcPr>
            <w:tcW w:w="720" w:type="dxa"/>
            <w:vAlign w:val="center"/>
          </w:tcPr>
          <w:p w14:paraId="4387541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39B2BCA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8FCC7B0"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84</w:t>
            </w:r>
          </w:p>
        </w:tc>
        <w:tc>
          <w:tcPr>
            <w:tcW w:w="3420" w:type="dxa"/>
            <w:noWrap/>
            <w:vAlign w:val="center"/>
            <w:hideMark/>
          </w:tcPr>
          <w:p w14:paraId="34855D1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22.28</w:t>
            </w:r>
          </w:p>
          <w:p w14:paraId="7B501C8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4.13</w:t>
            </w:r>
          </w:p>
          <w:p w14:paraId="4B627E1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or multiple, 4.35</w:t>
            </w:r>
          </w:p>
          <w:p w14:paraId="1C8B401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or Pacific Islander, 0.54</w:t>
            </w:r>
          </w:p>
          <w:p w14:paraId="2526C47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0.54</w:t>
            </w:r>
          </w:p>
        </w:tc>
      </w:tr>
      <w:tr w:rsidR="006D34E3" w:rsidRPr="00B9712B" w14:paraId="195964C3" w14:textId="77777777" w:rsidTr="00C25C2D">
        <w:trPr>
          <w:trHeight w:val="300"/>
        </w:trPr>
        <w:tc>
          <w:tcPr>
            <w:tcW w:w="2605" w:type="dxa"/>
            <w:noWrap/>
            <w:vAlign w:val="center"/>
            <w:hideMark/>
          </w:tcPr>
          <w:p w14:paraId="0A782E06" w14:textId="538D681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Or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f6haq8n0f","properties":{"formattedCitation":"[156]","plainCitation":"[156]"},"citationItems":[{"id":3666,"uris":["http://zotero.org/users/1562642/items/4AT9IX5S"],"uri":["http://zotero.org/users/1562642/items/4AT9IX5S"],"itemData":{"id":3666,"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6]</w:t>
            </w:r>
            <w:r w:rsidRPr="00B9712B">
              <w:rPr>
                <w:rFonts w:ascii="Arial" w:eastAsia="Calibri" w:hAnsi="Arial" w:cs="Arial"/>
                <w:sz w:val="20"/>
                <w:szCs w:val="20"/>
              </w:rPr>
              <w:fldChar w:fldCharType="end"/>
            </w:r>
          </w:p>
        </w:tc>
        <w:tc>
          <w:tcPr>
            <w:tcW w:w="720" w:type="dxa"/>
            <w:vAlign w:val="center"/>
          </w:tcPr>
          <w:p w14:paraId="3F8A50D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384CAFA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0FABE0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14:paraId="5E590D2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1.43</w:t>
            </w:r>
          </w:p>
        </w:tc>
      </w:tr>
      <w:tr w:rsidR="006D34E3" w:rsidRPr="00B9712B" w14:paraId="0CEFFED8" w14:textId="77777777" w:rsidTr="00C25C2D">
        <w:trPr>
          <w:trHeight w:val="300"/>
        </w:trPr>
        <w:tc>
          <w:tcPr>
            <w:tcW w:w="2605" w:type="dxa"/>
            <w:noWrap/>
            <w:vAlign w:val="center"/>
            <w:hideMark/>
          </w:tcPr>
          <w:p w14:paraId="157B420B" w14:textId="16E103A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Ot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lgj2r1h0a","properties":{"formattedCitation":"[53]","plainCitation":"[5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3]</w:t>
            </w:r>
            <w:r w:rsidRPr="00B9712B">
              <w:rPr>
                <w:rFonts w:ascii="Arial" w:eastAsia="Calibri" w:hAnsi="Arial" w:cs="Arial"/>
                <w:sz w:val="20"/>
                <w:szCs w:val="20"/>
              </w:rPr>
              <w:fldChar w:fldCharType="end"/>
            </w:r>
          </w:p>
        </w:tc>
        <w:tc>
          <w:tcPr>
            <w:tcW w:w="720" w:type="dxa"/>
            <w:vAlign w:val="center"/>
          </w:tcPr>
          <w:p w14:paraId="34A1522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2BD85CF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672F9D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3775</w:t>
            </w:r>
          </w:p>
        </w:tc>
        <w:tc>
          <w:tcPr>
            <w:tcW w:w="3420" w:type="dxa"/>
            <w:noWrap/>
            <w:vAlign w:val="center"/>
            <w:hideMark/>
          </w:tcPr>
          <w:p w14:paraId="23E7C15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49.72</w:t>
            </w:r>
          </w:p>
        </w:tc>
      </w:tr>
      <w:tr w:rsidR="006D34E3" w:rsidRPr="00B9712B" w14:paraId="6592708E" w14:textId="77777777" w:rsidTr="00C25C2D">
        <w:trPr>
          <w:trHeight w:val="300"/>
        </w:trPr>
        <w:tc>
          <w:tcPr>
            <w:tcW w:w="2605" w:type="dxa"/>
            <w:noWrap/>
            <w:vAlign w:val="center"/>
            <w:hideMark/>
          </w:tcPr>
          <w:p w14:paraId="6E1063B5" w14:textId="04E76C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Panenk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8gteget6i","properties":{"formattedCitation":"[157]","plainCitation":"[157]"},"citationItems":[{"id":101,"uris":["http://zotero.org/users/1562642/items/28ZABURW"],"uri":["http://zotero.org/users/1562642/items/28ZABURW"],"itemData":{"id":10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7]</w:t>
            </w:r>
            <w:r w:rsidRPr="00B9712B">
              <w:rPr>
                <w:rFonts w:ascii="Arial" w:eastAsia="Calibri" w:hAnsi="Arial" w:cs="Arial"/>
                <w:sz w:val="20"/>
                <w:szCs w:val="20"/>
              </w:rPr>
              <w:fldChar w:fldCharType="end"/>
            </w:r>
          </w:p>
        </w:tc>
        <w:tc>
          <w:tcPr>
            <w:tcW w:w="720" w:type="dxa"/>
            <w:vAlign w:val="center"/>
          </w:tcPr>
          <w:p w14:paraId="05CDFC4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4A5434C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1B7A130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4</w:t>
            </w:r>
          </w:p>
        </w:tc>
        <w:tc>
          <w:tcPr>
            <w:tcW w:w="3420" w:type="dxa"/>
            <w:noWrap/>
            <w:vAlign w:val="center"/>
            <w:hideMark/>
          </w:tcPr>
          <w:p w14:paraId="3538F81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5.32</w:t>
            </w:r>
          </w:p>
        </w:tc>
      </w:tr>
      <w:tr w:rsidR="006D34E3" w:rsidRPr="00B9712B" w14:paraId="3127B481" w14:textId="77777777" w:rsidTr="00C25C2D">
        <w:trPr>
          <w:trHeight w:val="300"/>
        </w:trPr>
        <w:tc>
          <w:tcPr>
            <w:tcW w:w="2605" w:type="dxa"/>
            <w:noWrap/>
            <w:vAlign w:val="center"/>
            <w:hideMark/>
          </w:tcPr>
          <w:p w14:paraId="3DF4EE7F" w14:textId="021E0AE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Paré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ai30bnjbb","properties":{"formattedCitation":"[158]","plainCitation":"[158]"},"citationItems":[{"id":4152,"uris":["http://zotero.org/users/1562642/items/UFZ7RWUC"],"uri":["http://zotero.org/users/1562642/items/UFZ7RWUC"],"itemData":{"id":4152,"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8]</w:t>
            </w:r>
            <w:r w:rsidRPr="00B9712B">
              <w:rPr>
                <w:rFonts w:ascii="Arial" w:eastAsia="Calibri" w:hAnsi="Arial" w:cs="Arial"/>
                <w:sz w:val="20"/>
                <w:szCs w:val="20"/>
              </w:rPr>
              <w:fldChar w:fldCharType="end"/>
            </w:r>
          </w:p>
        </w:tc>
        <w:tc>
          <w:tcPr>
            <w:tcW w:w="720" w:type="dxa"/>
            <w:vAlign w:val="center"/>
          </w:tcPr>
          <w:p w14:paraId="786E621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3DB5F20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14:paraId="0813097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6</w:t>
            </w:r>
          </w:p>
        </w:tc>
        <w:tc>
          <w:tcPr>
            <w:tcW w:w="3420" w:type="dxa"/>
            <w:noWrap/>
            <w:vAlign w:val="center"/>
            <w:hideMark/>
          </w:tcPr>
          <w:p w14:paraId="5D5F6EB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100</w:t>
            </w:r>
          </w:p>
        </w:tc>
      </w:tr>
      <w:tr w:rsidR="006D34E3" w:rsidRPr="00B9712B" w14:paraId="42032444" w14:textId="77777777" w:rsidTr="00C25C2D">
        <w:trPr>
          <w:trHeight w:val="300"/>
        </w:trPr>
        <w:tc>
          <w:tcPr>
            <w:tcW w:w="2605" w:type="dxa"/>
            <w:noWrap/>
            <w:vAlign w:val="center"/>
            <w:hideMark/>
          </w:tcPr>
          <w:p w14:paraId="5B449805" w14:textId="70CF8DD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Ponsford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ed4hsusd","properties":{"formattedCitation":"[159]","plainCitation":"[159]"},"citationItems":[{"id":79,"uris":["http://zotero.org/users/1562642/items/TPAZUUWB"],"uri":["http://zotero.org/users/1562642/items/TPAZUUWB"],"itemData":{"id":79,"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59]</w:t>
            </w:r>
            <w:r w:rsidRPr="00B9712B">
              <w:rPr>
                <w:rFonts w:ascii="Arial" w:eastAsia="Calibri" w:hAnsi="Arial" w:cs="Arial"/>
                <w:sz w:val="20"/>
                <w:szCs w:val="20"/>
              </w:rPr>
              <w:fldChar w:fldCharType="end"/>
            </w:r>
          </w:p>
        </w:tc>
        <w:tc>
          <w:tcPr>
            <w:tcW w:w="720" w:type="dxa"/>
            <w:vAlign w:val="center"/>
          </w:tcPr>
          <w:p w14:paraId="7188EBE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2CCDFE7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14:paraId="75A6F78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23</w:t>
            </w:r>
          </w:p>
        </w:tc>
        <w:tc>
          <w:tcPr>
            <w:tcW w:w="3420" w:type="dxa"/>
            <w:noWrap/>
            <w:vAlign w:val="center"/>
            <w:hideMark/>
          </w:tcPr>
          <w:p w14:paraId="21723AD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ustralia or New Zealand, 82.06</w:t>
            </w:r>
          </w:p>
          <w:p w14:paraId="3648842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ited Kingdom, 4.48</w:t>
            </w:r>
          </w:p>
          <w:p w14:paraId="1702A68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ndia, 3.14</w:t>
            </w:r>
          </w:p>
          <w:p w14:paraId="5BBB8B7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European, 2.24</w:t>
            </w:r>
          </w:p>
          <w:p w14:paraId="44E343A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razil, 0.45</w:t>
            </w:r>
          </w:p>
          <w:p w14:paraId="5DA83B0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gypt, 0.45</w:t>
            </w:r>
          </w:p>
          <w:p w14:paraId="19EE87E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ndonesia, 0.45</w:t>
            </w:r>
          </w:p>
          <w:p w14:paraId="6EE0F13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ebanon, 0.45</w:t>
            </w:r>
          </w:p>
          <w:p w14:paraId="46921F8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ingapore, 0.45</w:t>
            </w:r>
          </w:p>
          <w:p w14:paraId="6ED0240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outh African, 0.45</w:t>
            </w:r>
          </w:p>
        </w:tc>
      </w:tr>
      <w:tr w:rsidR="006D34E3" w:rsidRPr="00B9712B" w14:paraId="5C8DF66A" w14:textId="77777777" w:rsidTr="00C25C2D">
        <w:trPr>
          <w:trHeight w:val="300"/>
        </w:trPr>
        <w:tc>
          <w:tcPr>
            <w:tcW w:w="2605" w:type="dxa"/>
            <w:noWrap/>
            <w:vAlign w:val="center"/>
            <w:hideMark/>
          </w:tcPr>
          <w:p w14:paraId="0D932B22" w14:textId="02D6D23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Proto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dhhruomam","properties":{"formattedCitation":"[160]","plainCitation":"[160]"},"citationItems":[{"id":4718,"uris":["http://zotero.org/users/1562642/items/RI7K9I8V"],"uri":["http://zotero.org/users/1562642/items/RI7K9I8V"],"itemData":{"id":4718,"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0]</w:t>
            </w:r>
            <w:r w:rsidRPr="00B9712B">
              <w:rPr>
                <w:rFonts w:ascii="Arial" w:eastAsia="Calibri" w:hAnsi="Arial" w:cs="Arial"/>
                <w:sz w:val="20"/>
                <w:szCs w:val="20"/>
              </w:rPr>
              <w:fldChar w:fldCharType="end"/>
            </w:r>
          </w:p>
        </w:tc>
        <w:tc>
          <w:tcPr>
            <w:tcW w:w="720" w:type="dxa"/>
            <w:vAlign w:val="center"/>
          </w:tcPr>
          <w:p w14:paraId="61EA76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7ACEA4A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48F0E6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14:paraId="5F27812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7.42</w:t>
            </w:r>
          </w:p>
          <w:p w14:paraId="099337F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o, 15.73</w:t>
            </w:r>
          </w:p>
          <w:p w14:paraId="6FD70DC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2.92</w:t>
            </w:r>
          </w:p>
          <w:p w14:paraId="28380EE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81</w:t>
            </w:r>
          </w:p>
          <w:p w14:paraId="09A00FE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12</w:t>
            </w:r>
          </w:p>
        </w:tc>
      </w:tr>
      <w:tr w:rsidR="006D34E3" w:rsidRPr="00B9712B" w14:paraId="3432F174" w14:textId="77777777" w:rsidTr="00C25C2D">
        <w:trPr>
          <w:trHeight w:val="300"/>
        </w:trPr>
        <w:tc>
          <w:tcPr>
            <w:tcW w:w="2605" w:type="dxa"/>
            <w:noWrap/>
            <w:vAlign w:val="center"/>
            <w:hideMark/>
          </w:tcPr>
          <w:p w14:paraId="4D332BE1" w14:textId="258E983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Provanc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51307q28","properties":{"formattedCitation":"[161]","plainCitation":"[161]"},"citationItems":[{"id":100,"uris":["http://zotero.org/users/1562642/items/FJA45RDQ"],"uri":["http://zotero.org/users/1562642/items/FJA45RDQ"],"itemData":{"id":100,"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1]</w:t>
            </w:r>
            <w:r w:rsidRPr="00B9712B">
              <w:rPr>
                <w:rFonts w:ascii="Arial" w:eastAsia="Calibri" w:hAnsi="Arial" w:cs="Arial"/>
                <w:sz w:val="20"/>
                <w:szCs w:val="20"/>
              </w:rPr>
              <w:fldChar w:fldCharType="end"/>
            </w:r>
          </w:p>
        </w:tc>
        <w:tc>
          <w:tcPr>
            <w:tcW w:w="720" w:type="dxa"/>
            <w:vAlign w:val="center"/>
          </w:tcPr>
          <w:p w14:paraId="3F273BB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5F2BBC2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BDE96C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14:paraId="154B7CB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8.75</w:t>
            </w:r>
          </w:p>
          <w:p w14:paraId="0BFBDD8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known, 18.75</w:t>
            </w:r>
          </w:p>
          <w:p w14:paraId="586D8F1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6.25</w:t>
            </w:r>
          </w:p>
          <w:p w14:paraId="7E16DDB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5</w:t>
            </w:r>
          </w:p>
          <w:p w14:paraId="4E447B1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25</w:t>
            </w:r>
          </w:p>
        </w:tc>
      </w:tr>
      <w:tr w:rsidR="006D34E3" w:rsidRPr="00B9712B" w14:paraId="49423D27" w14:textId="77777777" w:rsidTr="00C25C2D">
        <w:trPr>
          <w:trHeight w:val="300"/>
        </w:trPr>
        <w:tc>
          <w:tcPr>
            <w:tcW w:w="2605" w:type="dxa"/>
            <w:noWrap/>
            <w:vAlign w:val="center"/>
            <w:hideMark/>
          </w:tcPr>
          <w:p w14:paraId="2165CFA7" w14:textId="261A133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abinowitz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a35nqnv7","properties":{"formattedCitation":"[162]","plainCitation":"[162]"},"citationItems":[{"id":3672,"uris":["http://zotero.org/users/1562642/items/4XA2XX6V"],"uri":["http://zotero.org/users/1562642/items/4XA2XX6V"],"itemData":{"id":3672,"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2]</w:t>
            </w:r>
            <w:r w:rsidRPr="00B9712B">
              <w:rPr>
                <w:rFonts w:ascii="Arial" w:eastAsia="Calibri" w:hAnsi="Arial" w:cs="Arial"/>
                <w:sz w:val="20"/>
                <w:szCs w:val="20"/>
              </w:rPr>
              <w:fldChar w:fldCharType="end"/>
            </w:r>
          </w:p>
        </w:tc>
        <w:tc>
          <w:tcPr>
            <w:tcW w:w="720" w:type="dxa"/>
            <w:vAlign w:val="center"/>
          </w:tcPr>
          <w:p w14:paraId="59DBEB5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64E0793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297228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74</w:t>
            </w:r>
          </w:p>
        </w:tc>
        <w:tc>
          <w:tcPr>
            <w:tcW w:w="3420" w:type="dxa"/>
            <w:noWrap/>
            <w:vAlign w:val="center"/>
            <w:hideMark/>
          </w:tcPr>
          <w:p w14:paraId="4B15407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4.91</w:t>
            </w:r>
          </w:p>
          <w:p w14:paraId="09569C0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7.94</w:t>
            </w:r>
          </w:p>
          <w:p w14:paraId="5AAD668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1.04</w:t>
            </w:r>
          </w:p>
        </w:tc>
      </w:tr>
      <w:tr w:rsidR="006D34E3" w:rsidRPr="00B9712B" w14:paraId="3D78C1C9" w14:textId="77777777" w:rsidTr="00C25C2D">
        <w:trPr>
          <w:trHeight w:val="300"/>
        </w:trPr>
        <w:tc>
          <w:tcPr>
            <w:tcW w:w="2605" w:type="dxa"/>
            <w:noWrap/>
            <w:vAlign w:val="center"/>
            <w:hideMark/>
          </w:tcPr>
          <w:p w14:paraId="0D30D64A" w14:textId="65FB42B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abinowitz &amp; Arnett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a57tt0i4g","properties":{"formattedCitation":"[163]","plainCitation":"[163]"},"citationItems":[{"id":3970,"uris":["http://zotero.org/users/1562642/items/86X96TDZ"],"uri":["http://zotero.org/users/1562642/items/86X96TDZ"],"itemData":{"id":3970,"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3]</w:t>
            </w:r>
            <w:r w:rsidRPr="00B9712B">
              <w:rPr>
                <w:rFonts w:ascii="Arial" w:eastAsia="Calibri" w:hAnsi="Arial" w:cs="Arial"/>
                <w:sz w:val="20"/>
                <w:szCs w:val="20"/>
              </w:rPr>
              <w:fldChar w:fldCharType="end"/>
            </w:r>
          </w:p>
        </w:tc>
        <w:tc>
          <w:tcPr>
            <w:tcW w:w="720" w:type="dxa"/>
            <w:vAlign w:val="center"/>
          </w:tcPr>
          <w:p w14:paraId="2599958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100AEC5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E1955D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14:paraId="7CFFE91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0.53</w:t>
            </w:r>
          </w:p>
          <w:p w14:paraId="009DB6C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5.93</w:t>
            </w:r>
          </w:p>
        </w:tc>
      </w:tr>
      <w:tr w:rsidR="006D34E3" w:rsidRPr="00B9712B" w14:paraId="7CC5FC18" w14:textId="77777777" w:rsidTr="00C25C2D">
        <w:trPr>
          <w:trHeight w:val="300"/>
        </w:trPr>
        <w:tc>
          <w:tcPr>
            <w:tcW w:w="2605" w:type="dxa"/>
            <w:noWrap/>
            <w:vAlign w:val="center"/>
            <w:hideMark/>
          </w:tcPr>
          <w:p w14:paraId="5CAF1449" w14:textId="0A562DF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abinowit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vpnjtj6uo","properties":{"formattedCitation":"[65]","plainCitation":"[65]"},"citationItems":[{"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5]</w:t>
            </w:r>
            <w:r w:rsidRPr="00B9712B">
              <w:rPr>
                <w:rFonts w:ascii="Arial" w:eastAsia="Calibri" w:hAnsi="Arial" w:cs="Arial"/>
                <w:sz w:val="20"/>
                <w:szCs w:val="20"/>
              </w:rPr>
              <w:fldChar w:fldCharType="end"/>
            </w:r>
          </w:p>
        </w:tc>
        <w:tc>
          <w:tcPr>
            <w:tcW w:w="720" w:type="dxa"/>
            <w:vAlign w:val="center"/>
          </w:tcPr>
          <w:p w14:paraId="43AA18C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6F853F1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5D33DE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67</w:t>
            </w:r>
          </w:p>
        </w:tc>
        <w:tc>
          <w:tcPr>
            <w:tcW w:w="3420" w:type="dxa"/>
            <w:noWrap/>
            <w:vAlign w:val="center"/>
            <w:hideMark/>
          </w:tcPr>
          <w:p w14:paraId="73FAEF9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37.13</w:t>
            </w:r>
          </w:p>
        </w:tc>
      </w:tr>
      <w:tr w:rsidR="006D34E3" w:rsidRPr="00B9712B" w14:paraId="33F3339C" w14:textId="77777777" w:rsidTr="00C25C2D">
        <w:trPr>
          <w:trHeight w:val="300"/>
        </w:trPr>
        <w:tc>
          <w:tcPr>
            <w:tcW w:w="2605" w:type="dxa"/>
            <w:noWrap/>
            <w:vAlign w:val="center"/>
            <w:hideMark/>
          </w:tcPr>
          <w:p w14:paraId="52652452" w14:textId="1D19619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abinowit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1me7enn8k","properties":{"formattedCitation":"[164]","plainCitation":"[164]"},"citationItems":[{"id":4715,"uris":["http://zotero.org/users/1562642/items/2TI5DE9F"],"uri":["http://zotero.org/users/1562642/items/2TI5DE9F"],"itemData":{"id":4715,"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4]</w:t>
            </w:r>
            <w:r w:rsidRPr="00B9712B">
              <w:rPr>
                <w:rFonts w:ascii="Arial" w:eastAsia="Calibri" w:hAnsi="Arial" w:cs="Arial"/>
                <w:sz w:val="20"/>
                <w:szCs w:val="20"/>
              </w:rPr>
              <w:fldChar w:fldCharType="end"/>
            </w:r>
          </w:p>
        </w:tc>
        <w:tc>
          <w:tcPr>
            <w:tcW w:w="720" w:type="dxa"/>
            <w:vAlign w:val="center"/>
          </w:tcPr>
          <w:p w14:paraId="0D2F448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696456E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9673C7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55</w:t>
            </w:r>
          </w:p>
        </w:tc>
        <w:tc>
          <w:tcPr>
            <w:tcW w:w="3420" w:type="dxa"/>
            <w:noWrap/>
            <w:vAlign w:val="center"/>
            <w:hideMark/>
          </w:tcPr>
          <w:p w14:paraId="1887FCA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3.44</w:t>
            </w:r>
          </w:p>
        </w:tc>
      </w:tr>
      <w:tr w:rsidR="006D34E3" w:rsidRPr="00B9712B" w14:paraId="621E1E73" w14:textId="77777777" w:rsidTr="00C25C2D">
        <w:trPr>
          <w:trHeight w:val="300"/>
        </w:trPr>
        <w:tc>
          <w:tcPr>
            <w:tcW w:w="2605" w:type="dxa"/>
            <w:noWrap/>
            <w:vAlign w:val="center"/>
            <w:hideMark/>
          </w:tcPr>
          <w:p w14:paraId="140FA4F7" w14:textId="7E816B1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avd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puh821sn","properties":{"formattedCitation":"[165]","plainCitation":"[165]"},"citationItems":[{"id":4088,"uris":["http://zotero.org/users/1562642/items/KE2X48AQ"],"uri":["http://zotero.org/users/1562642/items/KE2X48AQ"],"itemData":{"id":4088,"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5]</w:t>
            </w:r>
            <w:r w:rsidRPr="00B9712B">
              <w:rPr>
                <w:rFonts w:ascii="Arial" w:eastAsia="Calibri" w:hAnsi="Arial" w:cs="Arial"/>
                <w:sz w:val="20"/>
                <w:szCs w:val="20"/>
              </w:rPr>
              <w:fldChar w:fldCharType="end"/>
            </w:r>
          </w:p>
        </w:tc>
        <w:tc>
          <w:tcPr>
            <w:tcW w:w="720" w:type="dxa"/>
            <w:vAlign w:val="center"/>
          </w:tcPr>
          <w:p w14:paraId="3738618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14:paraId="09029B6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40FFDE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8</w:t>
            </w:r>
          </w:p>
        </w:tc>
        <w:tc>
          <w:tcPr>
            <w:tcW w:w="3420" w:type="dxa"/>
            <w:noWrap/>
            <w:vAlign w:val="center"/>
            <w:hideMark/>
          </w:tcPr>
          <w:p w14:paraId="348C781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44.44</w:t>
            </w:r>
          </w:p>
          <w:p w14:paraId="0BE6BBE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38.89</w:t>
            </w:r>
          </w:p>
          <w:p w14:paraId="2DC463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6.67</w:t>
            </w:r>
          </w:p>
        </w:tc>
      </w:tr>
      <w:tr w:rsidR="006D34E3" w:rsidRPr="00B9712B" w14:paraId="6AA04151" w14:textId="77777777" w:rsidTr="00C25C2D">
        <w:trPr>
          <w:trHeight w:val="300"/>
        </w:trPr>
        <w:tc>
          <w:tcPr>
            <w:tcW w:w="2605" w:type="dxa"/>
            <w:noWrap/>
            <w:vAlign w:val="center"/>
            <w:hideMark/>
          </w:tcPr>
          <w:p w14:paraId="3882FED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Register-Mihalik et al.</w:t>
            </w:r>
          </w:p>
          <w:p w14:paraId="14774883" w14:textId="2F4B5BB5"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jgu0g9moj","properties":{"formattedCitation":"[66]","plainCitation":"[66]"},"citationItems":[{"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6]</w:t>
            </w:r>
            <w:r w:rsidRPr="00B9712B">
              <w:rPr>
                <w:rFonts w:ascii="Arial" w:eastAsia="Calibri" w:hAnsi="Arial" w:cs="Arial"/>
                <w:sz w:val="20"/>
                <w:szCs w:val="20"/>
              </w:rPr>
              <w:fldChar w:fldCharType="end"/>
            </w:r>
          </w:p>
        </w:tc>
        <w:tc>
          <w:tcPr>
            <w:tcW w:w="720" w:type="dxa"/>
            <w:vAlign w:val="center"/>
          </w:tcPr>
          <w:p w14:paraId="3F258B3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1E5B0E6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644798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45</w:t>
            </w:r>
          </w:p>
        </w:tc>
        <w:tc>
          <w:tcPr>
            <w:tcW w:w="3420" w:type="dxa"/>
            <w:noWrap/>
            <w:vAlign w:val="center"/>
            <w:hideMark/>
          </w:tcPr>
          <w:p w14:paraId="2BF82B4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1.02</w:t>
            </w:r>
          </w:p>
        </w:tc>
      </w:tr>
      <w:tr w:rsidR="006D34E3" w:rsidRPr="00B9712B" w14:paraId="5BC362C5" w14:textId="77777777" w:rsidTr="00C25C2D">
        <w:trPr>
          <w:trHeight w:val="300"/>
        </w:trPr>
        <w:tc>
          <w:tcPr>
            <w:tcW w:w="2605" w:type="dxa"/>
            <w:noWrap/>
            <w:vAlign w:val="center"/>
            <w:hideMark/>
          </w:tcPr>
          <w:p w14:paraId="20F69F10" w14:textId="384C1B1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esch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kic5ac7i","properties":{"formattedCitation":"[67]","plainCitation":"[67]"},"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67]</w:t>
            </w:r>
            <w:r w:rsidRPr="00B9712B">
              <w:rPr>
                <w:rFonts w:ascii="Arial" w:eastAsia="Calibri" w:hAnsi="Arial" w:cs="Arial"/>
                <w:sz w:val="20"/>
                <w:szCs w:val="20"/>
              </w:rPr>
              <w:fldChar w:fldCharType="end"/>
            </w:r>
          </w:p>
        </w:tc>
        <w:tc>
          <w:tcPr>
            <w:tcW w:w="720" w:type="dxa"/>
            <w:vAlign w:val="center"/>
          </w:tcPr>
          <w:p w14:paraId="3040EC1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45AE594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14:paraId="4CA36BE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2</w:t>
            </w:r>
          </w:p>
        </w:tc>
        <w:tc>
          <w:tcPr>
            <w:tcW w:w="3420" w:type="dxa"/>
            <w:noWrap/>
            <w:vAlign w:val="center"/>
            <w:hideMark/>
          </w:tcPr>
          <w:p w14:paraId="346F73D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rish, 50</w:t>
            </w:r>
          </w:p>
          <w:p w14:paraId="32BB6FF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S or Canada, 50</w:t>
            </w:r>
          </w:p>
        </w:tc>
      </w:tr>
      <w:tr w:rsidR="006D34E3" w:rsidRPr="00B9712B" w14:paraId="6A6C09B9" w14:textId="77777777" w:rsidTr="00C25C2D">
        <w:trPr>
          <w:trHeight w:val="300"/>
        </w:trPr>
        <w:tc>
          <w:tcPr>
            <w:tcW w:w="2605" w:type="dxa"/>
            <w:noWrap/>
            <w:vAlign w:val="center"/>
            <w:hideMark/>
          </w:tcPr>
          <w:p w14:paraId="71B10C0F" w14:textId="652B1F1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Rieg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642ig49o","properties":{"formattedCitation":"[166]","plainCitation":"[166]"},"citationItems":[{"id":4096,"uris":["http://zotero.org/users/1562642/items/UNTNVTT4"],"uri":["http://zotero.org/users/1562642/items/UNTNVTT4"],"itemData":{"id":4096,"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6]</w:t>
            </w:r>
            <w:r w:rsidRPr="00B9712B">
              <w:rPr>
                <w:rFonts w:ascii="Arial" w:eastAsia="Calibri" w:hAnsi="Arial" w:cs="Arial"/>
                <w:sz w:val="20"/>
                <w:szCs w:val="20"/>
              </w:rPr>
              <w:fldChar w:fldCharType="end"/>
            </w:r>
          </w:p>
        </w:tc>
        <w:tc>
          <w:tcPr>
            <w:tcW w:w="720" w:type="dxa"/>
            <w:vAlign w:val="center"/>
          </w:tcPr>
          <w:p w14:paraId="30289C4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20FF266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7703CF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9</w:t>
            </w:r>
          </w:p>
        </w:tc>
        <w:tc>
          <w:tcPr>
            <w:tcW w:w="3420" w:type="dxa"/>
            <w:noWrap/>
            <w:vAlign w:val="center"/>
            <w:hideMark/>
          </w:tcPr>
          <w:p w14:paraId="27E0A96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6.81</w:t>
            </w:r>
          </w:p>
          <w:p w14:paraId="70CE9E4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59</w:t>
            </w:r>
          </w:p>
          <w:p w14:paraId="419A811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Native American, 4.35</w:t>
            </w:r>
          </w:p>
          <w:p w14:paraId="5F57999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2.9</w:t>
            </w:r>
          </w:p>
          <w:p w14:paraId="3EABF2D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ulti-ethnic, 2.9</w:t>
            </w:r>
          </w:p>
          <w:p w14:paraId="6590432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 American, 1.45</w:t>
            </w:r>
          </w:p>
        </w:tc>
      </w:tr>
      <w:tr w:rsidR="006D34E3" w:rsidRPr="00B9712B" w14:paraId="1C5C2E1B" w14:textId="77777777" w:rsidTr="00C25C2D">
        <w:trPr>
          <w:trHeight w:val="300"/>
        </w:trPr>
        <w:tc>
          <w:tcPr>
            <w:tcW w:w="2605" w:type="dxa"/>
            <w:noWrap/>
            <w:vAlign w:val="center"/>
            <w:hideMark/>
          </w:tcPr>
          <w:p w14:paraId="4DBDFC03" w14:textId="5DF84B8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Ruocco &amp; Swirsky-Sacchetti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4kmkq78a","properties":{"formattedCitation":"[167]","plainCitation":"[167]"},"citationItems":[{"id":4690,"uris":["http://zotero.org/users/1562642/items/FVH85PHX"],"uri":["http://zotero.org/users/1562642/items/FVH85PHX"],"itemData":{"id":4690,"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7]</w:t>
            </w:r>
            <w:r w:rsidRPr="00B9712B">
              <w:rPr>
                <w:rFonts w:ascii="Arial" w:eastAsia="Calibri" w:hAnsi="Arial" w:cs="Arial"/>
                <w:sz w:val="20"/>
                <w:szCs w:val="20"/>
              </w:rPr>
              <w:fldChar w:fldCharType="end"/>
            </w:r>
          </w:p>
        </w:tc>
        <w:tc>
          <w:tcPr>
            <w:tcW w:w="720" w:type="dxa"/>
            <w:vAlign w:val="center"/>
          </w:tcPr>
          <w:p w14:paraId="0C79D7F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14:paraId="395E95D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CA6352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61</w:t>
            </w:r>
          </w:p>
        </w:tc>
        <w:tc>
          <w:tcPr>
            <w:tcW w:w="3420" w:type="dxa"/>
            <w:noWrap/>
            <w:vAlign w:val="center"/>
            <w:hideMark/>
          </w:tcPr>
          <w:p w14:paraId="0F52559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6.96</w:t>
            </w:r>
          </w:p>
          <w:p w14:paraId="64AB3B4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9.32</w:t>
            </w:r>
          </w:p>
          <w:p w14:paraId="180E0B6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86</w:t>
            </w:r>
          </w:p>
          <w:p w14:paraId="6DD93F5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24</w:t>
            </w:r>
          </w:p>
          <w:p w14:paraId="4260F32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0.62</w:t>
            </w:r>
          </w:p>
        </w:tc>
      </w:tr>
      <w:tr w:rsidR="006D34E3" w:rsidRPr="00B9712B" w14:paraId="79C5370A" w14:textId="77777777" w:rsidTr="00C25C2D">
        <w:trPr>
          <w:trHeight w:val="300"/>
        </w:trPr>
        <w:tc>
          <w:tcPr>
            <w:tcW w:w="2605" w:type="dxa"/>
            <w:noWrap/>
            <w:vAlign w:val="center"/>
            <w:hideMark/>
          </w:tcPr>
          <w:p w14:paraId="1761719E" w14:textId="1FCE9FE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chatz &amp; Maerlender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a3vjn9bnt","properties":{"formattedCitation":"[168]","plainCitation":"[168]"},"citationItems":[{"id":4072,"uris":["http://zotero.org/users/1562642/items/A7FBZQ9G"],"uri":["http://zotero.org/users/1562642/items/A7FBZQ9G"],"itemData":{"id":4072,"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8]</w:t>
            </w:r>
            <w:r w:rsidRPr="00B9712B">
              <w:rPr>
                <w:rFonts w:ascii="Arial" w:eastAsia="Calibri" w:hAnsi="Arial" w:cs="Arial"/>
                <w:sz w:val="20"/>
                <w:szCs w:val="20"/>
              </w:rPr>
              <w:fldChar w:fldCharType="end"/>
            </w:r>
          </w:p>
        </w:tc>
        <w:tc>
          <w:tcPr>
            <w:tcW w:w="720" w:type="dxa"/>
            <w:vAlign w:val="center"/>
          </w:tcPr>
          <w:p w14:paraId="1050698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77ED438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445341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1917</w:t>
            </w:r>
          </w:p>
        </w:tc>
        <w:tc>
          <w:tcPr>
            <w:tcW w:w="3420" w:type="dxa"/>
            <w:noWrap/>
            <w:vAlign w:val="center"/>
            <w:hideMark/>
          </w:tcPr>
          <w:p w14:paraId="4DEC354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ited States, 100</w:t>
            </w:r>
          </w:p>
        </w:tc>
      </w:tr>
      <w:tr w:rsidR="006D34E3" w:rsidRPr="00B9712B" w14:paraId="32FA55A6" w14:textId="77777777" w:rsidTr="00C25C2D">
        <w:trPr>
          <w:trHeight w:val="300"/>
        </w:trPr>
        <w:tc>
          <w:tcPr>
            <w:tcW w:w="2605" w:type="dxa"/>
            <w:noWrap/>
            <w:vAlign w:val="center"/>
            <w:hideMark/>
          </w:tcPr>
          <w:p w14:paraId="1DDD6EB3" w14:textId="062FD09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chatz &amp; Sande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u076noo0c","properties":{"formattedCitation":"[39]","plainCitation":"[39]"},"citationItems":[{"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39]</w:t>
            </w:r>
            <w:r w:rsidRPr="00B9712B">
              <w:rPr>
                <w:rFonts w:ascii="Arial" w:eastAsia="Calibri" w:hAnsi="Arial" w:cs="Arial"/>
                <w:sz w:val="20"/>
                <w:szCs w:val="20"/>
              </w:rPr>
              <w:fldChar w:fldCharType="end"/>
            </w:r>
          </w:p>
        </w:tc>
        <w:tc>
          <w:tcPr>
            <w:tcW w:w="720" w:type="dxa"/>
            <w:vAlign w:val="center"/>
          </w:tcPr>
          <w:p w14:paraId="52EC8A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5787DA7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1D57AD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36</w:t>
            </w:r>
          </w:p>
        </w:tc>
        <w:tc>
          <w:tcPr>
            <w:tcW w:w="3420" w:type="dxa"/>
            <w:noWrap/>
            <w:vAlign w:val="center"/>
            <w:hideMark/>
          </w:tcPr>
          <w:p w14:paraId="45D5B7D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ited States, 100</w:t>
            </w:r>
          </w:p>
        </w:tc>
      </w:tr>
      <w:tr w:rsidR="006D34E3" w:rsidRPr="00B9712B" w14:paraId="1C6D1FBB" w14:textId="77777777" w:rsidTr="00C25C2D">
        <w:trPr>
          <w:trHeight w:val="300"/>
        </w:trPr>
        <w:tc>
          <w:tcPr>
            <w:tcW w:w="2605" w:type="dxa"/>
            <w:noWrap/>
            <w:vAlign w:val="center"/>
            <w:hideMark/>
          </w:tcPr>
          <w:p w14:paraId="48B49107" w14:textId="24A98EF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chnabel &amp; Kydd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uct4j1fa","properties":{"formattedCitation":"[169]","plainCitation":"[169]"},"citationItems":[{"id":3960,"uris":["http://zotero.org/users/1562642/items/QFK7V8BB"],"uri":["http://zotero.org/users/1562642/items/QFK7V8BB"],"itemData":{"id":3960,"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69]</w:t>
            </w:r>
            <w:r w:rsidRPr="00B9712B">
              <w:rPr>
                <w:rFonts w:ascii="Arial" w:eastAsia="Calibri" w:hAnsi="Arial" w:cs="Arial"/>
                <w:sz w:val="20"/>
                <w:szCs w:val="20"/>
              </w:rPr>
              <w:fldChar w:fldCharType="end"/>
            </w:r>
          </w:p>
        </w:tc>
        <w:tc>
          <w:tcPr>
            <w:tcW w:w="720" w:type="dxa"/>
            <w:vAlign w:val="center"/>
          </w:tcPr>
          <w:p w14:paraId="522C9D9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14A5D6B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3929DFF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40</w:t>
            </w:r>
          </w:p>
        </w:tc>
        <w:tc>
          <w:tcPr>
            <w:tcW w:w="3420" w:type="dxa"/>
            <w:noWrap/>
            <w:vAlign w:val="center"/>
            <w:hideMark/>
          </w:tcPr>
          <w:p w14:paraId="1681481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3.33</w:t>
            </w:r>
          </w:p>
          <w:p w14:paraId="78B779E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ori, 15</w:t>
            </w:r>
          </w:p>
          <w:p w14:paraId="31CBEA0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6.25</w:t>
            </w:r>
          </w:p>
          <w:p w14:paraId="76DD21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5.42</w:t>
            </w:r>
          </w:p>
        </w:tc>
      </w:tr>
      <w:tr w:rsidR="006D34E3" w:rsidRPr="00B9712B" w14:paraId="1B4B0857" w14:textId="77777777" w:rsidTr="00C25C2D">
        <w:trPr>
          <w:trHeight w:val="300"/>
        </w:trPr>
        <w:tc>
          <w:tcPr>
            <w:tcW w:w="2605" w:type="dxa"/>
            <w:noWrap/>
            <w:vAlign w:val="center"/>
            <w:hideMark/>
          </w:tcPr>
          <w:p w14:paraId="21670D7F" w14:textId="626DCC9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chroed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013o0u6tu","properties":{"formattedCitation":"[170]","plainCitation":"[170]"},"citationItems":[{"id":3789,"uris":["http://zotero.org/users/1562642/items/626CUV3W"],"uri":["http://zotero.org/users/1562642/items/626CUV3W"],"itemData":{"id":3789,"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0]</w:t>
            </w:r>
            <w:r w:rsidRPr="00B9712B">
              <w:rPr>
                <w:rFonts w:ascii="Arial" w:eastAsia="Calibri" w:hAnsi="Arial" w:cs="Arial"/>
                <w:sz w:val="20"/>
                <w:szCs w:val="20"/>
              </w:rPr>
              <w:fldChar w:fldCharType="end"/>
            </w:r>
          </w:p>
        </w:tc>
        <w:tc>
          <w:tcPr>
            <w:tcW w:w="720" w:type="dxa"/>
            <w:vAlign w:val="center"/>
          </w:tcPr>
          <w:p w14:paraId="097D7C5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2E178F6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8E49FE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91</w:t>
            </w:r>
          </w:p>
        </w:tc>
        <w:tc>
          <w:tcPr>
            <w:tcW w:w="3420" w:type="dxa"/>
            <w:noWrap/>
            <w:vAlign w:val="center"/>
            <w:hideMark/>
          </w:tcPr>
          <w:p w14:paraId="55D66F8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9.12</w:t>
            </w:r>
          </w:p>
          <w:p w14:paraId="1E8254E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7.69</w:t>
            </w:r>
          </w:p>
          <w:p w14:paraId="08FF21B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5.5</w:t>
            </w:r>
          </w:p>
          <w:p w14:paraId="3EBD4B7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Latino, 5.5</w:t>
            </w:r>
          </w:p>
          <w:p w14:paraId="7F05C45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iracial, 2.2</w:t>
            </w:r>
          </w:p>
        </w:tc>
      </w:tr>
      <w:tr w:rsidR="006D34E3" w:rsidRPr="00B9712B" w14:paraId="7EB42F60" w14:textId="77777777" w:rsidTr="00C25C2D">
        <w:trPr>
          <w:trHeight w:val="300"/>
        </w:trPr>
        <w:tc>
          <w:tcPr>
            <w:tcW w:w="2605" w:type="dxa"/>
            <w:noWrap/>
            <w:vAlign w:val="center"/>
            <w:hideMark/>
          </w:tcPr>
          <w:p w14:paraId="288BC27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handera-Ochsner et al.</w:t>
            </w:r>
          </w:p>
          <w:p w14:paraId="14AFB59C" w14:textId="1790B92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itjr97k6r","properties":{"formattedCitation":"[171]","plainCitation":"[171]"},"citationItems":[{"id":4567,"uris":["http://zotero.org/users/1562642/items/6SDMG94F"],"uri":["http://zotero.org/users/1562642/items/6SDMG94F"],"itemData":{"id":456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1]</w:t>
            </w:r>
            <w:r w:rsidRPr="00B9712B">
              <w:rPr>
                <w:rFonts w:ascii="Arial" w:eastAsia="Calibri" w:hAnsi="Arial" w:cs="Arial"/>
                <w:sz w:val="20"/>
                <w:szCs w:val="20"/>
              </w:rPr>
              <w:fldChar w:fldCharType="end"/>
            </w:r>
          </w:p>
        </w:tc>
        <w:tc>
          <w:tcPr>
            <w:tcW w:w="720" w:type="dxa"/>
            <w:vAlign w:val="center"/>
          </w:tcPr>
          <w:p w14:paraId="33D6D08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5309AC7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52B507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1</w:t>
            </w:r>
          </w:p>
        </w:tc>
        <w:tc>
          <w:tcPr>
            <w:tcW w:w="3420" w:type="dxa"/>
            <w:noWrap/>
            <w:vAlign w:val="center"/>
            <w:hideMark/>
          </w:tcPr>
          <w:p w14:paraId="59BBA8C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85.19</w:t>
            </w:r>
          </w:p>
          <w:p w14:paraId="0F4673D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2.35</w:t>
            </w:r>
          </w:p>
          <w:p w14:paraId="1CD6FCF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47</w:t>
            </w:r>
          </w:p>
        </w:tc>
      </w:tr>
      <w:tr w:rsidR="006D34E3" w:rsidRPr="00B9712B" w14:paraId="55383E02" w14:textId="77777777" w:rsidTr="00C25C2D">
        <w:trPr>
          <w:trHeight w:val="300"/>
        </w:trPr>
        <w:tc>
          <w:tcPr>
            <w:tcW w:w="2605" w:type="dxa"/>
            <w:noWrap/>
            <w:vAlign w:val="center"/>
            <w:hideMark/>
          </w:tcPr>
          <w:p w14:paraId="618A824A" w14:textId="51ACC9E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huttleworth-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7rpfkujc","properties":{"formattedCitation":"[172]","plainCitation":"[172]"},"citationItems":[{"id":4560,"uris":["http://zotero.org/users/1562642/items/QANVMIVS"],"uri":["http://zotero.org/users/1562642/items/QANVMIVS"],"itemData":{"id":4560,"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2]</w:t>
            </w:r>
            <w:r w:rsidRPr="00B9712B">
              <w:rPr>
                <w:rFonts w:ascii="Arial" w:eastAsia="Calibri" w:hAnsi="Arial" w:cs="Arial"/>
                <w:sz w:val="20"/>
                <w:szCs w:val="20"/>
              </w:rPr>
              <w:fldChar w:fldCharType="end"/>
            </w:r>
          </w:p>
        </w:tc>
        <w:tc>
          <w:tcPr>
            <w:tcW w:w="720" w:type="dxa"/>
            <w:vAlign w:val="center"/>
          </w:tcPr>
          <w:p w14:paraId="19B53A0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587F327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14:paraId="22C10ED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14:paraId="6362829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outh African, 100</w:t>
            </w:r>
          </w:p>
        </w:tc>
      </w:tr>
      <w:tr w:rsidR="006D34E3" w:rsidRPr="00B9712B" w14:paraId="415BF7E3" w14:textId="77777777" w:rsidTr="00C25C2D">
        <w:trPr>
          <w:trHeight w:val="300"/>
        </w:trPr>
        <w:tc>
          <w:tcPr>
            <w:tcW w:w="2605" w:type="dxa"/>
            <w:noWrap/>
            <w:vAlign w:val="center"/>
            <w:hideMark/>
          </w:tcPr>
          <w:p w14:paraId="69AFAF30" w14:textId="16FBE5F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huttleworth-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63hs20bof","properties":{"formattedCitation":"[173]","plainCitation":"[173]"},"citationItems":[{"id":3956,"uris":["http://zotero.org/users/1562642/items/5GJFEXWH"],"uri":["http://zotero.org/users/1562642/items/5GJFEXWH"],"itemData":{"id":3956,"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3]</w:t>
            </w:r>
            <w:r w:rsidRPr="00B9712B">
              <w:rPr>
                <w:rFonts w:ascii="Arial" w:eastAsia="Calibri" w:hAnsi="Arial" w:cs="Arial"/>
                <w:sz w:val="20"/>
                <w:szCs w:val="20"/>
              </w:rPr>
              <w:fldChar w:fldCharType="end"/>
            </w:r>
          </w:p>
        </w:tc>
        <w:tc>
          <w:tcPr>
            <w:tcW w:w="720" w:type="dxa"/>
            <w:vAlign w:val="center"/>
          </w:tcPr>
          <w:p w14:paraId="13E0A3D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14:paraId="2BF991E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14:paraId="205ED98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5</w:t>
            </w:r>
          </w:p>
        </w:tc>
        <w:tc>
          <w:tcPr>
            <w:tcW w:w="3420" w:type="dxa"/>
            <w:noWrap/>
            <w:vAlign w:val="center"/>
            <w:hideMark/>
          </w:tcPr>
          <w:p w14:paraId="71CBF9F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1.11</w:t>
            </w:r>
          </w:p>
          <w:p w14:paraId="394258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Zimbabwean, 8.89</w:t>
            </w:r>
          </w:p>
        </w:tc>
      </w:tr>
      <w:tr w:rsidR="006D34E3" w:rsidRPr="00B9712B" w14:paraId="0195EB80" w14:textId="77777777" w:rsidTr="00C25C2D">
        <w:trPr>
          <w:trHeight w:val="300"/>
        </w:trPr>
        <w:tc>
          <w:tcPr>
            <w:tcW w:w="2605" w:type="dxa"/>
            <w:noWrap/>
            <w:vAlign w:val="center"/>
            <w:hideMark/>
          </w:tcPr>
          <w:p w14:paraId="0041987C" w14:textId="40D0B89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huttleworth-Edward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nrjnd2u65","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4]</w:t>
            </w:r>
            <w:r w:rsidRPr="00B9712B">
              <w:rPr>
                <w:rFonts w:ascii="Arial" w:eastAsia="Calibri" w:hAnsi="Arial" w:cs="Arial"/>
                <w:sz w:val="20"/>
                <w:szCs w:val="20"/>
              </w:rPr>
              <w:fldChar w:fldCharType="end"/>
            </w:r>
          </w:p>
        </w:tc>
        <w:tc>
          <w:tcPr>
            <w:tcW w:w="720" w:type="dxa"/>
            <w:vAlign w:val="center"/>
          </w:tcPr>
          <w:p w14:paraId="6F83786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21AFF45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14:paraId="763CC64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1257</w:t>
            </w:r>
          </w:p>
        </w:tc>
        <w:tc>
          <w:tcPr>
            <w:tcW w:w="3420" w:type="dxa"/>
            <w:noWrap/>
            <w:vAlign w:val="center"/>
            <w:hideMark/>
          </w:tcPr>
          <w:p w14:paraId="148F7F7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100</w:t>
            </w:r>
          </w:p>
          <w:p w14:paraId="601AB54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ited States, 85.64</w:t>
            </w:r>
          </w:p>
          <w:p w14:paraId="7BA8461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outh African, 14.36</w:t>
            </w:r>
          </w:p>
        </w:tc>
      </w:tr>
      <w:tr w:rsidR="006D34E3" w:rsidRPr="00B9712B" w14:paraId="1C9FA8C9" w14:textId="77777777" w:rsidTr="00C25C2D">
        <w:trPr>
          <w:trHeight w:val="300"/>
        </w:trPr>
        <w:tc>
          <w:tcPr>
            <w:tcW w:w="2605" w:type="dxa"/>
            <w:noWrap/>
            <w:vAlign w:val="center"/>
            <w:hideMark/>
          </w:tcPr>
          <w:p w14:paraId="6F784CD0" w14:textId="68D670E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ilverber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250bbjja","properties":{"formattedCitation":"[174]","plainCitation":"[174]"},"citationItems":[{"id":4087,"uris":["http://zotero.org/users/1562642/items/FQVFQ7EU"],"uri":["http://zotero.org/users/1562642/items/FQVFQ7EU"],"itemData":{"id":4087,"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4]</w:t>
            </w:r>
            <w:r w:rsidRPr="00B9712B">
              <w:rPr>
                <w:rFonts w:ascii="Arial" w:eastAsia="Calibri" w:hAnsi="Arial" w:cs="Arial"/>
                <w:sz w:val="20"/>
                <w:szCs w:val="20"/>
              </w:rPr>
              <w:fldChar w:fldCharType="end"/>
            </w:r>
          </w:p>
        </w:tc>
        <w:tc>
          <w:tcPr>
            <w:tcW w:w="720" w:type="dxa"/>
            <w:vAlign w:val="center"/>
          </w:tcPr>
          <w:p w14:paraId="7527B40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0F33896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14:paraId="472BFCA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14:paraId="7D89702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122EFF9C" w14:textId="77777777" w:rsidTr="00C25C2D">
        <w:trPr>
          <w:trHeight w:val="300"/>
        </w:trPr>
        <w:tc>
          <w:tcPr>
            <w:tcW w:w="2605" w:type="dxa"/>
            <w:noWrap/>
            <w:vAlign w:val="center"/>
            <w:hideMark/>
          </w:tcPr>
          <w:p w14:paraId="341AF82B" w14:textId="34A7362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im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mtqshshab","properties":{"formattedCitation":"[175]","plainCitation":"[175]"},"citationItems":[{"id":4558,"uris":["http://zotero.org/users/1562642/items/U7E369WI"],"uri":["http://zotero.org/users/1562642/items/U7E369WI"],"itemData":{"id":4558,"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5]</w:t>
            </w:r>
            <w:r w:rsidRPr="00B9712B">
              <w:rPr>
                <w:rFonts w:ascii="Arial" w:eastAsia="Calibri" w:hAnsi="Arial" w:cs="Arial"/>
                <w:sz w:val="20"/>
                <w:szCs w:val="20"/>
              </w:rPr>
              <w:fldChar w:fldCharType="end"/>
            </w:r>
          </w:p>
        </w:tc>
        <w:tc>
          <w:tcPr>
            <w:tcW w:w="720" w:type="dxa"/>
            <w:vAlign w:val="center"/>
          </w:tcPr>
          <w:p w14:paraId="09AF589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26E6AA4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A1FC85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14:paraId="3056EF8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n-Black, 60.53</w:t>
            </w:r>
          </w:p>
        </w:tc>
      </w:tr>
      <w:tr w:rsidR="006D34E3" w:rsidRPr="00B9712B" w14:paraId="79C6B9E4" w14:textId="77777777" w:rsidTr="00C25C2D">
        <w:trPr>
          <w:trHeight w:val="300"/>
        </w:trPr>
        <w:tc>
          <w:tcPr>
            <w:tcW w:w="2605" w:type="dxa"/>
            <w:noWrap/>
            <w:vAlign w:val="center"/>
            <w:hideMark/>
          </w:tcPr>
          <w:p w14:paraId="3010ABAF" w14:textId="6F1B0DC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obl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5mc8clt5v","properties":{"formattedCitation":"[176]","plainCitation":"[176]"},"citationItems":[{"id":3952,"uris":["http://zotero.org/users/1562642/items/5X7NJZJH"],"uri":["http://zotero.org/users/1562642/items/5X7NJZJH"],"itemData":{"id":3952,"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6]</w:t>
            </w:r>
            <w:r w:rsidRPr="00B9712B">
              <w:rPr>
                <w:rFonts w:ascii="Arial" w:eastAsia="Calibri" w:hAnsi="Arial" w:cs="Arial"/>
                <w:sz w:val="20"/>
                <w:szCs w:val="20"/>
              </w:rPr>
              <w:fldChar w:fldCharType="end"/>
            </w:r>
          </w:p>
        </w:tc>
        <w:tc>
          <w:tcPr>
            <w:tcW w:w="720" w:type="dxa"/>
            <w:vAlign w:val="center"/>
          </w:tcPr>
          <w:p w14:paraId="0A97324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65701E7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94C905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25</w:t>
            </w:r>
          </w:p>
        </w:tc>
        <w:tc>
          <w:tcPr>
            <w:tcW w:w="3420" w:type="dxa"/>
            <w:noWrap/>
            <w:vAlign w:val="center"/>
            <w:hideMark/>
          </w:tcPr>
          <w:p w14:paraId="2949674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91.2</w:t>
            </w:r>
          </w:p>
          <w:p w14:paraId="000B6E8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w:t>
            </w:r>
          </w:p>
          <w:p w14:paraId="519AF35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or Latino, 4</w:t>
            </w:r>
          </w:p>
          <w:p w14:paraId="4075944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0.8</w:t>
            </w:r>
          </w:p>
        </w:tc>
      </w:tr>
      <w:tr w:rsidR="006D34E3" w:rsidRPr="00B9712B" w14:paraId="06698037" w14:textId="77777777" w:rsidTr="00C25C2D">
        <w:trPr>
          <w:trHeight w:val="300"/>
        </w:trPr>
        <w:tc>
          <w:tcPr>
            <w:tcW w:w="2605" w:type="dxa"/>
            <w:noWrap/>
            <w:vAlign w:val="center"/>
            <w:hideMark/>
          </w:tcPr>
          <w:p w14:paraId="57D645F4" w14:textId="521ABA9D"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ponhei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0pjh0jg51","properties":{"formattedCitation":"[177]","plainCitation":"[177]"},"citationItems":[{"id":3946,"uris":["http://zotero.org/users/1562642/items/NWMDJRJQ"],"uri":["http://zotero.org/users/1562642/items/NWMDJRJQ"],"itemData":{"id":3946,"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7]</w:t>
            </w:r>
            <w:r w:rsidRPr="00B9712B">
              <w:rPr>
                <w:rFonts w:ascii="Arial" w:eastAsia="Calibri" w:hAnsi="Arial" w:cs="Arial"/>
                <w:sz w:val="20"/>
                <w:szCs w:val="20"/>
              </w:rPr>
              <w:fldChar w:fldCharType="end"/>
            </w:r>
          </w:p>
        </w:tc>
        <w:tc>
          <w:tcPr>
            <w:tcW w:w="720" w:type="dxa"/>
            <w:vAlign w:val="center"/>
          </w:tcPr>
          <w:p w14:paraId="524691A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14:paraId="784EC91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184BF1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7</w:t>
            </w:r>
          </w:p>
        </w:tc>
        <w:tc>
          <w:tcPr>
            <w:tcW w:w="3420" w:type="dxa"/>
            <w:noWrap/>
            <w:vAlign w:val="center"/>
            <w:hideMark/>
          </w:tcPr>
          <w:p w14:paraId="5CA3791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00E32F80" w14:textId="77777777" w:rsidTr="00C25C2D">
        <w:trPr>
          <w:trHeight w:val="300"/>
        </w:trPr>
        <w:tc>
          <w:tcPr>
            <w:tcW w:w="2605" w:type="dxa"/>
            <w:noWrap/>
            <w:vAlign w:val="center"/>
            <w:hideMark/>
          </w:tcPr>
          <w:p w14:paraId="18686B8A" w14:textId="2ABF477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tam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tvj5e6hto","properties":{"formattedCitation":"[178]","plainCitation":"[178]"},"citationItems":[{"id":3978,"uris":["http://zotero.org/users/1562642/items/H3TUJEMV"],"uri":["http://zotero.org/users/1562642/items/H3TUJEMV"],"itemData":{"id":3978,"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8]</w:t>
            </w:r>
            <w:r w:rsidRPr="00B9712B">
              <w:rPr>
                <w:rFonts w:ascii="Arial" w:eastAsia="Calibri" w:hAnsi="Arial" w:cs="Arial"/>
                <w:sz w:val="20"/>
                <w:szCs w:val="20"/>
              </w:rPr>
              <w:fldChar w:fldCharType="end"/>
            </w:r>
          </w:p>
        </w:tc>
        <w:tc>
          <w:tcPr>
            <w:tcW w:w="720" w:type="dxa"/>
            <w:vAlign w:val="center"/>
          </w:tcPr>
          <w:p w14:paraId="78F2516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0329556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3BD1B0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2</w:t>
            </w:r>
          </w:p>
        </w:tc>
        <w:tc>
          <w:tcPr>
            <w:tcW w:w="3420" w:type="dxa"/>
            <w:noWrap/>
            <w:vAlign w:val="center"/>
            <w:hideMark/>
          </w:tcPr>
          <w:p w14:paraId="68C24BC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2.86</w:t>
            </w:r>
          </w:p>
        </w:tc>
      </w:tr>
      <w:tr w:rsidR="006D34E3" w:rsidRPr="00B9712B" w14:paraId="00FDDC75" w14:textId="77777777" w:rsidTr="00C25C2D">
        <w:trPr>
          <w:trHeight w:val="300"/>
        </w:trPr>
        <w:tc>
          <w:tcPr>
            <w:tcW w:w="2605" w:type="dxa"/>
            <w:noWrap/>
            <w:vAlign w:val="center"/>
            <w:hideMark/>
          </w:tcPr>
          <w:p w14:paraId="26A1F92C" w14:textId="01B0286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trai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pked1pe5","properties":{"formattedCitation":"[179]","plainCitation":"[179]"},"citationItems":[{"id":3941,"uris":["http://zotero.org/users/1562642/items/EXZ6KTTP"],"uri":["http://zotero.org/users/1562642/items/EXZ6KTTP"],"itemData":{"id":3941,"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79]</w:t>
            </w:r>
            <w:r w:rsidRPr="00B9712B">
              <w:rPr>
                <w:rFonts w:ascii="Arial" w:eastAsia="Calibri" w:hAnsi="Arial" w:cs="Arial"/>
                <w:sz w:val="20"/>
                <w:szCs w:val="20"/>
              </w:rPr>
              <w:fldChar w:fldCharType="end"/>
            </w:r>
          </w:p>
        </w:tc>
        <w:tc>
          <w:tcPr>
            <w:tcW w:w="720" w:type="dxa"/>
            <w:vAlign w:val="center"/>
          </w:tcPr>
          <w:p w14:paraId="2EE0E54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04C7AC8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B331BF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5</w:t>
            </w:r>
          </w:p>
        </w:tc>
        <w:tc>
          <w:tcPr>
            <w:tcW w:w="3420" w:type="dxa"/>
            <w:noWrap/>
            <w:vAlign w:val="center"/>
            <w:hideMark/>
          </w:tcPr>
          <w:p w14:paraId="72C57FA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8.18</w:t>
            </w:r>
          </w:p>
          <w:p w14:paraId="1DC0127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0</w:t>
            </w:r>
          </w:p>
          <w:p w14:paraId="6C90905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82</w:t>
            </w:r>
          </w:p>
        </w:tc>
      </w:tr>
      <w:tr w:rsidR="006D34E3" w:rsidRPr="00B9712B" w14:paraId="31C30CF0" w14:textId="77777777" w:rsidTr="00C25C2D">
        <w:trPr>
          <w:trHeight w:val="300"/>
        </w:trPr>
        <w:tc>
          <w:tcPr>
            <w:tcW w:w="2605" w:type="dxa"/>
            <w:noWrap/>
            <w:vAlign w:val="center"/>
            <w:hideMark/>
          </w:tcPr>
          <w:p w14:paraId="25FF2463" w14:textId="313A93A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traume-Næshei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nr212mnoj","properties":{"formattedCitation":"[180]","plainCitation":"[180]"},"citationItems":[{"id":92,"uris":["http://zotero.org/users/1562642/items/3MU624I2"],"uri":["http://zotero.org/users/1562642/items/3MU624I2"],"itemData":{"id":9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0]</w:t>
            </w:r>
            <w:r w:rsidRPr="00B9712B">
              <w:rPr>
                <w:rFonts w:ascii="Arial" w:eastAsia="Calibri" w:hAnsi="Arial" w:cs="Arial"/>
                <w:sz w:val="20"/>
                <w:szCs w:val="20"/>
              </w:rPr>
              <w:fldChar w:fldCharType="end"/>
            </w:r>
          </w:p>
        </w:tc>
        <w:tc>
          <w:tcPr>
            <w:tcW w:w="720" w:type="dxa"/>
            <w:vAlign w:val="center"/>
          </w:tcPr>
          <w:p w14:paraId="4823A01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19C070B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14:paraId="06B04DF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55</w:t>
            </w:r>
          </w:p>
        </w:tc>
        <w:tc>
          <w:tcPr>
            <w:tcW w:w="3420" w:type="dxa"/>
            <w:noWrap/>
            <w:vAlign w:val="center"/>
            <w:hideMark/>
          </w:tcPr>
          <w:p w14:paraId="34AB7C0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rweigan or Scandinavian, 69.67</w:t>
            </w:r>
          </w:p>
        </w:tc>
      </w:tr>
      <w:tr w:rsidR="006D34E3" w:rsidRPr="00B9712B" w14:paraId="6005EBAB" w14:textId="77777777" w:rsidTr="00C25C2D">
        <w:trPr>
          <w:trHeight w:val="300"/>
        </w:trPr>
        <w:tc>
          <w:tcPr>
            <w:tcW w:w="2605" w:type="dxa"/>
            <w:noWrap/>
            <w:vAlign w:val="center"/>
            <w:hideMark/>
          </w:tcPr>
          <w:p w14:paraId="22D42396" w14:textId="248B11E3"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traume-Næshei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9g8khcldk","properties":{"formattedCitation":"[181]","plainCitation":"[181]"},"citationItems":[{"id":94,"uris":["http://zotero.org/users/1562642/items/IN3XNSJ2"],"uri":["http://zotero.org/users/1562642/items/IN3XNSJ2"],"itemData":{"id":94,"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1]</w:t>
            </w:r>
            <w:r w:rsidRPr="00B9712B">
              <w:rPr>
                <w:rFonts w:ascii="Arial" w:eastAsia="Calibri" w:hAnsi="Arial" w:cs="Arial"/>
                <w:sz w:val="20"/>
                <w:szCs w:val="20"/>
              </w:rPr>
              <w:fldChar w:fldCharType="end"/>
            </w:r>
          </w:p>
        </w:tc>
        <w:tc>
          <w:tcPr>
            <w:tcW w:w="720" w:type="dxa"/>
            <w:vAlign w:val="center"/>
          </w:tcPr>
          <w:p w14:paraId="3F66078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14:paraId="483AF42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14:paraId="18B51B3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32</w:t>
            </w:r>
          </w:p>
        </w:tc>
        <w:tc>
          <w:tcPr>
            <w:tcW w:w="3420" w:type="dxa"/>
            <w:noWrap/>
            <w:vAlign w:val="center"/>
            <w:hideMark/>
          </w:tcPr>
          <w:p w14:paraId="76E0E1E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rway, 83.19</w:t>
            </w:r>
          </w:p>
          <w:p w14:paraId="2C47DA4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European, 9.05</w:t>
            </w:r>
          </w:p>
          <w:p w14:paraId="5B8D8A7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candinavian, 8.19</w:t>
            </w:r>
          </w:p>
        </w:tc>
      </w:tr>
      <w:tr w:rsidR="006D34E3" w:rsidRPr="00B9712B" w14:paraId="6A694993" w14:textId="77777777" w:rsidTr="00C25C2D">
        <w:trPr>
          <w:trHeight w:val="300"/>
        </w:trPr>
        <w:tc>
          <w:tcPr>
            <w:tcW w:w="2605" w:type="dxa"/>
            <w:noWrap/>
            <w:vAlign w:val="center"/>
            <w:hideMark/>
          </w:tcPr>
          <w:p w14:paraId="5E2EE34C" w14:textId="54E2F68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Such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k6d3h100k","properties":{"formattedCitation":"[182]","plainCitation":"[182]"},"citationItems":[{"id":4541,"uris":["http://zotero.org/users/1562642/items/T5Q8XRZP"],"uri":["http://zotero.org/users/1562642/items/T5Q8XRZP"],"itemData":{"id":4541,"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2]</w:t>
            </w:r>
            <w:r w:rsidRPr="00B9712B">
              <w:rPr>
                <w:rFonts w:ascii="Arial" w:eastAsia="Calibri" w:hAnsi="Arial" w:cs="Arial"/>
                <w:sz w:val="20"/>
                <w:szCs w:val="20"/>
              </w:rPr>
              <w:fldChar w:fldCharType="end"/>
            </w:r>
          </w:p>
        </w:tc>
        <w:tc>
          <w:tcPr>
            <w:tcW w:w="720" w:type="dxa"/>
            <w:vAlign w:val="center"/>
          </w:tcPr>
          <w:p w14:paraId="47D2D53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7E4998E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87CE46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14:paraId="1A52829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on-Caucasian, 18.42</w:t>
            </w:r>
          </w:p>
        </w:tc>
      </w:tr>
      <w:tr w:rsidR="006D34E3" w:rsidRPr="00B9712B" w14:paraId="0CB2543C" w14:textId="77777777" w:rsidTr="00C25C2D">
        <w:trPr>
          <w:trHeight w:val="300"/>
        </w:trPr>
        <w:tc>
          <w:tcPr>
            <w:tcW w:w="2605" w:type="dxa"/>
            <w:noWrap/>
            <w:vAlign w:val="center"/>
            <w:hideMark/>
          </w:tcPr>
          <w:p w14:paraId="6438815D" w14:textId="3AF631D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a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909onh9ck","properties":{"formattedCitation":"[183]","plainCitation":"[183]"},"citationItems":[{"id":4237,"uris":["http://zotero.org/users/1562642/items/8IIVBPKX"],"uri":["http://zotero.org/users/1562642/items/8IIVBPKX"],"itemData":{"id":423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3]</w:t>
            </w:r>
            <w:r w:rsidRPr="00B9712B">
              <w:rPr>
                <w:rFonts w:ascii="Arial" w:eastAsia="Calibri" w:hAnsi="Arial" w:cs="Arial"/>
                <w:sz w:val="20"/>
                <w:szCs w:val="20"/>
              </w:rPr>
              <w:fldChar w:fldCharType="end"/>
            </w:r>
          </w:p>
        </w:tc>
        <w:tc>
          <w:tcPr>
            <w:tcW w:w="720" w:type="dxa"/>
            <w:vAlign w:val="center"/>
          </w:tcPr>
          <w:p w14:paraId="66C7BB6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176C55F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ingapore</w:t>
            </w:r>
          </w:p>
        </w:tc>
        <w:tc>
          <w:tcPr>
            <w:tcW w:w="1350" w:type="dxa"/>
            <w:noWrap/>
            <w:vAlign w:val="center"/>
            <w:hideMark/>
          </w:tcPr>
          <w:p w14:paraId="322B143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6</w:t>
            </w:r>
          </w:p>
        </w:tc>
        <w:tc>
          <w:tcPr>
            <w:tcW w:w="3420" w:type="dxa"/>
            <w:noWrap/>
            <w:vAlign w:val="center"/>
            <w:hideMark/>
          </w:tcPr>
          <w:p w14:paraId="39B344E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hinese, 78.95</w:t>
            </w:r>
          </w:p>
          <w:p w14:paraId="2D66C08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ndian, 13.16</w:t>
            </w:r>
          </w:p>
          <w:p w14:paraId="59F51C3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lay, 5.26</w:t>
            </w:r>
          </w:p>
          <w:p w14:paraId="2B4838A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63</w:t>
            </w:r>
          </w:p>
        </w:tc>
      </w:tr>
      <w:tr w:rsidR="006D34E3" w:rsidRPr="00B9712B" w14:paraId="6B38B9DE" w14:textId="77777777" w:rsidTr="00C25C2D">
        <w:trPr>
          <w:trHeight w:val="300"/>
        </w:trPr>
        <w:tc>
          <w:tcPr>
            <w:tcW w:w="2605" w:type="dxa"/>
            <w:noWrap/>
            <w:vAlign w:val="center"/>
            <w:hideMark/>
          </w:tcPr>
          <w:p w14:paraId="3056350D" w14:textId="45EAC8B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aylo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o12e42fpr","properties":{"formattedCitation":"[184]","plainCitation":"[184]"},"citationItems":[{"id":4530,"uris":["http://zotero.org/users/1562642/items/8FHJ88SG"],"uri":["http://zotero.org/users/1562642/items/8FHJ88SG"],"itemData":{"id":453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4]</w:t>
            </w:r>
            <w:r w:rsidRPr="00B9712B">
              <w:rPr>
                <w:rFonts w:ascii="Arial" w:eastAsia="Calibri" w:hAnsi="Arial" w:cs="Arial"/>
                <w:sz w:val="20"/>
                <w:szCs w:val="20"/>
              </w:rPr>
              <w:fldChar w:fldCharType="end"/>
            </w:r>
          </w:p>
        </w:tc>
        <w:tc>
          <w:tcPr>
            <w:tcW w:w="720" w:type="dxa"/>
            <w:vAlign w:val="center"/>
          </w:tcPr>
          <w:p w14:paraId="763DF07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14:paraId="413FD12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8480582"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14:paraId="0E08307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8.77</w:t>
            </w:r>
          </w:p>
        </w:tc>
      </w:tr>
      <w:tr w:rsidR="006D34E3" w:rsidRPr="00B9712B" w14:paraId="308FFA96" w14:textId="77777777" w:rsidTr="00C25C2D">
        <w:trPr>
          <w:trHeight w:val="300"/>
        </w:trPr>
        <w:tc>
          <w:tcPr>
            <w:tcW w:w="2605" w:type="dxa"/>
            <w:noWrap/>
            <w:vAlign w:val="center"/>
            <w:hideMark/>
          </w:tcPr>
          <w:p w14:paraId="7A3F7C05" w14:textId="0B48BDA9"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Tee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49t8drc1f","properties":{"formattedCitation":"[185]","plainCitation":"[185]"},"citationItems":[{"id":48,"uris":["http://zotero.org/users/1562642/items/TRXPGT8H"],"uri":["http://zotero.org/users/1562642/items/TRXPGT8H"],"itemData":{"id":48,"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5]</w:t>
            </w:r>
            <w:r w:rsidRPr="00B9712B">
              <w:rPr>
                <w:rFonts w:ascii="Arial" w:eastAsia="Calibri" w:hAnsi="Arial" w:cs="Arial"/>
                <w:sz w:val="20"/>
                <w:szCs w:val="20"/>
              </w:rPr>
              <w:fldChar w:fldCharType="end"/>
            </w:r>
          </w:p>
        </w:tc>
        <w:tc>
          <w:tcPr>
            <w:tcW w:w="720" w:type="dxa"/>
            <w:vAlign w:val="center"/>
          </w:tcPr>
          <w:p w14:paraId="7085CE1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584129F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6F2E2A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52</w:t>
            </w:r>
          </w:p>
        </w:tc>
        <w:tc>
          <w:tcPr>
            <w:tcW w:w="3420" w:type="dxa"/>
            <w:noWrap/>
            <w:vAlign w:val="center"/>
            <w:hideMark/>
          </w:tcPr>
          <w:p w14:paraId="3EEF2F2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6.45</w:t>
            </w:r>
          </w:p>
          <w:p w14:paraId="78F02A3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28.29</w:t>
            </w:r>
          </w:p>
        </w:tc>
      </w:tr>
      <w:tr w:rsidR="006D34E3" w:rsidRPr="00B9712B" w14:paraId="0D30AFF9" w14:textId="77777777" w:rsidTr="00C25C2D">
        <w:trPr>
          <w:trHeight w:val="300"/>
        </w:trPr>
        <w:tc>
          <w:tcPr>
            <w:tcW w:w="2605" w:type="dxa"/>
            <w:noWrap/>
            <w:vAlign w:val="center"/>
            <w:hideMark/>
          </w:tcPr>
          <w:p w14:paraId="1E8D2356" w14:textId="05976E8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erry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2ciqi0ql","properties":{"formattedCitation":"[186]","plainCitation":"[186]"},"citationItems":[{"id":4526,"uris":["http://zotero.org/users/1562642/items/TPUPEAGB"],"uri":["http://zotero.org/users/1562642/items/TPUPEAGB"],"itemData":{"id":4526,"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6]</w:t>
            </w:r>
            <w:r w:rsidRPr="00B9712B">
              <w:rPr>
                <w:rFonts w:ascii="Arial" w:eastAsia="Calibri" w:hAnsi="Arial" w:cs="Arial"/>
                <w:sz w:val="20"/>
                <w:szCs w:val="20"/>
              </w:rPr>
              <w:fldChar w:fldCharType="end"/>
            </w:r>
          </w:p>
        </w:tc>
        <w:tc>
          <w:tcPr>
            <w:tcW w:w="720" w:type="dxa"/>
            <w:vAlign w:val="center"/>
          </w:tcPr>
          <w:p w14:paraId="279161B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0F5EDAF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503DB2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14:paraId="3FFB265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non-Latino), 87.5</w:t>
            </w:r>
          </w:p>
          <w:p w14:paraId="20FA697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Latino, 5</w:t>
            </w:r>
          </w:p>
          <w:p w14:paraId="41ABD05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5</w:t>
            </w:r>
          </w:p>
          <w:p w14:paraId="7765887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American, 2.5</w:t>
            </w:r>
          </w:p>
        </w:tc>
      </w:tr>
      <w:tr w:rsidR="006D34E3" w:rsidRPr="00B9712B" w14:paraId="61854E58" w14:textId="77777777" w:rsidTr="00C25C2D">
        <w:trPr>
          <w:trHeight w:val="300"/>
        </w:trPr>
        <w:tc>
          <w:tcPr>
            <w:tcW w:w="2605" w:type="dxa"/>
            <w:noWrap/>
            <w:vAlign w:val="center"/>
            <w:hideMark/>
          </w:tcPr>
          <w:p w14:paraId="1FDB913E" w14:textId="62473DD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hal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e2j6kaug","properties":{"formattedCitation":"[187]","plainCitation":"[187]"},"citationItems":[{"id":3930,"uris":["http://zotero.org/users/1562642/items/N8DRDI55"],"uri":["http://zotero.org/users/1562642/items/N8DRDI55"],"itemData":{"id":3930,"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7]</w:t>
            </w:r>
            <w:r w:rsidRPr="00B9712B">
              <w:rPr>
                <w:rFonts w:ascii="Arial" w:eastAsia="Calibri" w:hAnsi="Arial" w:cs="Arial"/>
                <w:sz w:val="20"/>
                <w:szCs w:val="20"/>
              </w:rPr>
              <w:fldChar w:fldCharType="end"/>
            </w:r>
          </w:p>
        </w:tc>
        <w:tc>
          <w:tcPr>
            <w:tcW w:w="720" w:type="dxa"/>
            <w:vAlign w:val="center"/>
          </w:tcPr>
          <w:p w14:paraId="455FAA5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021611D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23B716D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8</w:t>
            </w:r>
          </w:p>
        </w:tc>
        <w:tc>
          <w:tcPr>
            <w:tcW w:w="3420" w:type="dxa"/>
            <w:noWrap/>
            <w:vAlign w:val="center"/>
            <w:hideMark/>
          </w:tcPr>
          <w:p w14:paraId="41F4C0C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5.39</w:t>
            </w:r>
          </w:p>
          <w:p w14:paraId="65946E6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5.38</w:t>
            </w:r>
          </w:p>
          <w:p w14:paraId="0A5B622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1.54</w:t>
            </w:r>
          </w:p>
          <w:p w14:paraId="6ED0F64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7.69</w:t>
            </w:r>
          </w:p>
        </w:tc>
      </w:tr>
      <w:tr w:rsidR="006D34E3" w:rsidRPr="00B9712B" w14:paraId="7985D946" w14:textId="77777777" w:rsidTr="00C25C2D">
        <w:trPr>
          <w:trHeight w:val="300"/>
        </w:trPr>
        <w:tc>
          <w:tcPr>
            <w:tcW w:w="2605" w:type="dxa"/>
            <w:noWrap/>
            <w:vAlign w:val="center"/>
            <w:hideMark/>
          </w:tcPr>
          <w:p w14:paraId="521B81AD" w14:textId="5A514E1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hea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dh1ea1jot","properties":{"formattedCitation":"[188]","plainCitation":"[188]"},"citationItems":[{"id":4150,"uris":["http://zotero.org/users/1562642/items/2E9PMR4M"],"uri":["http://zotero.org/users/1562642/items/2E9PMR4M"],"itemData":{"id":4150,"type":"article-journal","title":"Enzogenol for cognitive functioning in traumatic brain injury: A pilot placebo</w:instrText>
            </w:r>
            <w:r>
              <w:rPr>
                <w:rFonts w:ascii="Cambria Math" w:eastAsia="Calibri" w:hAnsi="Cambria Math" w:cs="Cambria Math"/>
                <w:sz w:val="20"/>
                <w:szCs w:val="20"/>
              </w:rPr>
              <w:instrText>‐</w:instrText>
            </w:r>
            <w:r>
              <w:rPr>
                <w:rFonts w:ascii="Arial" w:eastAsia="Calibri" w:hAnsi="Arial" w:cs="Arial"/>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8]</w:t>
            </w:r>
            <w:r w:rsidRPr="00B9712B">
              <w:rPr>
                <w:rFonts w:ascii="Arial" w:eastAsia="Calibri" w:hAnsi="Arial" w:cs="Arial"/>
                <w:sz w:val="20"/>
                <w:szCs w:val="20"/>
              </w:rPr>
              <w:fldChar w:fldCharType="end"/>
            </w:r>
          </w:p>
        </w:tc>
        <w:tc>
          <w:tcPr>
            <w:tcW w:w="720" w:type="dxa"/>
            <w:vAlign w:val="center"/>
          </w:tcPr>
          <w:p w14:paraId="044A9F6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3DD28FF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51EA6E4B"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14:paraId="2996127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ew Zealand European, 76.67</w:t>
            </w:r>
          </w:p>
          <w:p w14:paraId="7D4FCD5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ori, 23.33</w:t>
            </w:r>
          </w:p>
        </w:tc>
      </w:tr>
      <w:tr w:rsidR="006D34E3" w:rsidRPr="00B9712B" w14:paraId="05285A1A" w14:textId="77777777" w:rsidTr="00C25C2D">
        <w:trPr>
          <w:trHeight w:val="300"/>
        </w:trPr>
        <w:tc>
          <w:tcPr>
            <w:tcW w:w="2605" w:type="dxa"/>
            <w:noWrap/>
            <w:vAlign w:val="center"/>
            <w:hideMark/>
          </w:tcPr>
          <w:p w14:paraId="1EED3BB5" w14:textId="2F652BF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hea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p32hor84r","properties":{"formattedCitation":"[189]","plainCitation":"[189]"},"citationItems":[{"id":47,"uris":["http://zotero.org/users/1562642/items/RMBJ693Z"],"uri":["http://zotero.org/users/1562642/items/RMBJ693Z"],"itemData":{"id":47,"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89]</w:t>
            </w:r>
            <w:r w:rsidRPr="00B9712B">
              <w:rPr>
                <w:rFonts w:ascii="Arial" w:eastAsia="Calibri" w:hAnsi="Arial" w:cs="Arial"/>
                <w:sz w:val="20"/>
                <w:szCs w:val="20"/>
              </w:rPr>
              <w:fldChar w:fldCharType="end"/>
            </w:r>
          </w:p>
        </w:tc>
        <w:tc>
          <w:tcPr>
            <w:tcW w:w="720" w:type="dxa"/>
            <w:vAlign w:val="center"/>
          </w:tcPr>
          <w:p w14:paraId="0E184A2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54E2556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09F2F49D"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41</w:t>
            </w:r>
          </w:p>
        </w:tc>
        <w:tc>
          <w:tcPr>
            <w:tcW w:w="3420" w:type="dxa"/>
            <w:noWrap/>
            <w:vAlign w:val="center"/>
            <w:hideMark/>
          </w:tcPr>
          <w:p w14:paraId="489ED43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66.28</w:t>
            </w:r>
          </w:p>
          <w:p w14:paraId="10414AF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ori, 28.15</w:t>
            </w:r>
          </w:p>
          <w:p w14:paraId="33E64DB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2.64</w:t>
            </w:r>
          </w:p>
          <w:p w14:paraId="2540006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2.64</w:t>
            </w:r>
          </w:p>
          <w:p w14:paraId="235B6B1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0.29</w:t>
            </w:r>
          </w:p>
        </w:tc>
      </w:tr>
      <w:tr w:rsidR="006D34E3" w:rsidRPr="00B9712B" w14:paraId="7EB24F37" w14:textId="77777777" w:rsidTr="00C25C2D">
        <w:trPr>
          <w:trHeight w:val="300"/>
        </w:trPr>
        <w:tc>
          <w:tcPr>
            <w:tcW w:w="2605" w:type="dxa"/>
            <w:noWrap/>
            <w:vAlign w:val="center"/>
            <w:hideMark/>
          </w:tcPr>
          <w:p w14:paraId="78155DE0" w14:textId="5975EE8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hea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lnd8k4el1","properties":{"formattedCitation":"[190]","plainCitation":"[190]"},"citationItems":[{"id":3929,"uris":["http://zotero.org/users/1562642/items/TWBVHZZI"],"uri":["http://zotero.org/users/1562642/items/TWBVHZZI"],"itemData":{"id":3929,"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0]</w:t>
            </w:r>
            <w:r w:rsidRPr="00B9712B">
              <w:rPr>
                <w:rFonts w:ascii="Arial" w:eastAsia="Calibri" w:hAnsi="Arial" w:cs="Arial"/>
                <w:sz w:val="20"/>
                <w:szCs w:val="20"/>
              </w:rPr>
              <w:fldChar w:fldCharType="end"/>
            </w:r>
          </w:p>
        </w:tc>
        <w:tc>
          <w:tcPr>
            <w:tcW w:w="720" w:type="dxa"/>
            <w:vAlign w:val="center"/>
          </w:tcPr>
          <w:p w14:paraId="66BF50A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5487429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6412356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46</w:t>
            </w:r>
          </w:p>
        </w:tc>
        <w:tc>
          <w:tcPr>
            <w:tcW w:w="3420" w:type="dxa"/>
            <w:noWrap/>
            <w:vAlign w:val="center"/>
            <w:hideMark/>
          </w:tcPr>
          <w:p w14:paraId="2996AF9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ew Zealand European, 63.3</w:t>
            </w:r>
          </w:p>
          <w:p w14:paraId="14DC110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ori, 33.24</w:t>
            </w:r>
          </w:p>
          <w:p w14:paraId="5985D7B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3.47</w:t>
            </w:r>
          </w:p>
        </w:tc>
      </w:tr>
      <w:tr w:rsidR="006D34E3" w:rsidRPr="00B9712B" w14:paraId="16CE2B07" w14:textId="77777777" w:rsidTr="00C25C2D">
        <w:trPr>
          <w:trHeight w:val="300"/>
        </w:trPr>
        <w:tc>
          <w:tcPr>
            <w:tcW w:w="2605" w:type="dxa"/>
            <w:noWrap/>
            <w:vAlign w:val="center"/>
            <w:hideMark/>
          </w:tcPr>
          <w:p w14:paraId="1995DDDB" w14:textId="4AAE5B7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hea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r4o0rbfu","properties":{"formattedCitation":"[191]","plainCitation":"[191]"},"citationItems":[{"id":3928,"uris":["http://zotero.org/users/1562642/items/48I3FP33"],"uri":["http://zotero.org/users/1562642/items/48I3FP33"],"itemData":{"id":3928,"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1]</w:t>
            </w:r>
            <w:r w:rsidRPr="00B9712B">
              <w:rPr>
                <w:rFonts w:ascii="Arial" w:eastAsia="Calibri" w:hAnsi="Arial" w:cs="Arial"/>
                <w:sz w:val="20"/>
                <w:szCs w:val="20"/>
              </w:rPr>
              <w:fldChar w:fldCharType="end"/>
            </w:r>
          </w:p>
        </w:tc>
        <w:tc>
          <w:tcPr>
            <w:tcW w:w="720" w:type="dxa"/>
            <w:vAlign w:val="center"/>
          </w:tcPr>
          <w:p w14:paraId="256CCB30"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59BBC5DB"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14:paraId="13A23F1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42</w:t>
            </w:r>
          </w:p>
        </w:tc>
        <w:tc>
          <w:tcPr>
            <w:tcW w:w="3420" w:type="dxa"/>
            <w:noWrap/>
            <w:vAlign w:val="center"/>
            <w:hideMark/>
          </w:tcPr>
          <w:p w14:paraId="525B621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ew Zealand European, 78.17</w:t>
            </w:r>
          </w:p>
        </w:tc>
      </w:tr>
      <w:tr w:rsidR="006D34E3" w:rsidRPr="00B9712B" w14:paraId="7BB1A9DF" w14:textId="77777777" w:rsidTr="00C25C2D">
        <w:trPr>
          <w:trHeight w:val="300"/>
        </w:trPr>
        <w:tc>
          <w:tcPr>
            <w:tcW w:w="2605" w:type="dxa"/>
            <w:noWrap/>
            <w:vAlign w:val="center"/>
            <w:hideMark/>
          </w:tcPr>
          <w:p w14:paraId="7E5560E3" w14:textId="2CF303B2"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rontel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4q2jpt18h","properties":{"formattedCitation":"[192]","plainCitation":"[192]"},"citationItems":[{"id":3920,"uris":["http://zotero.org/users/1562642/items/6CS84G4S"],"uri":["http://zotero.org/users/1562642/items/6CS84G4S"],"itemData":{"id":3920,"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2]</w:t>
            </w:r>
            <w:r w:rsidRPr="00B9712B">
              <w:rPr>
                <w:rFonts w:ascii="Arial" w:eastAsia="Calibri" w:hAnsi="Arial" w:cs="Arial"/>
                <w:sz w:val="20"/>
                <w:szCs w:val="20"/>
              </w:rPr>
              <w:fldChar w:fldCharType="end"/>
            </w:r>
          </w:p>
        </w:tc>
        <w:tc>
          <w:tcPr>
            <w:tcW w:w="720" w:type="dxa"/>
            <w:vAlign w:val="center"/>
          </w:tcPr>
          <w:p w14:paraId="2C72F14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509E302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FA9B3A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14:paraId="0C5D56E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1.84</w:t>
            </w:r>
          </w:p>
          <w:p w14:paraId="73DB717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4.08</w:t>
            </w:r>
          </w:p>
          <w:p w14:paraId="449DFAF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merican Indian, 4.08</w:t>
            </w:r>
          </w:p>
        </w:tc>
      </w:tr>
      <w:tr w:rsidR="006D34E3" w:rsidRPr="00B9712B" w14:paraId="2797ED77" w14:textId="77777777" w:rsidTr="00C25C2D">
        <w:trPr>
          <w:trHeight w:val="300"/>
        </w:trPr>
        <w:tc>
          <w:tcPr>
            <w:tcW w:w="2605" w:type="dxa"/>
            <w:noWrap/>
            <w:vAlign w:val="center"/>
            <w:hideMark/>
          </w:tcPr>
          <w:p w14:paraId="69CECF8A" w14:textId="2E8DDA7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sushima &amp; Siu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m1qiprapi","properties":{"formattedCitation":"[51]","plainCitation":"[51]"},"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51]</w:t>
            </w:r>
            <w:r w:rsidRPr="00B9712B">
              <w:rPr>
                <w:rFonts w:ascii="Arial" w:eastAsia="Calibri" w:hAnsi="Arial" w:cs="Arial"/>
                <w:sz w:val="20"/>
                <w:szCs w:val="20"/>
              </w:rPr>
              <w:fldChar w:fldCharType="end"/>
            </w:r>
          </w:p>
        </w:tc>
        <w:tc>
          <w:tcPr>
            <w:tcW w:w="720" w:type="dxa"/>
            <w:vAlign w:val="center"/>
          </w:tcPr>
          <w:p w14:paraId="3DFCC0F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2483A9C9"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A1546A1"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47</w:t>
            </w:r>
          </w:p>
        </w:tc>
        <w:tc>
          <w:tcPr>
            <w:tcW w:w="3420" w:type="dxa"/>
            <w:noWrap/>
            <w:vAlign w:val="center"/>
            <w:hideMark/>
          </w:tcPr>
          <w:p w14:paraId="4D437AA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racial background, 43.32</w:t>
            </w:r>
          </w:p>
          <w:p w14:paraId="30C6708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34.01</w:t>
            </w:r>
          </w:p>
          <w:p w14:paraId="47D6D20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11.74</w:t>
            </w:r>
          </w:p>
          <w:p w14:paraId="1744A6E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4.86</w:t>
            </w:r>
          </w:p>
          <w:p w14:paraId="3FC464AE"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Unreported, 3.64</w:t>
            </w:r>
          </w:p>
          <w:p w14:paraId="6C5742D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02</w:t>
            </w:r>
          </w:p>
          <w:p w14:paraId="6AAC5E4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22</w:t>
            </w:r>
          </w:p>
          <w:p w14:paraId="71AA269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or Alaskan</w:t>
            </w:r>
            <w:r w:rsidRPr="00B9712B">
              <w:rPr>
                <w:rFonts w:ascii="Arial" w:eastAsia="Calibri" w:hAnsi="Arial" w:cs="Arial"/>
                <w:sz w:val="20"/>
                <w:szCs w:val="20"/>
              </w:rPr>
              <w:br/>
              <w:t>Native, 0.4</w:t>
            </w:r>
          </w:p>
        </w:tc>
      </w:tr>
      <w:tr w:rsidR="006D34E3" w:rsidRPr="00B9712B" w14:paraId="530FB89D" w14:textId="77777777" w:rsidTr="00C25C2D">
        <w:trPr>
          <w:trHeight w:val="300"/>
        </w:trPr>
        <w:tc>
          <w:tcPr>
            <w:tcW w:w="2605" w:type="dxa"/>
            <w:noWrap/>
            <w:vAlign w:val="center"/>
            <w:hideMark/>
          </w:tcPr>
          <w:p w14:paraId="0A7DAA1A" w14:textId="44A5E81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Tsushima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j1bmnv7c","properties":{"formattedCitation":"[193]","plainCitation":"[193]"},"citationItems":[{"id":4514,"uris":["http://zotero.org/users/1562642/items/PNM7DV8K"],"uri":["http://zotero.org/users/1562642/items/PNM7DV8K"],"itemData":{"id":4514,"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3]</w:t>
            </w:r>
            <w:r w:rsidRPr="00B9712B">
              <w:rPr>
                <w:rFonts w:ascii="Arial" w:eastAsia="Calibri" w:hAnsi="Arial" w:cs="Arial"/>
                <w:sz w:val="20"/>
                <w:szCs w:val="20"/>
              </w:rPr>
              <w:fldChar w:fldCharType="end"/>
            </w:r>
          </w:p>
        </w:tc>
        <w:tc>
          <w:tcPr>
            <w:tcW w:w="720" w:type="dxa"/>
            <w:vAlign w:val="center"/>
          </w:tcPr>
          <w:p w14:paraId="11F35FF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14:paraId="40B478B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688E2D8"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51</w:t>
            </w:r>
          </w:p>
        </w:tc>
        <w:tc>
          <w:tcPr>
            <w:tcW w:w="3420" w:type="dxa"/>
            <w:noWrap/>
            <w:vAlign w:val="center"/>
            <w:hideMark/>
          </w:tcPr>
          <w:p w14:paraId="2C735FC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ethnicities, 43.14</w:t>
            </w:r>
          </w:p>
          <w:p w14:paraId="612EDB1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31.37</w:t>
            </w:r>
          </w:p>
          <w:p w14:paraId="5D97F43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5.69</w:t>
            </w:r>
          </w:p>
          <w:p w14:paraId="2980F3A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acific Islander, 9.8</w:t>
            </w:r>
          </w:p>
        </w:tc>
      </w:tr>
      <w:tr w:rsidR="006D34E3" w:rsidRPr="00B9712B" w14:paraId="77139F7E" w14:textId="77777777" w:rsidTr="00C25C2D">
        <w:trPr>
          <w:trHeight w:val="300"/>
        </w:trPr>
        <w:tc>
          <w:tcPr>
            <w:tcW w:w="2605" w:type="dxa"/>
            <w:noWrap/>
            <w:vAlign w:val="center"/>
            <w:hideMark/>
          </w:tcPr>
          <w:p w14:paraId="1D2A374E" w14:textId="7EF9B43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an Patte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tvroepje","properties":{"formattedCitation":"[194]","plainCitation":"[194]"},"citationItems":[{"id":3914,"uris":["http://zotero.org/users/1562642/items/WSMZGBB3"],"uri":["http://zotero.org/users/1562642/items/WSMZGBB3"],"itemData":{"id":391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4]</w:t>
            </w:r>
            <w:r w:rsidRPr="00B9712B">
              <w:rPr>
                <w:rFonts w:ascii="Arial" w:eastAsia="Calibri" w:hAnsi="Arial" w:cs="Arial"/>
                <w:sz w:val="20"/>
                <w:szCs w:val="20"/>
              </w:rPr>
              <w:fldChar w:fldCharType="end"/>
            </w:r>
          </w:p>
        </w:tc>
        <w:tc>
          <w:tcPr>
            <w:tcW w:w="720" w:type="dxa"/>
            <w:vAlign w:val="center"/>
          </w:tcPr>
          <w:p w14:paraId="77985DC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2B51E50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FCCC3B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50</w:t>
            </w:r>
          </w:p>
        </w:tc>
        <w:tc>
          <w:tcPr>
            <w:tcW w:w="3420" w:type="dxa"/>
            <w:noWrap/>
            <w:vAlign w:val="center"/>
            <w:hideMark/>
          </w:tcPr>
          <w:p w14:paraId="6D7D32D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6</w:t>
            </w:r>
          </w:p>
        </w:tc>
      </w:tr>
      <w:tr w:rsidR="006D34E3" w:rsidRPr="00B9712B" w14:paraId="28035AA6" w14:textId="77777777" w:rsidTr="00C25C2D">
        <w:trPr>
          <w:trHeight w:val="300"/>
        </w:trPr>
        <w:tc>
          <w:tcPr>
            <w:tcW w:w="2605" w:type="dxa"/>
            <w:noWrap/>
            <w:vAlign w:val="center"/>
            <w:hideMark/>
          </w:tcPr>
          <w:p w14:paraId="46DA92B1" w14:textId="4B98C81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anderploe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pvkgs14o0","properties":{"formattedCitation":"[195]","plainCitation":"[195]"},"citationItems":[{"id":4156,"uris":["http://zotero.org/users/1562642/items/A8JNGKID"],"uri":["http://zotero.org/users/1562642/items/A8JNGKID"],"itemData":{"id":4156,"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5]</w:t>
            </w:r>
            <w:r w:rsidRPr="00B9712B">
              <w:rPr>
                <w:rFonts w:ascii="Arial" w:eastAsia="Calibri" w:hAnsi="Arial" w:cs="Arial"/>
                <w:sz w:val="20"/>
                <w:szCs w:val="20"/>
              </w:rPr>
              <w:fldChar w:fldCharType="end"/>
            </w:r>
          </w:p>
        </w:tc>
        <w:tc>
          <w:tcPr>
            <w:tcW w:w="720" w:type="dxa"/>
            <w:vAlign w:val="center"/>
          </w:tcPr>
          <w:p w14:paraId="4A3A7C1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14:paraId="40B899B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04EDBCE7"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826</w:t>
            </w:r>
          </w:p>
        </w:tc>
        <w:tc>
          <w:tcPr>
            <w:tcW w:w="3420" w:type="dxa"/>
            <w:noWrap/>
            <w:vAlign w:val="center"/>
            <w:hideMark/>
          </w:tcPr>
          <w:p w14:paraId="2F749EF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nority, 19.25</w:t>
            </w:r>
          </w:p>
        </w:tc>
      </w:tr>
      <w:tr w:rsidR="006D34E3" w:rsidRPr="00B9712B" w14:paraId="69A5A5CB" w14:textId="77777777" w:rsidTr="00C25C2D">
        <w:trPr>
          <w:trHeight w:val="300"/>
        </w:trPr>
        <w:tc>
          <w:tcPr>
            <w:tcW w:w="2605" w:type="dxa"/>
            <w:noWrap/>
            <w:vAlign w:val="center"/>
            <w:hideMark/>
          </w:tcPr>
          <w:p w14:paraId="23B961E1" w14:textId="4319A1B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anderploe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s464c0fd","properties":{"formattedCitation":"[196]","plainCitation":"[196]"},"citationItems":[{"id":4509,"uris":["http://zotero.org/users/1562642/items/25UHBX2T"],"uri":["http://zotero.org/users/1562642/items/25UHBX2T"],"itemData":{"id":4509,"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6]</w:t>
            </w:r>
            <w:r w:rsidRPr="00B9712B">
              <w:rPr>
                <w:rFonts w:ascii="Arial" w:eastAsia="Calibri" w:hAnsi="Arial" w:cs="Arial"/>
                <w:sz w:val="20"/>
                <w:szCs w:val="20"/>
              </w:rPr>
              <w:fldChar w:fldCharType="end"/>
            </w:r>
          </w:p>
        </w:tc>
        <w:tc>
          <w:tcPr>
            <w:tcW w:w="720" w:type="dxa"/>
            <w:vAlign w:val="center"/>
          </w:tcPr>
          <w:p w14:paraId="19ECCAD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14:paraId="2C2E1BE8"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FF1548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832</w:t>
            </w:r>
          </w:p>
        </w:tc>
        <w:tc>
          <w:tcPr>
            <w:tcW w:w="3420" w:type="dxa"/>
            <w:noWrap/>
            <w:vAlign w:val="center"/>
            <w:hideMark/>
          </w:tcPr>
          <w:p w14:paraId="68453A5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1.31</w:t>
            </w:r>
          </w:p>
          <w:p w14:paraId="42DC713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12.11</w:t>
            </w:r>
          </w:p>
          <w:p w14:paraId="1DF0927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4.67</w:t>
            </w:r>
          </w:p>
          <w:p w14:paraId="312EC0C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85</w:t>
            </w:r>
          </w:p>
        </w:tc>
      </w:tr>
      <w:tr w:rsidR="006D34E3" w:rsidRPr="00B9712B" w14:paraId="570A5EB8" w14:textId="77777777" w:rsidTr="00C25C2D">
        <w:trPr>
          <w:trHeight w:val="300"/>
        </w:trPr>
        <w:tc>
          <w:tcPr>
            <w:tcW w:w="2605" w:type="dxa"/>
            <w:noWrap/>
            <w:vAlign w:val="center"/>
            <w:hideMark/>
          </w:tcPr>
          <w:p w14:paraId="12D65C5A" w14:textId="1F7BD1B8"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asterlin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6l4ubtms9","properties":{"formattedCitation":"[197]","plainCitation":"[197]"},"citationItems":[{"id":3911,"uris":["http://zotero.org/users/1562642/items/ZTSSXBJX"],"uri":["http://zotero.org/users/1562642/items/ZTSSXBJX"],"itemData":{"id":3911,"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7]</w:t>
            </w:r>
            <w:r w:rsidRPr="00B9712B">
              <w:rPr>
                <w:rFonts w:ascii="Arial" w:eastAsia="Calibri" w:hAnsi="Arial" w:cs="Arial"/>
                <w:sz w:val="20"/>
                <w:szCs w:val="20"/>
              </w:rPr>
              <w:fldChar w:fldCharType="end"/>
            </w:r>
          </w:p>
        </w:tc>
        <w:tc>
          <w:tcPr>
            <w:tcW w:w="720" w:type="dxa"/>
            <w:vAlign w:val="center"/>
          </w:tcPr>
          <w:p w14:paraId="44A1A8F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08DC9F8C"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2E162BA"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760</w:t>
            </w:r>
          </w:p>
        </w:tc>
        <w:tc>
          <w:tcPr>
            <w:tcW w:w="3420" w:type="dxa"/>
            <w:noWrap/>
            <w:vAlign w:val="center"/>
            <w:hideMark/>
          </w:tcPr>
          <w:p w14:paraId="6B953B2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Ethnic Minority, 42.9</w:t>
            </w:r>
          </w:p>
        </w:tc>
      </w:tr>
      <w:tr w:rsidR="006D34E3" w:rsidRPr="00B9712B" w14:paraId="18C1F6C3" w14:textId="77777777" w:rsidTr="00C25C2D">
        <w:trPr>
          <w:trHeight w:val="300"/>
        </w:trPr>
        <w:tc>
          <w:tcPr>
            <w:tcW w:w="2605" w:type="dxa"/>
            <w:noWrap/>
            <w:vAlign w:val="center"/>
            <w:hideMark/>
          </w:tcPr>
          <w:p w14:paraId="43E08AE4" w14:textId="49D824EB"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eeramuthu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6hbcj5r6q","properties":{"formattedCitation":"[198]","plainCitation":"[198]"},"citationItems":[{"id":3859,"uris":["http://zotero.org/users/1562642/items/UPJUB4CC"],"uri":["http://zotero.org/users/1562642/items/UPJUB4CC"],"itemData":{"id":3859,"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8]</w:t>
            </w:r>
            <w:r w:rsidRPr="00B9712B">
              <w:rPr>
                <w:rFonts w:ascii="Arial" w:eastAsia="Calibri" w:hAnsi="Arial" w:cs="Arial"/>
                <w:sz w:val="20"/>
                <w:szCs w:val="20"/>
              </w:rPr>
              <w:fldChar w:fldCharType="end"/>
            </w:r>
          </w:p>
        </w:tc>
        <w:tc>
          <w:tcPr>
            <w:tcW w:w="720" w:type="dxa"/>
            <w:vAlign w:val="center"/>
          </w:tcPr>
          <w:p w14:paraId="183D22B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7C68E6A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14:paraId="5F653BE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1</w:t>
            </w:r>
          </w:p>
        </w:tc>
        <w:tc>
          <w:tcPr>
            <w:tcW w:w="3420" w:type="dxa"/>
            <w:noWrap/>
            <w:vAlign w:val="center"/>
            <w:hideMark/>
          </w:tcPr>
          <w:p w14:paraId="49B8FA3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alay, 57.14</w:t>
            </w:r>
          </w:p>
          <w:p w14:paraId="586316B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Indian, 28.57</w:t>
            </w:r>
          </w:p>
          <w:p w14:paraId="6C6C7B4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hinese, 14.29</w:t>
            </w:r>
          </w:p>
        </w:tc>
      </w:tr>
      <w:tr w:rsidR="006D34E3" w:rsidRPr="00B9712B" w14:paraId="73EF5515" w14:textId="77777777" w:rsidTr="00C25C2D">
        <w:trPr>
          <w:trHeight w:val="300"/>
        </w:trPr>
        <w:tc>
          <w:tcPr>
            <w:tcW w:w="2605" w:type="dxa"/>
            <w:noWrap/>
            <w:vAlign w:val="center"/>
            <w:hideMark/>
          </w:tcPr>
          <w:p w14:paraId="64245182" w14:textId="3127CFA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eeramuthu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fliff40ne","properties":{"formattedCitation":"[199]","plainCitation":"[199]"},"citationItems":[{"id":46,"uris":["http://zotero.org/users/1562642/items/9ZPU882X"],"uri":["http://zotero.org/users/1562642/items/9ZPU882X"],"itemData":{"id":46,"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199]</w:t>
            </w:r>
            <w:r w:rsidRPr="00B9712B">
              <w:rPr>
                <w:rFonts w:ascii="Arial" w:eastAsia="Calibri" w:hAnsi="Arial" w:cs="Arial"/>
                <w:sz w:val="20"/>
                <w:szCs w:val="20"/>
              </w:rPr>
              <w:fldChar w:fldCharType="end"/>
            </w:r>
          </w:p>
        </w:tc>
        <w:tc>
          <w:tcPr>
            <w:tcW w:w="720" w:type="dxa"/>
            <w:vAlign w:val="center"/>
          </w:tcPr>
          <w:p w14:paraId="6057CAA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230768F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14:paraId="6E530AA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1</w:t>
            </w:r>
          </w:p>
        </w:tc>
        <w:tc>
          <w:tcPr>
            <w:tcW w:w="3420" w:type="dxa"/>
            <w:noWrap/>
            <w:vAlign w:val="center"/>
            <w:hideMark/>
          </w:tcPr>
          <w:p w14:paraId="02CC554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Polynesian Malay, 75.61</w:t>
            </w:r>
          </w:p>
        </w:tc>
      </w:tr>
      <w:tr w:rsidR="006D34E3" w:rsidRPr="00B9712B" w14:paraId="1F98E053" w14:textId="77777777" w:rsidTr="00C25C2D">
        <w:trPr>
          <w:trHeight w:val="300"/>
        </w:trPr>
        <w:tc>
          <w:tcPr>
            <w:tcW w:w="2605" w:type="dxa"/>
            <w:noWrap/>
            <w:vAlign w:val="center"/>
            <w:hideMark/>
          </w:tcPr>
          <w:p w14:paraId="3FA008DB" w14:textId="1630B2B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Vilar-López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rib75mj4a","properties":{"formattedCitation":"[200]","plainCitation":"[200]"},"citationItems":[{"id":3909,"uris":["http://zotero.org/users/1562642/items/9QFJVNV4"],"uri":["http://zotero.org/users/1562642/items/9QFJVNV4"],"itemData":{"id":3909,"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0]</w:t>
            </w:r>
            <w:r w:rsidRPr="00B9712B">
              <w:rPr>
                <w:rFonts w:ascii="Arial" w:eastAsia="Calibri" w:hAnsi="Arial" w:cs="Arial"/>
                <w:sz w:val="20"/>
                <w:szCs w:val="20"/>
              </w:rPr>
              <w:fldChar w:fldCharType="end"/>
            </w:r>
          </w:p>
        </w:tc>
        <w:tc>
          <w:tcPr>
            <w:tcW w:w="720" w:type="dxa"/>
            <w:vAlign w:val="center"/>
          </w:tcPr>
          <w:p w14:paraId="79809EA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14:paraId="5652AE5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Spain</w:t>
            </w:r>
          </w:p>
        </w:tc>
        <w:tc>
          <w:tcPr>
            <w:tcW w:w="1350" w:type="dxa"/>
            <w:noWrap/>
            <w:vAlign w:val="center"/>
            <w:hideMark/>
          </w:tcPr>
          <w:p w14:paraId="3CF6A18F"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1</w:t>
            </w:r>
          </w:p>
        </w:tc>
        <w:tc>
          <w:tcPr>
            <w:tcW w:w="3420" w:type="dxa"/>
            <w:noWrap/>
            <w:vAlign w:val="center"/>
            <w:hideMark/>
          </w:tcPr>
          <w:p w14:paraId="5CA0CB0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Spain, 100</w:t>
            </w:r>
          </w:p>
        </w:tc>
      </w:tr>
      <w:tr w:rsidR="006D34E3" w:rsidRPr="00B9712B" w14:paraId="017CA362" w14:textId="77777777" w:rsidTr="00C25C2D">
        <w:trPr>
          <w:trHeight w:val="300"/>
        </w:trPr>
        <w:tc>
          <w:tcPr>
            <w:tcW w:w="2605" w:type="dxa"/>
            <w:noWrap/>
            <w:vAlign w:val="center"/>
            <w:hideMark/>
          </w:tcPr>
          <w:p w14:paraId="46E28666" w14:textId="54F4AEF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älja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54fgeab2m","properties":{"formattedCitation":"[201]","plainCitation":"[201]"},"citationItems":[{"id":4103,"uris":["http://zotero.org/users/1562642/items/P65Z4PDP"],"uri":["http://zotero.org/users/1562642/items/P65Z4PDP"],"itemData":{"id":4103,"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1]</w:t>
            </w:r>
            <w:r w:rsidRPr="00B9712B">
              <w:rPr>
                <w:rFonts w:ascii="Arial" w:eastAsia="Calibri" w:hAnsi="Arial" w:cs="Arial"/>
                <w:sz w:val="20"/>
                <w:szCs w:val="20"/>
              </w:rPr>
              <w:fldChar w:fldCharType="end"/>
            </w:r>
          </w:p>
        </w:tc>
        <w:tc>
          <w:tcPr>
            <w:tcW w:w="720" w:type="dxa"/>
            <w:vAlign w:val="center"/>
          </w:tcPr>
          <w:p w14:paraId="7B4AE45F"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0328113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14:paraId="332A2D6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86</w:t>
            </w:r>
          </w:p>
        </w:tc>
        <w:tc>
          <w:tcPr>
            <w:tcW w:w="3420" w:type="dxa"/>
            <w:noWrap/>
            <w:vAlign w:val="center"/>
            <w:hideMark/>
          </w:tcPr>
          <w:p w14:paraId="741C6C88"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100</w:t>
            </w:r>
          </w:p>
        </w:tc>
      </w:tr>
      <w:tr w:rsidR="006D34E3" w:rsidRPr="00B9712B" w14:paraId="069A8D87" w14:textId="77777777" w:rsidTr="00C25C2D">
        <w:trPr>
          <w:trHeight w:val="300"/>
        </w:trPr>
        <w:tc>
          <w:tcPr>
            <w:tcW w:w="2605" w:type="dxa"/>
            <w:noWrap/>
            <w:vAlign w:val="center"/>
            <w:hideMark/>
          </w:tcPr>
          <w:p w14:paraId="25949163" w14:textId="4662D0A0"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aid-Ebbs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km19sqpuc","properties":{"formattedCitation":"[202]","plainCitation":"[202]"},"citationItems":[{"id":3910,"uris":["http://zotero.org/users/1562642/items/E5Q8ZHAV"],"uri":["http://zotero.org/users/1562642/items/E5Q8ZHAV"],"itemData":{"id":3910,"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2]</w:t>
            </w:r>
            <w:r w:rsidRPr="00B9712B">
              <w:rPr>
                <w:rFonts w:ascii="Arial" w:eastAsia="Calibri" w:hAnsi="Arial" w:cs="Arial"/>
                <w:sz w:val="20"/>
                <w:szCs w:val="20"/>
              </w:rPr>
              <w:fldChar w:fldCharType="end"/>
            </w:r>
          </w:p>
        </w:tc>
        <w:tc>
          <w:tcPr>
            <w:tcW w:w="720" w:type="dxa"/>
            <w:vAlign w:val="center"/>
          </w:tcPr>
          <w:p w14:paraId="4F9A51F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6E465AC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C14C2A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w:t>
            </w:r>
          </w:p>
        </w:tc>
        <w:tc>
          <w:tcPr>
            <w:tcW w:w="3420" w:type="dxa"/>
            <w:noWrap/>
            <w:vAlign w:val="center"/>
            <w:hideMark/>
          </w:tcPr>
          <w:p w14:paraId="637C7C5F"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83.33</w:t>
            </w:r>
          </w:p>
          <w:p w14:paraId="39BC447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African-American, 16.67</w:t>
            </w:r>
          </w:p>
        </w:tc>
      </w:tr>
      <w:tr w:rsidR="006D34E3" w:rsidRPr="00B9712B" w14:paraId="0230C1B4" w14:textId="77777777" w:rsidTr="00C25C2D">
        <w:trPr>
          <w:trHeight w:val="300"/>
        </w:trPr>
        <w:tc>
          <w:tcPr>
            <w:tcW w:w="2605" w:type="dxa"/>
            <w:noWrap/>
            <w:vAlign w:val="center"/>
            <w:hideMark/>
          </w:tcPr>
          <w:p w14:paraId="72342BC9" w14:textId="75CAA9B4"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lastRenderedPageBreak/>
              <w:t xml:space="preserve">Walk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c9r0q7r0i","properties":{"formattedCitation":"[203]","plainCitation":"[203]"},"citationItems":[{"id":4499,"uris":["http://zotero.org/users/1562642/items/3W7AU62N"],"uri":["http://zotero.org/users/1562642/items/3W7AU62N"],"itemData":{"id":4499,"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w:instrText>
            </w:r>
            <w:r>
              <w:rPr>
                <w:rFonts w:ascii="Cambria Math" w:eastAsia="Calibri" w:hAnsi="Cambria Math" w:cs="Cambria Math"/>
                <w:sz w:val="20"/>
                <w:szCs w:val="20"/>
              </w:rPr>
              <w:instrText>₂</w:instrText>
            </w:r>
            <w:r>
              <w:rPr>
                <w:rFonts w:ascii="Arial" w:eastAsia="Calibri" w:hAnsi="Arial" w:cs="Arial"/>
                <w:sz w:val="20"/>
                <w:szCs w:val="20"/>
              </w:rPr>
              <w:instrText>) is a proposed treatment but has not been rigorously studied for this condition. Objectives. In a secondary analysis, examine for possible effects on psychomotor (balance and fine motor) and cognitive performance 1 week after an HBO</w:instrText>
            </w:r>
            <w:r>
              <w:rPr>
                <w:rFonts w:ascii="Cambria Math" w:eastAsia="Calibri" w:hAnsi="Cambria Math" w:cs="Cambria Math"/>
                <w:sz w:val="20"/>
                <w:szCs w:val="20"/>
              </w:rPr>
              <w:instrText>₂</w:instrText>
            </w:r>
            <w:r>
              <w:rPr>
                <w:rFonts w:ascii="Arial" w:eastAsia="Calibri" w:hAnsi="Arial" w:cs="Arial"/>
                <w:sz w:val="20"/>
                <w:szCs w:val="20"/>
              </w:rPr>
              <w:instrText xml:space="preserve">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w:instrText>
            </w:r>
            <w:r>
              <w:rPr>
                <w:rFonts w:ascii="Cambria Math" w:eastAsia="Calibri" w:hAnsi="Cambria Math" w:cs="Cambria Math"/>
                <w:sz w:val="20"/>
                <w:szCs w:val="20"/>
              </w:rPr>
              <w:instrText>₂</w:instrText>
            </w:r>
            <w:r>
              <w:rPr>
                <w:rFonts w:ascii="Arial" w:eastAsia="Calibri" w:hAnsi="Arial" w:cs="Arial"/>
                <w:sz w:val="20"/>
                <w:szCs w:val="20"/>
              </w:rPr>
              <w:instrText xml:space="preserve">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3]</w:t>
            </w:r>
            <w:r w:rsidRPr="00B9712B">
              <w:rPr>
                <w:rFonts w:ascii="Arial" w:eastAsia="Calibri" w:hAnsi="Arial" w:cs="Arial"/>
                <w:sz w:val="20"/>
                <w:szCs w:val="20"/>
              </w:rPr>
              <w:fldChar w:fldCharType="end"/>
            </w:r>
          </w:p>
        </w:tc>
        <w:tc>
          <w:tcPr>
            <w:tcW w:w="720" w:type="dxa"/>
            <w:vAlign w:val="center"/>
          </w:tcPr>
          <w:p w14:paraId="5680C39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24DD5925"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AB1A4A0"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14:paraId="6C05733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8.33</w:t>
            </w:r>
          </w:p>
          <w:p w14:paraId="28216D01"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6.67</w:t>
            </w:r>
          </w:p>
          <w:p w14:paraId="255F9469"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33</w:t>
            </w:r>
          </w:p>
          <w:p w14:paraId="5ECD39D6"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American, 1.67</w:t>
            </w:r>
          </w:p>
        </w:tc>
      </w:tr>
      <w:tr w:rsidR="006D34E3" w:rsidRPr="00B9712B" w14:paraId="17F1790D" w14:textId="77777777" w:rsidTr="00C25C2D">
        <w:trPr>
          <w:trHeight w:val="300"/>
        </w:trPr>
        <w:tc>
          <w:tcPr>
            <w:tcW w:w="2605" w:type="dxa"/>
            <w:noWrap/>
            <w:vAlign w:val="center"/>
            <w:hideMark/>
          </w:tcPr>
          <w:p w14:paraId="2383CCA4" w14:textId="66DAE4B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ang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qh1i2da7e","properties":{"formattedCitation":"[204]","plainCitation":"[204]"},"citationItems":[{"id":45,"uris":["http://zotero.org/users/1562642/items/U7PWK7I6"],"uri":["http://zotero.org/users/1562642/items/U7PWK7I6"],"itemData":{"id":45,"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4]</w:t>
            </w:r>
            <w:r w:rsidRPr="00B9712B">
              <w:rPr>
                <w:rFonts w:ascii="Arial" w:eastAsia="Calibri" w:hAnsi="Arial" w:cs="Arial"/>
                <w:sz w:val="20"/>
                <w:szCs w:val="20"/>
              </w:rPr>
              <w:fldChar w:fldCharType="end"/>
            </w:r>
          </w:p>
        </w:tc>
        <w:tc>
          <w:tcPr>
            <w:tcW w:w="720" w:type="dxa"/>
            <w:vAlign w:val="center"/>
          </w:tcPr>
          <w:p w14:paraId="124E768A"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67265722"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44E9ACBC"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7</w:t>
            </w:r>
          </w:p>
        </w:tc>
        <w:tc>
          <w:tcPr>
            <w:tcW w:w="3420" w:type="dxa"/>
            <w:noWrap/>
            <w:vAlign w:val="center"/>
            <w:hideMark/>
          </w:tcPr>
          <w:p w14:paraId="53948C0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72.97</w:t>
            </w:r>
          </w:p>
          <w:p w14:paraId="04CCB95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24.32</w:t>
            </w:r>
          </w:p>
          <w:p w14:paraId="3CEE2AE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2.7</w:t>
            </w:r>
          </w:p>
        </w:tc>
      </w:tr>
      <w:tr w:rsidR="006D34E3" w:rsidRPr="00B9712B" w14:paraId="13466049" w14:textId="77777777" w:rsidTr="00C25C2D">
        <w:trPr>
          <w:trHeight w:val="300"/>
        </w:trPr>
        <w:tc>
          <w:tcPr>
            <w:tcW w:w="2605" w:type="dxa"/>
            <w:noWrap/>
            <w:vAlign w:val="center"/>
            <w:hideMark/>
          </w:tcPr>
          <w:p w14:paraId="25BDAEFB" w14:textId="48AC66AC"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hiteside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rp4h71rsu","properties":{"formattedCitation":"[205]","plainCitation":"[205]"},"citationItems":[{"id":3905,"uris":["http://zotero.org/users/1562642/items/BI3KGKR7"],"uri":["http://zotero.org/users/1562642/items/BI3KGKR7"],"itemData":{"id":3905,"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5]</w:t>
            </w:r>
            <w:r w:rsidRPr="00B9712B">
              <w:rPr>
                <w:rFonts w:ascii="Arial" w:eastAsia="Calibri" w:hAnsi="Arial" w:cs="Arial"/>
                <w:sz w:val="20"/>
                <w:szCs w:val="20"/>
              </w:rPr>
              <w:fldChar w:fldCharType="end"/>
            </w:r>
          </w:p>
        </w:tc>
        <w:tc>
          <w:tcPr>
            <w:tcW w:w="720" w:type="dxa"/>
            <w:vAlign w:val="center"/>
          </w:tcPr>
          <w:p w14:paraId="78EEA30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14:paraId="75F2420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69DCD133"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224</w:t>
            </w:r>
          </w:p>
        </w:tc>
        <w:tc>
          <w:tcPr>
            <w:tcW w:w="3420" w:type="dxa"/>
            <w:noWrap/>
            <w:vAlign w:val="center"/>
            <w:hideMark/>
          </w:tcPr>
          <w:p w14:paraId="575281B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95.98</w:t>
            </w:r>
          </w:p>
        </w:tc>
      </w:tr>
      <w:tr w:rsidR="006D34E3" w:rsidRPr="00B9712B" w14:paraId="7CF12A38" w14:textId="77777777" w:rsidTr="00C25C2D">
        <w:trPr>
          <w:trHeight w:val="300"/>
        </w:trPr>
        <w:tc>
          <w:tcPr>
            <w:tcW w:w="2605" w:type="dxa"/>
            <w:noWrap/>
            <w:vAlign w:val="center"/>
            <w:hideMark/>
          </w:tcPr>
          <w:p w14:paraId="0DE88319" w14:textId="3D12B8D1"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illeumi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jvhji9bom","properties":{"formattedCitation":"[206]","plainCitation":"[206]"},"citationItems":[{"id":3492,"uris":["http://zotero.org/users/1562642/items/39RFVFE2"],"uri":["http://zotero.org/users/1562642/items/39RFVFE2"],"itemData":{"id":3492,"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6]</w:t>
            </w:r>
            <w:r w:rsidRPr="00B9712B">
              <w:rPr>
                <w:rFonts w:ascii="Arial" w:eastAsia="Calibri" w:hAnsi="Arial" w:cs="Arial"/>
                <w:sz w:val="20"/>
                <w:szCs w:val="20"/>
              </w:rPr>
              <w:fldChar w:fldCharType="end"/>
            </w:r>
          </w:p>
        </w:tc>
        <w:tc>
          <w:tcPr>
            <w:tcW w:w="720" w:type="dxa"/>
            <w:vAlign w:val="center"/>
          </w:tcPr>
          <w:p w14:paraId="2BFA20D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14:paraId="35CB7C6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A704525"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14:paraId="20199275"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0</w:t>
            </w:r>
          </w:p>
          <w:p w14:paraId="1014493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3</w:t>
            </w:r>
          </w:p>
          <w:p w14:paraId="75491A4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ixed or multiple, 6</w:t>
            </w:r>
          </w:p>
          <w:p w14:paraId="1082974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1</w:t>
            </w:r>
          </w:p>
        </w:tc>
      </w:tr>
      <w:tr w:rsidR="006D34E3" w:rsidRPr="00B9712B" w14:paraId="4B60F497" w14:textId="77777777" w:rsidTr="00C25C2D">
        <w:trPr>
          <w:trHeight w:val="300"/>
        </w:trPr>
        <w:tc>
          <w:tcPr>
            <w:tcW w:w="2605" w:type="dxa"/>
            <w:noWrap/>
            <w:vAlign w:val="center"/>
            <w:hideMark/>
          </w:tcPr>
          <w:p w14:paraId="4AED9A7B" w14:textId="62CF752E"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inkler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b92jgnrj7","properties":{"formattedCitation":"[207]","plainCitation":"[207]"},"citationItems":[{"id":3903,"uris":["http://zotero.org/users/1562642/items/7J9MTN5W"],"uri":["http://zotero.org/users/1562642/items/7J9MTN5W"],"itemData":{"id":3903,"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7]</w:t>
            </w:r>
            <w:r w:rsidRPr="00B9712B">
              <w:rPr>
                <w:rFonts w:ascii="Arial" w:eastAsia="Calibri" w:hAnsi="Arial" w:cs="Arial"/>
                <w:sz w:val="20"/>
                <w:szCs w:val="20"/>
              </w:rPr>
              <w:fldChar w:fldCharType="end"/>
            </w:r>
          </w:p>
        </w:tc>
        <w:tc>
          <w:tcPr>
            <w:tcW w:w="720" w:type="dxa"/>
            <w:vAlign w:val="center"/>
          </w:tcPr>
          <w:p w14:paraId="184C4F8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4292D424"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15E13F79"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14:paraId="7D4CC8F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70</w:t>
            </w:r>
          </w:p>
          <w:p w14:paraId="05C78F6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4</w:t>
            </w:r>
          </w:p>
          <w:p w14:paraId="53D5B8F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Multiracial, 9</w:t>
            </w:r>
          </w:p>
          <w:p w14:paraId="4924AA7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sian, 5</w:t>
            </w:r>
          </w:p>
          <w:p w14:paraId="1EABE0C3"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merican Indian or Alaskan</w:t>
            </w:r>
            <w:r w:rsidRPr="00B9712B">
              <w:rPr>
                <w:rFonts w:ascii="Arial" w:eastAsia="Calibri" w:hAnsi="Arial" w:cs="Arial"/>
                <w:sz w:val="20"/>
                <w:szCs w:val="20"/>
              </w:rPr>
              <w:br/>
              <w:t>Native, 1</w:t>
            </w:r>
          </w:p>
          <w:p w14:paraId="42DA4A4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1</w:t>
            </w:r>
          </w:p>
        </w:tc>
      </w:tr>
      <w:tr w:rsidR="006D34E3" w:rsidRPr="00B9712B" w14:paraId="134B17F9" w14:textId="77777777" w:rsidTr="00C25C2D">
        <w:trPr>
          <w:trHeight w:val="300"/>
        </w:trPr>
        <w:tc>
          <w:tcPr>
            <w:tcW w:w="2605" w:type="dxa"/>
            <w:noWrap/>
            <w:vAlign w:val="center"/>
            <w:hideMark/>
          </w:tcPr>
          <w:p w14:paraId="61941A6C" w14:textId="0E2DFA6F"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isdom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kgak61iqr","properties":{"formattedCitation":"[208]","plainCitation":"[208]"},"citationItems":[{"id":4494,"uris":["http://zotero.org/users/1562642/items/882B33ZQ"],"uri":["http://zotero.org/users/1562642/items/882B33ZQ"],"itemData":{"id":4494,"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8]</w:t>
            </w:r>
            <w:r w:rsidRPr="00B9712B">
              <w:rPr>
                <w:rFonts w:ascii="Arial" w:eastAsia="Calibri" w:hAnsi="Arial" w:cs="Arial"/>
                <w:sz w:val="20"/>
                <w:szCs w:val="20"/>
              </w:rPr>
              <w:fldChar w:fldCharType="end"/>
            </w:r>
          </w:p>
        </w:tc>
        <w:tc>
          <w:tcPr>
            <w:tcW w:w="720" w:type="dxa"/>
            <w:vAlign w:val="center"/>
          </w:tcPr>
          <w:p w14:paraId="09C68BB6"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20EA7CDE"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5EC50984"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134</w:t>
            </w:r>
          </w:p>
        </w:tc>
        <w:tc>
          <w:tcPr>
            <w:tcW w:w="3420" w:type="dxa"/>
            <w:noWrap/>
            <w:vAlign w:val="center"/>
            <w:hideMark/>
          </w:tcPr>
          <w:p w14:paraId="480B07FC"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60.45</w:t>
            </w:r>
          </w:p>
          <w:p w14:paraId="6A3E3220"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Hispanic, 20.15</w:t>
            </w:r>
          </w:p>
          <w:p w14:paraId="6F15DED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14.18</w:t>
            </w:r>
          </w:p>
          <w:p w14:paraId="35121F64"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5.22</w:t>
            </w:r>
          </w:p>
        </w:tc>
      </w:tr>
      <w:tr w:rsidR="006D34E3" w:rsidRPr="00B9712B" w14:paraId="4E393DCB" w14:textId="77777777" w:rsidTr="00C25C2D">
        <w:trPr>
          <w:trHeight w:val="300"/>
        </w:trPr>
        <w:tc>
          <w:tcPr>
            <w:tcW w:w="2605" w:type="dxa"/>
            <w:noWrap/>
            <w:vAlign w:val="center"/>
            <w:hideMark/>
          </w:tcPr>
          <w:p w14:paraId="42E35A5D" w14:textId="2C834606"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Wright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4l33h6rqo","properties":{"formattedCitation":"[209]","plainCitation":"[209]"},"citationItems":[{"id":4108,"uris":["http://zotero.org/users/1562642/items/FH6FTA38"],"uri":["http://zotero.org/users/1562642/items/FH6FTA38"],"itemData":{"id":4108,"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09]</w:t>
            </w:r>
            <w:r w:rsidRPr="00B9712B">
              <w:rPr>
                <w:rFonts w:ascii="Arial" w:eastAsia="Calibri" w:hAnsi="Arial" w:cs="Arial"/>
                <w:sz w:val="20"/>
                <w:szCs w:val="20"/>
              </w:rPr>
              <w:fldChar w:fldCharType="end"/>
            </w:r>
          </w:p>
        </w:tc>
        <w:tc>
          <w:tcPr>
            <w:tcW w:w="720" w:type="dxa"/>
            <w:vAlign w:val="center"/>
          </w:tcPr>
          <w:p w14:paraId="270E7063"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14:paraId="6FFA4E31"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7096B1E6"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14:paraId="6033A762"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Caucasian, 57.5</w:t>
            </w:r>
          </w:p>
          <w:p w14:paraId="38A94AEB"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African-American, 32.5</w:t>
            </w:r>
          </w:p>
          <w:p w14:paraId="51ABFDED"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Other, 10</w:t>
            </w:r>
          </w:p>
        </w:tc>
      </w:tr>
      <w:tr w:rsidR="006D34E3" w:rsidRPr="00B9712B" w14:paraId="140EA68D" w14:textId="77777777" w:rsidTr="00C25C2D">
        <w:trPr>
          <w:trHeight w:val="300"/>
        </w:trPr>
        <w:tc>
          <w:tcPr>
            <w:tcW w:w="2605" w:type="dxa"/>
            <w:noWrap/>
            <w:vAlign w:val="center"/>
            <w:hideMark/>
          </w:tcPr>
          <w:p w14:paraId="050486A4" w14:textId="584B28AA"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 xml:space="preserve">Zollman et al. </w:t>
            </w:r>
            <w:r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4s9akjki","properties":{"formattedCitation":"[210]","plainCitation":"[210]"},"citationItems":[{"id":3616,"uris":["http://zotero.org/users/1562642/items/DKVE5WM4"],"uri":["http://zotero.org/users/1562642/items/DKVE5WM4"],"itemData":{"id":3616,"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sidRPr="00B9712B">
              <w:rPr>
                <w:rFonts w:ascii="Arial" w:eastAsia="Calibri" w:hAnsi="Arial" w:cs="Arial"/>
                <w:sz w:val="20"/>
                <w:szCs w:val="20"/>
              </w:rPr>
              <w:fldChar w:fldCharType="separate"/>
            </w:r>
            <w:r w:rsidRPr="006D34E3">
              <w:rPr>
                <w:rFonts w:ascii="Arial" w:hAnsi="Arial" w:cs="Arial"/>
                <w:sz w:val="20"/>
              </w:rPr>
              <w:t>[210]</w:t>
            </w:r>
            <w:r w:rsidRPr="00B9712B">
              <w:rPr>
                <w:rFonts w:ascii="Arial" w:eastAsia="Calibri" w:hAnsi="Arial" w:cs="Arial"/>
                <w:sz w:val="20"/>
                <w:szCs w:val="20"/>
              </w:rPr>
              <w:fldChar w:fldCharType="end"/>
            </w:r>
          </w:p>
        </w:tc>
        <w:tc>
          <w:tcPr>
            <w:tcW w:w="720" w:type="dxa"/>
            <w:vAlign w:val="center"/>
          </w:tcPr>
          <w:p w14:paraId="19ADF8A7"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14:paraId="4228E58D" w14:textId="77777777" w:rsidR="006D34E3" w:rsidRPr="00B9712B" w:rsidRDefault="006D34E3" w:rsidP="00C25C2D">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14:paraId="35FB259E" w14:textId="77777777" w:rsidR="006D34E3" w:rsidRPr="00B9712B" w:rsidRDefault="006D34E3" w:rsidP="00C25C2D">
            <w:pPr>
              <w:jc w:val="center"/>
              <w:rPr>
                <w:rFonts w:ascii="Arial" w:eastAsia="Calibri" w:hAnsi="Arial" w:cs="Arial"/>
                <w:sz w:val="20"/>
                <w:szCs w:val="20"/>
              </w:rPr>
            </w:pPr>
            <w:r w:rsidRPr="00B9712B">
              <w:rPr>
                <w:rFonts w:ascii="Arial" w:eastAsia="Calibri" w:hAnsi="Arial" w:cs="Arial"/>
                <w:sz w:val="20"/>
                <w:szCs w:val="20"/>
              </w:rPr>
              <w:t>300</w:t>
            </w:r>
          </w:p>
        </w:tc>
        <w:tc>
          <w:tcPr>
            <w:tcW w:w="3420" w:type="dxa"/>
            <w:noWrap/>
            <w:vAlign w:val="center"/>
            <w:hideMark/>
          </w:tcPr>
          <w:p w14:paraId="7EDEFE9A"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Black or African American, 66.33</w:t>
            </w:r>
          </w:p>
          <w:p w14:paraId="4BDA62D7" w14:textId="77777777" w:rsidR="006D34E3" w:rsidRPr="00B9712B" w:rsidRDefault="006D34E3" w:rsidP="00C25C2D">
            <w:pPr>
              <w:rPr>
                <w:rFonts w:ascii="Arial" w:eastAsia="Calibri" w:hAnsi="Arial" w:cs="Arial"/>
                <w:sz w:val="20"/>
                <w:szCs w:val="20"/>
              </w:rPr>
            </w:pPr>
            <w:r w:rsidRPr="00B9712B">
              <w:rPr>
                <w:rFonts w:ascii="Arial" w:eastAsia="Calibri" w:hAnsi="Arial" w:cs="Arial"/>
                <w:sz w:val="20"/>
                <w:szCs w:val="20"/>
              </w:rPr>
              <w:t>White or European American, 30</w:t>
            </w:r>
          </w:p>
        </w:tc>
      </w:tr>
      <w:tr w:rsidR="006D34E3" w:rsidRPr="00B9712B" w14:paraId="31807AB4" w14:textId="77777777" w:rsidTr="00C25C2D">
        <w:trPr>
          <w:trHeight w:val="300"/>
        </w:trPr>
        <w:tc>
          <w:tcPr>
            <w:tcW w:w="9445" w:type="dxa"/>
            <w:gridSpan w:val="5"/>
            <w:noWrap/>
            <w:vAlign w:val="center"/>
          </w:tcPr>
          <w:p w14:paraId="11183DE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ote: </w:t>
            </w:r>
          </w:p>
          <w:p w14:paraId="6A0B6FC0" w14:textId="77777777" w:rsidR="006D34E3" w:rsidRPr="00D71D9E" w:rsidRDefault="006D34E3" w:rsidP="00C25C2D">
            <w:pPr>
              <w:rPr>
                <w:rFonts w:ascii="Arial" w:eastAsia="Calibri" w:hAnsi="Arial" w:cs="Arial"/>
                <w:color w:val="000000"/>
                <w:sz w:val="20"/>
                <w:szCs w:val="20"/>
              </w:rPr>
            </w:pPr>
            <w:r w:rsidRPr="00D71D9E">
              <w:rPr>
                <w:rFonts w:ascii="Arial" w:eastAsia="Calibri" w:hAnsi="Arial" w:cs="Arial"/>
                <w:color w:val="000000"/>
                <w:sz w:val="20"/>
                <w:szCs w:val="20"/>
                <w:vertAlign w:val="superscript"/>
              </w:rPr>
              <w:t>a</w:t>
            </w:r>
            <w:r>
              <w:rPr>
                <w:rFonts w:ascii="Arial" w:eastAsia="Calibri" w:hAnsi="Arial" w:cs="Arial"/>
                <w:color w:val="000000"/>
                <w:sz w:val="20"/>
                <w:szCs w:val="20"/>
              </w:rPr>
              <w:t>Country is the country of affiliation for the authors. This does not necessarily imply that recruitment of participants occurred in this country.</w:t>
            </w:r>
          </w:p>
          <w:p w14:paraId="53CB18BA" w14:textId="77777777" w:rsidR="006D34E3" w:rsidRPr="00B9712B" w:rsidRDefault="006D34E3" w:rsidP="00C25C2D">
            <w:pPr>
              <w:rPr>
                <w:rFonts w:ascii="Arial" w:eastAsia="Calibri" w:hAnsi="Arial" w:cs="Arial"/>
                <w:sz w:val="20"/>
                <w:szCs w:val="20"/>
              </w:rPr>
            </w:pPr>
            <w:r>
              <w:rPr>
                <w:rFonts w:ascii="Arial" w:eastAsia="Calibri" w:hAnsi="Arial" w:cs="Arial"/>
                <w:color w:val="000000"/>
                <w:sz w:val="20"/>
                <w:szCs w:val="20"/>
              </w:rPr>
              <w:t>U</w:t>
            </w:r>
            <w:r w:rsidRPr="004E1B7B">
              <w:rPr>
                <w:rFonts w:ascii="Arial" w:eastAsia="Calibri" w:hAnsi="Arial" w:cs="Arial"/>
                <w:color w:val="000000"/>
                <w:sz w:val="20"/>
                <w:szCs w:val="20"/>
              </w:rPr>
              <w:t>SA: United States of America</w:t>
            </w:r>
          </w:p>
        </w:tc>
      </w:tr>
    </w:tbl>
    <w:p w14:paraId="6BF6B1E9" w14:textId="77777777" w:rsidR="006D34E3" w:rsidRDefault="006D34E3" w:rsidP="00883118">
      <w:pPr>
        <w:spacing w:line="480" w:lineRule="auto"/>
        <w:ind w:firstLine="720"/>
      </w:pPr>
    </w:p>
    <w:p w14:paraId="01DC2645" w14:textId="06F30E38" w:rsidR="00883118" w:rsidRDefault="00DB4169" w:rsidP="00883118">
      <w:pPr>
        <w:spacing w:line="480" w:lineRule="auto"/>
        <w:ind w:firstLine="720"/>
      </w:pPr>
      <w:r>
        <w:t>&lt;Ins</w:t>
      </w:r>
      <w:r w:rsidR="00632A5B">
        <w:t xml:space="preserve">ert </w:t>
      </w:r>
      <w:r w:rsidR="00883118">
        <w:t xml:space="preserve">Supplementary </w:t>
      </w:r>
      <w:r w:rsidR="00632A5B">
        <w:t>Table 2 approximately here&gt;</w:t>
      </w:r>
    </w:p>
    <w:tbl>
      <w:tblPr>
        <w:tblStyle w:val="TableGrid1"/>
        <w:tblW w:w="9355" w:type="dxa"/>
        <w:tblLayout w:type="fixed"/>
        <w:tblLook w:val="04A0" w:firstRow="1" w:lastRow="0" w:firstColumn="1" w:lastColumn="0" w:noHBand="0" w:noVBand="1"/>
      </w:tblPr>
      <w:tblGrid>
        <w:gridCol w:w="2335"/>
        <w:gridCol w:w="720"/>
        <w:gridCol w:w="1620"/>
        <w:gridCol w:w="1350"/>
        <w:gridCol w:w="3330"/>
      </w:tblGrid>
      <w:tr w:rsidR="006D34E3" w:rsidRPr="004E1B7B" w14:paraId="27CBA1E0" w14:textId="77777777" w:rsidTr="00C25C2D">
        <w:trPr>
          <w:trHeight w:val="300"/>
        </w:trPr>
        <w:tc>
          <w:tcPr>
            <w:tcW w:w="9355" w:type="dxa"/>
            <w:gridSpan w:val="5"/>
            <w:noWrap/>
            <w:vAlign w:val="center"/>
          </w:tcPr>
          <w:p w14:paraId="163C711A" w14:textId="77777777" w:rsidR="006D34E3" w:rsidRPr="004E1B7B" w:rsidRDefault="006D34E3" w:rsidP="00C25C2D">
            <w:pPr>
              <w:rPr>
                <w:rFonts w:ascii="Arial" w:eastAsia="Calibri" w:hAnsi="Arial" w:cs="Arial"/>
                <w:color w:val="000000"/>
                <w:sz w:val="20"/>
                <w:szCs w:val="20"/>
              </w:rPr>
            </w:pPr>
            <w:r>
              <w:rPr>
                <w:rFonts w:ascii="Arial" w:eastAsia="Calibri" w:hAnsi="Arial" w:cs="Arial"/>
                <w:b/>
                <w:color w:val="000000"/>
                <w:sz w:val="20"/>
                <w:szCs w:val="20"/>
              </w:rPr>
              <w:t xml:space="preserve">Supplementary </w:t>
            </w:r>
            <w:r w:rsidRPr="004E1B7B">
              <w:rPr>
                <w:rFonts w:ascii="Arial" w:eastAsia="Calibri" w:hAnsi="Arial" w:cs="Arial"/>
                <w:b/>
                <w:color w:val="000000"/>
                <w:sz w:val="20"/>
                <w:szCs w:val="20"/>
              </w:rPr>
              <w:t xml:space="preserve">Table 2 </w:t>
            </w:r>
            <w:r w:rsidRPr="004E1B7B">
              <w:rPr>
                <w:rFonts w:ascii="Arial" w:eastAsia="Calibri" w:hAnsi="Arial" w:cs="Arial"/>
                <w:color w:val="000000"/>
                <w:sz w:val="20"/>
                <w:szCs w:val="20"/>
              </w:rPr>
              <w:t>Articles reporting the primary language of the participants</w:t>
            </w:r>
          </w:p>
        </w:tc>
      </w:tr>
      <w:tr w:rsidR="006D34E3" w:rsidRPr="004E1B7B" w14:paraId="52C173F3" w14:textId="77777777" w:rsidTr="00C25C2D">
        <w:trPr>
          <w:trHeight w:val="300"/>
        </w:trPr>
        <w:tc>
          <w:tcPr>
            <w:tcW w:w="2335" w:type="dxa"/>
            <w:noWrap/>
            <w:vAlign w:val="center"/>
          </w:tcPr>
          <w:p w14:paraId="4A0DE76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Article</w:t>
            </w:r>
          </w:p>
        </w:tc>
        <w:tc>
          <w:tcPr>
            <w:tcW w:w="720" w:type="dxa"/>
            <w:vAlign w:val="center"/>
          </w:tcPr>
          <w:p w14:paraId="1272B91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Year</w:t>
            </w:r>
          </w:p>
        </w:tc>
        <w:tc>
          <w:tcPr>
            <w:tcW w:w="1620" w:type="dxa"/>
            <w:vAlign w:val="center"/>
          </w:tcPr>
          <w:p w14:paraId="5632EE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ountry</w:t>
            </w:r>
            <w:r w:rsidRPr="00706810">
              <w:rPr>
                <w:rFonts w:ascii="Arial" w:eastAsia="Calibri" w:hAnsi="Arial" w:cs="Arial"/>
                <w:color w:val="000000"/>
                <w:sz w:val="20"/>
                <w:szCs w:val="20"/>
                <w:vertAlign w:val="superscript"/>
              </w:rPr>
              <w:t>a</w:t>
            </w:r>
          </w:p>
        </w:tc>
        <w:tc>
          <w:tcPr>
            <w:tcW w:w="1350" w:type="dxa"/>
            <w:noWrap/>
            <w:vAlign w:val="center"/>
          </w:tcPr>
          <w:p w14:paraId="7AEB4A7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Total sample size</w:t>
            </w:r>
          </w:p>
        </w:tc>
        <w:tc>
          <w:tcPr>
            <w:tcW w:w="3330" w:type="dxa"/>
            <w:noWrap/>
            <w:vAlign w:val="center"/>
          </w:tcPr>
          <w:p w14:paraId="2F93C38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Language (%)</w:t>
            </w:r>
          </w:p>
        </w:tc>
      </w:tr>
      <w:tr w:rsidR="006D34E3" w:rsidRPr="004E1B7B" w14:paraId="3FEEC9F6" w14:textId="77777777" w:rsidTr="00C25C2D">
        <w:trPr>
          <w:trHeight w:val="300"/>
        </w:trPr>
        <w:tc>
          <w:tcPr>
            <w:tcW w:w="2335" w:type="dxa"/>
            <w:noWrap/>
            <w:vAlign w:val="center"/>
            <w:hideMark/>
          </w:tcPr>
          <w:p w14:paraId="628A23EA" w14:textId="5057FEF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Alexand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egqnku1","properties":{"formattedCitation":"[211]","plainCitation":"[211]"},"citationItems":[{"id":4039,"uris":["http://zotero.org/users/1562642/items/UVBWVMER"],"uri":["http://zotero.org/users/1562642/items/UVBWVMER"],"itemData":{"id":4039,"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1]</w:t>
            </w:r>
            <w:r w:rsidRPr="004E1B7B">
              <w:rPr>
                <w:rFonts w:ascii="Arial" w:eastAsia="Calibri" w:hAnsi="Arial" w:cs="Arial"/>
                <w:color w:val="000000"/>
                <w:sz w:val="20"/>
                <w:szCs w:val="20"/>
              </w:rPr>
              <w:fldChar w:fldCharType="end"/>
            </w:r>
          </w:p>
        </w:tc>
        <w:tc>
          <w:tcPr>
            <w:tcW w:w="720" w:type="dxa"/>
            <w:vAlign w:val="center"/>
          </w:tcPr>
          <w:p w14:paraId="6890C4C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14D9573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14:paraId="70F4964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6</w:t>
            </w:r>
          </w:p>
        </w:tc>
        <w:tc>
          <w:tcPr>
            <w:tcW w:w="3330" w:type="dxa"/>
            <w:noWrap/>
            <w:vAlign w:val="center"/>
            <w:hideMark/>
          </w:tcPr>
          <w:p w14:paraId="7236EB5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B766FEB" w14:textId="77777777" w:rsidTr="00C25C2D">
        <w:trPr>
          <w:trHeight w:val="300"/>
        </w:trPr>
        <w:tc>
          <w:tcPr>
            <w:tcW w:w="2335" w:type="dxa"/>
            <w:noWrap/>
            <w:vAlign w:val="center"/>
            <w:hideMark/>
          </w:tcPr>
          <w:p w14:paraId="46C6B11E" w14:textId="63276B6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Alhilali</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t8bmv9ard","properties":{"formattedCitation":"[212]","plainCitation":"[212]"},"citationItems":[{"id":36,"uris":["http://zotero.org/users/1562642/items/ADFJ7AZX"],"uri":["http://zotero.org/users/1562642/items/ADFJ7AZX"],"itemData":{"id":36,"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2]</w:t>
            </w:r>
            <w:r w:rsidRPr="004E1B7B">
              <w:rPr>
                <w:rFonts w:ascii="Arial" w:eastAsia="Calibri" w:hAnsi="Arial" w:cs="Arial"/>
                <w:color w:val="000000"/>
                <w:sz w:val="20"/>
                <w:szCs w:val="20"/>
              </w:rPr>
              <w:fldChar w:fldCharType="end"/>
            </w:r>
          </w:p>
        </w:tc>
        <w:tc>
          <w:tcPr>
            <w:tcW w:w="720" w:type="dxa"/>
            <w:vAlign w:val="center"/>
          </w:tcPr>
          <w:p w14:paraId="4F85A21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54A73BA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EA8F2A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4</w:t>
            </w:r>
          </w:p>
        </w:tc>
        <w:tc>
          <w:tcPr>
            <w:tcW w:w="3330" w:type="dxa"/>
            <w:noWrap/>
            <w:vAlign w:val="center"/>
            <w:hideMark/>
          </w:tcPr>
          <w:p w14:paraId="2270C65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92AA30E" w14:textId="77777777" w:rsidTr="00C25C2D">
        <w:trPr>
          <w:trHeight w:val="300"/>
        </w:trPr>
        <w:tc>
          <w:tcPr>
            <w:tcW w:w="2335" w:type="dxa"/>
            <w:noWrap/>
            <w:vAlign w:val="center"/>
            <w:hideMark/>
          </w:tcPr>
          <w:p w14:paraId="69B0628F" w14:textId="049E24F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Allen &amp; Gfell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98b89lme7","properties":{"formattedCitation":"[68]","plainCitation":"[68]"},"citationItems":[{"id":4363,"uris":["http://zotero.org/users/1562642/items/D9ZEFWVP"],"uri":["http://zotero.org/users/1562642/items/D9ZEFWVP"],"itemData":{"id":4363,"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8]</w:t>
            </w:r>
            <w:r w:rsidRPr="004E1B7B">
              <w:rPr>
                <w:rFonts w:ascii="Arial" w:eastAsia="Calibri" w:hAnsi="Arial" w:cs="Arial"/>
                <w:color w:val="000000"/>
                <w:sz w:val="20"/>
                <w:szCs w:val="20"/>
              </w:rPr>
              <w:fldChar w:fldCharType="end"/>
            </w:r>
          </w:p>
        </w:tc>
        <w:tc>
          <w:tcPr>
            <w:tcW w:w="720" w:type="dxa"/>
            <w:vAlign w:val="center"/>
          </w:tcPr>
          <w:p w14:paraId="2EC200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638BFFA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CDC7C3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14:paraId="019556A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3C82BA3" w14:textId="77777777" w:rsidTr="00C25C2D">
        <w:trPr>
          <w:trHeight w:val="300"/>
        </w:trPr>
        <w:tc>
          <w:tcPr>
            <w:tcW w:w="2335" w:type="dxa"/>
            <w:noWrap/>
            <w:vAlign w:val="center"/>
            <w:hideMark/>
          </w:tcPr>
          <w:p w14:paraId="53BE2E1F" w14:textId="0D365E9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Amyot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j0ri5fl6t","properties":{"formattedCitation":"[213]","plainCitation":"[213]"},"citationItems":[{"id":4359,"uris":["http://zotero.org/users/1562642/items/D3U279MM"],"uri":["http://zotero.org/users/1562642/items/D3U279MM"],"itemData":{"id":4359,"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3]</w:t>
            </w:r>
            <w:r w:rsidRPr="004E1B7B">
              <w:rPr>
                <w:rFonts w:ascii="Arial" w:eastAsia="Calibri" w:hAnsi="Arial" w:cs="Arial"/>
                <w:color w:val="000000"/>
                <w:sz w:val="20"/>
                <w:szCs w:val="20"/>
              </w:rPr>
              <w:fldChar w:fldCharType="end"/>
            </w:r>
          </w:p>
        </w:tc>
        <w:tc>
          <w:tcPr>
            <w:tcW w:w="720" w:type="dxa"/>
            <w:vAlign w:val="center"/>
          </w:tcPr>
          <w:p w14:paraId="41FC3EF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0509670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4C309D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14:paraId="595DEFD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766BC51" w14:textId="77777777" w:rsidTr="00C25C2D">
        <w:trPr>
          <w:trHeight w:val="300"/>
        </w:trPr>
        <w:tc>
          <w:tcPr>
            <w:tcW w:w="2335" w:type="dxa"/>
            <w:noWrap/>
            <w:vAlign w:val="center"/>
            <w:hideMark/>
          </w:tcPr>
          <w:p w14:paraId="313EB5BA" w14:textId="0891B85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Armistead-Jehl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jreiftd2j","properties":{"formattedCitation":"[71]","plainCitation":"[71]"},"citationItems":[{"id":59,"uris":["http://zotero.org/users/1562642/items/F544NKRK"],"uri":["http://zotero.org/users/1562642/items/F544NKRK"],"itemData":{"id":59,"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71]</w:t>
            </w:r>
            <w:r w:rsidRPr="004E1B7B">
              <w:rPr>
                <w:rFonts w:ascii="Arial" w:eastAsia="Calibri" w:hAnsi="Arial" w:cs="Arial"/>
                <w:color w:val="000000"/>
                <w:sz w:val="20"/>
                <w:szCs w:val="20"/>
              </w:rPr>
              <w:fldChar w:fldCharType="end"/>
            </w:r>
          </w:p>
        </w:tc>
        <w:tc>
          <w:tcPr>
            <w:tcW w:w="720" w:type="dxa"/>
            <w:vAlign w:val="center"/>
          </w:tcPr>
          <w:p w14:paraId="4DCE6C2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0318B8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66697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9</w:t>
            </w:r>
          </w:p>
        </w:tc>
        <w:tc>
          <w:tcPr>
            <w:tcW w:w="3330" w:type="dxa"/>
            <w:noWrap/>
            <w:vAlign w:val="center"/>
            <w:hideMark/>
          </w:tcPr>
          <w:p w14:paraId="08BF212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3A38B29" w14:textId="77777777" w:rsidTr="00C25C2D">
        <w:trPr>
          <w:trHeight w:val="300"/>
        </w:trPr>
        <w:tc>
          <w:tcPr>
            <w:tcW w:w="2335" w:type="dxa"/>
            <w:noWrap/>
            <w:vAlign w:val="center"/>
            <w:hideMark/>
          </w:tcPr>
          <w:p w14:paraId="2B533449" w14:textId="356FF10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arrow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73prac0e7","properties":{"formattedCitation":"[73]","plainCitation":"[73]"},"citationItems":[{"id":4246,"uris":["http://zotero.org/users/1562642/items/9ZFCE3BK"],"uri":["http://zotero.org/users/1562642/items/9ZFCE3BK"],"itemData":{"id":4246,"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73]</w:t>
            </w:r>
            <w:r w:rsidRPr="004E1B7B">
              <w:rPr>
                <w:rFonts w:ascii="Arial" w:eastAsia="Calibri" w:hAnsi="Arial" w:cs="Arial"/>
                <w:color w:val="000000"/>
                <w:sz w:val="20"/>
                <w:szCs w:val="20"/>
              </w:rPr>
              <w:fldChar w:fldCharType="end"/>
            </w:r>
          </w:p>
        </w:tc>
        <w:tc>
          <w:tcPr>
            <w:tcW w:w="720" w:type="dxa"/>
            <w:vAlign w:val="center"/>
          </w:tcPr>
          <w:p w14:paraId="3209AB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380875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79F112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14:paraId="6C61EBE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41DCB28" w14:textId="77777777" w:rsidTr="00C25C2D">
        <w:trPr>
          <w:trHeight w:val="300"/>
        </w:trPr>
        <w:tc>
          <w:tcPr>
            <w:tcW w:w="2335" w:type="dxa"/>
            <w:noWrap/>
            <w:vAlign w:val="center"/>
            <w:hideMark/>
          </w:tcPr>
          <w:p w14:paraId="341E44CA" w14:textId="771B5CF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arrow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dsabfhnsl","properties":{"formattedCitation":"[214]","plainCitation":"[214]"},"citationItems":[{"id":3870,"uris":["http://zotero.org/users/1562642/items/TPV3EKRC"],"uri":["http://zotero.org/users/1562642/items/TPV3EKRC"],"itemData":{"id":3870,"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4]</w:t>
            </w:r>
            <w:r w:rsidRPr="004E1B7B">
              <w:rPr>
                <w:rFonts w:ascii="Arial" w:eastAsia="Calibri" w:hAnsi="Arial" w:cs="Arial"/>
                <w:color w:val="000000"/>
                <w:sz w:val="20"/>
                <w:szCs w:val="20"/>
              </w:rPr>
              <w:fldChar w:fldCharType="end"/>
            </w:r>
          </w:p>
        </w:tc>
        <w:tc>
          <w:tcPr>
            <w:tcW w:w="720" w:type="dxa"/>
            <w:vAlign w:val="center"/>
          </w:tcPr>
          <w:p w14:paraId="0841C94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5ED2B49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466762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14:paraId="79D038B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7195037" w14:textId="77777777" w:rsidTr="00C25C2D">
        <w:trPr>
          <w:trHeight w:val="300"/>
        </w:trPr>
        <w:tc>
          <w:tcPr>
            <w:tcW w:w="2335" w:type="dxa"/>
            <w:noWrap/>
            <w:vAlign w:val="center"/>
            <w:hideMark/>
          </w:tcPr>
          <w:p w14:paraId="46079A5E" w14:textId="76B475B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arwick</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a2h4h63m0","properties":{"formattedCitation":"[74]","plainCitation":"[74]"},"citationItems":[{"id":3606,"uris":["http://zotero.org/users/1562642/items/XS2VZPXV"],"uri":["http://zotero.org/users/1562642/items/XS2VZPXV"],"itemData":{"id":3606,"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74]</w:t>
            </w:r>
            <w:r w:rsidRPr="004E1B7B">
              <w:rPr>
                <w:rFonts w:ascii="Arial" w:eastAsia="Calibri" w:hAnsi="Arial" w:cs="Arial"/>
                <w:color w:val="000000"/>
                <w:sz w:val="20"/>
                <w:szCs w:val="20"/>
              </w:rPr>
              <w:fldChar w:fldCharType="end"/>
            </w:r>
          </w:p>
        </w:tc>
        <w:tc>
          <w:tcPr>
            <w:tcW w:w="720" w:type="dxa"/>
            <w:vAlign w:val="center"/>
          </w:tcPr>
          <w:p w14:paraId="2CB9E40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726D15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DCEF09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4</w:t>
            </w:r>
          </w:p>
        </w:tc>
        <w:tc>
          <w:tcPr>
            <w:tcW w:w="3330" w:type="dxa"/>
            <w:noWrap/>
            <w:vAlign w:val="center"/>
            <w:hideMark/>
          </w:tcPr>
          <w:p w14:paraId="66EFC30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20685C5" w14:textId="77777777" w:rsidTr="00C25C2D">
        <w:trPr>
          <w:trHeight w:val="300"/>
        </w:trPr>
        <w:tc>
          <w:tcPr>
            <w:tcW w:w="2335" w:type="dxa"/>
            <w:noWrap/>
            <w:vAlign w:val="center"/>
            <w:hideMark/>
          </w:tcPr>
          <w:p w14:paraId="412706B4" w14:textId="17CE1A4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Barwood &amp; Murdoch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4918ot03u","properties":{"formattedCitation":"[75]","plainCitation":"[75]"},"citationItems":[{"id":4342,"uris":["http://zotero.org/users/1562642/items/9UUJZ7G4"],"uri":["http://zotero.org/users/1562642/items/9UUJZ7G4"],"itemData":{"id":4342,"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75]</w:t>
            </w:r>
            <w:r w:rsidRPr="004E1B7B">
              <w:rPr>
                <w:rFonts w:ascii="Arial" w:eastAsia="Calibri" w:hAnsi="Arial" w:cs="Arial"/>
                <w:color w:val="000000"/>
                <w:sz w:val="20"/>
                <w:szCs w:val="20"/>
              </w:rPr>
              <w:fldChar w:fldCharType="end"/>
            </w:r>
          </w:p>
        </w:tc>
        <w:tc>
          <w:tcPr>
            <w:tcW w:w="720" w:type="dxa"/>
            <w:vAlign w:val="center"/>
          </w:tcPr>
          <w:p w14:paraId="1138EE2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5014071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2B60991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2</w:t>
            </w:r>
          </w:p>
        </w:tc>
        <w:tc>
          <w:tcPr>
            <w:tcW w:w="3330" w:type="dxa"/>
            <w:noWrap/>
            <w:vAlign w:val="center"/>
            <w:hideMark/>
          </w:tcPr>
          <w:p w14:paraId="33DD760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5122478" w14:textId="77777777" w:rsidTr="00C25C2D">
        <w:trPr>
          <w:trHeight w:val="300"/>
        </w:trPr>
        <w:tc>
          <w:tcPr>
            <w:tcW w:w="2335" w:type="dxa"/>
            <w:noWrap/>
            <w:vAlign w:val="center"/>
            <w:hideMark/>
          </w:tcPr>
          <w:p w14:paraId="5F46C77B" w14:textId="23AC45B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eaupré</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2lreo6ev","properties":{"formattedCitation":"[215]","plainCitation":"[215]"},"citationItems":[{"id":4340,"uris":["http://zotero.org/users/1562642/items/TSPUHSTC"],"uri":["http://zotero.org/users/1562642/items/TSPUHSTC"],"itemData":{"id":4340,"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5]</w:t>
            </w:r>
            <w:r w:rsidRPr="004E1B7B">
              <w:rPr>
                <w:rFonts w:ascii="Arial" w:eastAsia="Calibri" w:hAnsi="Arial" w:cs="Arial"/>
                <w:color w:val="000000"/>
                <w:sz w:val="20"/>
                <w:szCs w:val="20"/>
              </w:rPr>
              <w:fldChar w:fldCharType="end"/>
            </w:r>
          </w:p>
        </w:tc>
        <w:tc>
          <w:tcPr>
            <w:tcW w:w="720" w:type="dxa"/>
            <w:vAlign w:val="center"/>
          </w:tcPr>
          <w:p w14:paraId="395FAF9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26E13CD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29E86C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7</w:t>
            </w:r>
          </w:p>
        </w:tc>
        <w:tc>
          <w:tcPr>
            <w:tcW w:w="3330" w:type="dxa"/>
            <w:noWrap/>
            <w:vAlign w:val="center"/>
            <w:hideMark/>
          </w:tcPr>
          <w:p w14:paraId="5487494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6BA66019" w14:textId="77777777" w:rsidTr="00C25C2D">
        <w:trPr>
          <w:trHeight w:val="300"/>
        </w:trPr>
        <w:tc>
          <w:tcPr>
            <w:tcW w:w="2335" w:type="dxa"/>
            <w:noWrap/>
            <w:vAlign w:val="center"/>
            <w:hideMark/>
          </w:tcPr>
          <w:p w14:paraId="040DF1FB" w14:textId="46DE532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ernstein</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j1suho33","properties":{"formattedCitation":"[216]","plainCitation":"[216]"},"citationItems":[{"id":4337,"uris":["http://zotero.org/users/1562642/items/FAE4FMCS"],"uri":["http://zotero.org/users/1562642/items/FAE4FMCS"],"itemData":{"id":4337,"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6]</w:t>
            </w:r>
            <w:r w:rsidRPr="004E1B7B">
              <w:rPr>
                <w:rFonts w:ascii="Arial" w:eastAsia="Calibri" w:hAnsi="Arial" w:cs="Arial"/>
                <w:color w:val="000000"/>
                <w:sz w:val="20"/>
                <w:szCs w:val="20"/>
              </w:rPr>
              <w:fldChar w:fldCharType="end"/>
            </w:r>
          </w:p>
        </w:tc>
        <w:tc>
          <w:tcPr>
            <w:tcW w:w="720" w:type="dxa"/>
            <w:vAlign w:val="center"/>
          </w:tcPr>
          <w:p w14:paraId="2608CA4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3A43EF9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B4A39E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14:paraId="499B736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AB80F63" w14:textId="77777777" w:rsidTr="00C25C2D">
        <w:trPr>
          <w:trHeight w:val="300"/>
        </w:trPr>
        <w:tc>
          <w:tcPr>
            <w:tcW w:w="2335" w:type="dxa"/>
            <w:noWrap/>
            <w:vAlign w:val="center"/>
            <w:hideMark/>
          </w:tcPr>
          <w:p w14:paraId="68C195B1" w14:textId="3B62A52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lak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nefgfvqo","properties":{"formattedCitation":"[60]","plainCitation":"[60]"},"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0]</w:t>
            </w:r>
            <w:r w:rsidRPr="004E1B7B">
              <w:rPr>
                <w:rFonts w:ascii="Arial" w:eastAsia="Calibri" w:hAnsi="Arial" w:cs="Arial"/>
                <w:color w:val="000000"/>
                <w:sz w:val="20"/>
                <w:szCs w:val="20"/>
              </w:rPr>
              <w:fldChar w:fldCharType="end"/>
            </w:r>
          </w:p>
        </w:tc>
        <w:tc>
          <w:tcPr>
            <w:tcW w:w="720" w:type="dxa"/>
            <w:vAlign w:val="center"/>
          </w:tcPr>
          <w:p w14:paraId="659895D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29B8700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3AFAFF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14:paraId="25FE594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Preferred, 63.33</w:t>
            </w:r>
          </w:p>
          <w:p w14:paraId="29B36AE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Preferred, 26.67</w:t>
            </w:r>
          </w:p>
          <w:p w14:paraId="631A158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Preferred, 10</w:t>
            </w:r>
          </w:p>
        </w:tc>
      </w:tr>
      <w:tr w:rsidR="006D34E3" w:rsidRPr="004E1B7B" w14:paraId="349F6F2D" w14:textId="77777777" w:rsidTr="00C25C2D">
        <w:trPr>
          <w:trHeight w:val="300"/>
        </w:trPr>
        <w:tc>
          <w:tcPr>
            <w:tcW w:w="2335" w:type="dxa"/>
            <w:noWrap/>
            <w:vAlign w:val="center"/>
            <w:hideMark/>
          </w:tcPr>
          <w:p w14:paraId="02335024" w14:textId="71DE601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lanche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t0tegpsq","properties":{"formattedCitation":"[217]","plainCitation":"[217]"},"citationItems":[{"id":4332,"uris":["http://zotero.org/users/1562642/items/TQ8X9VFF"],"uri":["http://zotero.org/users/1562642/items/TQ8X9VFF"],"itemData":{"id":4332,"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7]</w:t>
            </w:r>
            <w:r w:rsidRPr="004E1B7B">
              <w:rPr>
                <w:rFonts w:ascii="Arial" w:eastAsia="Calibri" w:hAnsi="Arial" w:cs="Arial"/>
                <w:color w:val="000000"/>
                <w:sz w:val="20"/>
                <w:szCs w:val="20"/>
              </w:rPr>
              <w:fldChar w:fldCharType="end"/>
            </w:r>
          </w:p>
        </w:tc>
        <w:tc>
          <w:tcPr>
            <w:tcW w:w="720" w:type="dxa"/>
            <w:vAlign w:val="center"/>
          </w:tcPr>
          <w:p w14:paraId="05961C4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6AC7367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77817B4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5</w:t>
            </w:r>
          </w:p>
        </w:tc>
        <w:tc>
          <w:tcPr>
            <w:tcW w:w="3330" w:type="dxa"/>
            <w:noWrap/>
            <w:vAlign w:val="center"/>
            <w:hideMark/>
          </w:tcPr>
          <w:p w14:paraId="3D63B18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628DE26F" w14:textId="77777777" w:rsidTr="00C25C2D">
        <w:trPr>
          <w:trHeight w:val="300"/>
        </w:trPr>
        <w:tc>
          <w:tcPr>
            <w:tcW w:w="2335" w:type="dxa"/>
            <w:noWrap/>
            <w:vAlign w:val="center"/>
            <w:hideMark/>
          </w:tcPr>
          <w:p w14:paraId="6378DBF9" w14:textId="5073428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lyt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8vnf5jof","properties":{"formattedCitation":"[218]","plainCitation":"[218]"},"citationItems":[{"id":4139,"uris":["http://zotero.org/users/1562642/items/7JUM3Q2M"],"uri":["http://zotero.org/users/1562642/items/7JUM3Q2M"],"itemData":{"id":4139,"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8]</w:t>
            </w:r>
            <w:r w:rsidRPr="004E1B7B">
              <w:rPr>
                <w:rFonts w:ascii="Arial" w:eastAsia="Calibri" w:hAnsi="Arial" w:cs="Arial"/>
                <w:color w:val="000000"/>
                <w:sz w:val="20"/>
                <w:szCs w:val="20"/>
              </w:rPr>
              <w:fldChar w:fldCharType="end"/>
            </w:r>
          </w:p>
        </w:tc>
        <w:tc>
          <w:tcPr>
            <w:tcW w:w="720" w:type="dxa"/>
            <w:vAlign w:val="center"/>
          </w:tcPr>
          <w:p w14:paraId="2E9BDC5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2C61ADC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A53BA6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3</w:t>
            </w:r>
          </w:p>
        </w:tc>
        <w:tc>
          <w:tcPr>
            <w:tcW w:w="3330" w:type="dxa"/>
            <w:noWrap/>
            <w:vAlign w:val="center"/>
            <w:hideMark/>
          </w:tcPr>
          <w:p w14:paraId="3921D8F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9AEFF2F" w14:textId="77777777" w:rsidTr="00C25C2D">
        <w:trPr>
          <w:trHeight w:val="300"/>
        </w:trPr>
        <w:tc>
          <w:tcPr>
            <w:tcW w:w="2335" w:type="dxa"/>
            <w:noWrap/>
            <w:vAlign w:val="center"/>
            <w:hideMark/>
          </w:tcPr>
          <w:p w14:paraId="7834A093" w14:textId="0BF5BD3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oak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e363q84t","properties":{"formattedCitation":"[79]","plainCitation":"[79]"},"citationItems":[{"id":3601,"uris":["http://zotero.org/users/1562642/items/2DFPGPBR"],"uri":["http://zotero.org/users/1562642/items/2DFPGPBR"],"itemData":{"id":3601,"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79]</w:t>
            </w:r>
            <w:r w:rsidRPr="004E1B7B">
              <w:rPr>
                <w:rFonts w:ascii="Arial" w:eastAsia="Calibri" w:hAnsi="Arial" w:cs="Arial"/>
                <w:color w:val="000000"/>
                <w:sz w:val="20"/>
                <w:szCs w:val="20"/>
              </w:rPr>
              <w:fldChar w:fldCharType="end"/>
            </w:r>
          </w:p>
        </w:tc>
        <w:tc>
          <w:tcPr>
            <w:tcW w:w="720" w:type="dxa"/>
            <w:vAlign w:val="center"/>
          </w:tcPr>
          <w:p w14:paraId="160128F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14:paraId="458CF4B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B95667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48</w:t>
            </w:r>
          </w:p>
        </w:tc>
        <w:tc>
          <w:tcPr>
            <w:tcW w:w="3330" w:type="dxa"/>
            <w:noWrap/>
            <w:vAlign w:val="center"/>
            <w:hideMark/>
          </w:tcPr>
          <w:p w14:paraId="3D89272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62.72</w:t>
            </w:r>
          </w:p>
          <w:p w14:paraId="51B0761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37.28</w:t>
            </w:r>
          </w:p>
        </w:tc>
      </w:tr>
      <w:tr w:rsidR="006D34E3" w:rsidRPr="004E1B7B" w14:paraId="2BA9EE79" w14:textId="77777777" w:rsidTr="00C25C2D">
        <w:trPr>
          <w:trHeight w:val="300"/>
        </w:trPr>
        <w:tc>
          <w:tcPr>
            <w:tcW w:w="2335" w:type="dxa"/>
            <w:noWrap/>
            <w:vAlign w:val="center"/>
            <w:hideMark/>
          </w:tcPr>
          <w:p w14:paraId="49809C12" w14:textId="483EED5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olzeniu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0hhp2gn5","properties":{"formattedCitation":"[80]","plainCitation":"[80]"},"citationItems":[{"id":4226,"uris":["http://zotero.org/users/1562642/items/QDFTHF7F"],"uri":["http://zotero.org/users/1562642/items/QDFTHF7F"],"itemData":{"id":4226,"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80]</w:t>
            </w:r>
            <w:r w:rsidRPr="004E1B7B">
              <w:rPr>
                <w:rFonts w:ascii="Arial" w:eastAsia="Calibri" w:hAnsi="Arial" w:cs="Arial"/>
                <w:color w:val="000000"/>
                <w:sz w:val="20"/>
                <w:szCs w:val="20"/>
              </w:rPr>
              <w:fldChar w:fldCharType="end"/>
            </w:r>
          </w:p>
        </w:tc>
        <w:tc>
          <w:tcPr>
            <w:tcW w:w="720" w:type="dxa"/>
            <w:vAlign w:val="center"/>
          </w:tcPr>
          <w:p w14:paraId="65F02AE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49AA4A3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4ECF9B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14:paraId="3234B8F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22BE8AA" w14:textId="77777777" w:rsidTr="00C25C2D">
        <w:trPr>
          <w:trHeight w:val="300"/>
        </w:trPr>
        <w:tc>
          <w:tcPr>
            <w:tcW w:w="2335" w:type="dxa"/>
            <w:noWrap/>
            <w:vAlign w:val="center"/>
            <w:hideMark/>
          </w:tcPr>
          <w:p w14:paraId="312E57A6" w14:textId="66A4B07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orgaro</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gcmbvb2r","properties":{"formattedCitation":"[219]","plainCitation":"[219]"},"citationItems":[{"id":4230,"uris":["http://zotero.org/users/1562642/items/J4ZH6EE5"],"uri":["http://zotero.org/users/1562642/items/J4ZH6EE5"],"itemData":{"id":4230,"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19]</w:t>
            </w:r>
            <w:r w:rsidRPr="004E1B7B">
              <w:rPr>
                <w:rFonts w:ascii="Arial" w:eastAsia="Calibri" w:hAnsi="Arial" w:cs="Arial"/>
                <w:color w:val="000000"/>
                <w:sz w:val="20"/>
                <w:szCs w:val="20"/>
              </w:rPr>
              <w:fldChar w:fldCharType="end"/>
            </w:r>
          </w:p>
        </w:tc>
        <w:tc>
          <w:tcPr>
            <w:tcW w:w="720" w:type="dxa"/>
            <w:vAlign w:val="center"/>
          </w:tcPr>
          <w:p w14:paraId="59E53DE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4A85263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1177DD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2</w:t>
            </w:r>
          </w:p>
        </w:tc>
        <w:tc>
          <w:tcPr>
            <w:tcW w:w="3330" w:type="dxa"/>
            <w:noWrap/>
            <w:vAlign w:val="center"/>
            <w:hideMark/>
          </w:tcPr>
          <w:p w14:paraId="2D42AE7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7BABD27" w14:textId="77777777" w:rsidTr="00C25C2D">
        <w:trPr>
          <w:trHeight w:val="300"/>
        </w:trPr>
        <w:tc>
          <w:tcPr>
            <w:tcW w:w="2335" w:type="dxa"/>
            <w:noWrap/>
            <w:vAlign w:val="center"/>
            <w:hideMark/>
          </w:tcPr>
          <w:p w14:paraId="1989AF02" w14:textId="53D5246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rogli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5c2dtrue","properties":{"formattedCitation":"[220]","plainCitation":"[220]"},"citationItems":[{"id":3890,"uris":["http://zotero.org/users/1562642/items/FB9QM938"],"uri":["http://zotero.org/users/1562642/items/FB9QM938"],"itemData":{"id":3890,"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0]</w:t>
            </w:r>
            <w:r w:rsidRPr="004E1B7B">
              <w:rPr>
                <w:rFonts w:ascii="Arial" w:eastAsia="Calibri" w:hAnsi="Arial" w:cs="Arial"/>
                <w:color w:val="000000"/>
                <w:sz w:val="20"/>
                <w:szCs w:val="20"/>
              </w:rPr>
              <w:fldChar w:fldCharType="end"/>
            </w:r>
          </w:p>
        </w:tc>
        <w:tc>
          <w:tcPr>
            <w:tcW w:w="720" w:type="dxa"/>
            <w:vAlign w:val="center"/>
          </w:tcPr>
          <w:p w14:paraId="520B8CE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14:paraId="20298E6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549C5E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14:paraId="2A396A9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3686142" w14:textId="77777777" w:rsidTr="00C25C2D">
        <w:trPr>
          <w:trHeight w:val="300"/>
        </w:trPr>
        <w:tc>
          <w:tcPr>
            <w:tcW w:w="2335" w:type="dxa"/>
            <w:noWrap/>
            <w:vAlign w:val="center"/>
            <w:hideMark/>
          </w:tcPr>
          <w:p w14:paraId="51F77801" w14:textId="7B6080D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8qk4tphm","properties":{"formattedCitation":"[221]","plainCitation":"[221]"},"citationItems":[{"id":4318,"uris":["http://zotero.org/users/1562642/items/Q4D2QUHZ"],"uri":["http://zotero.org/users/1562642/items/Q4D2QUHZ"],"itemData":{"id":4318,"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1]</w:t>
            </w:r>
            <w:r w:rsidRPr="004E1B7B">
              <w:rPr>
                <w:rFonts w:ascii="Arial" w:eastAsia="Calibri" w:hAnsi="Arial" w:cs="Arial"/>
                <w:color w:val="000000"/>
                <w:sz w:val="20"/>
                <w:szCs w:val="20"/>
              </w:rPr>
              <w:fldChar w:fldCharType="end"/>
            </w:r>
          </w:p>
        </w:tc>
        <w:tc>
          <w:tcPr>
            <w:tcW w:w="720" w:type="dxa"/>
            <w:vAlign w:val="center"/>
          </w:tcPr>
          <w:p w14:paraId="1DC39B8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74314ED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22ABA4E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6</w:t>
            </w:r>
          </w:p>
        </w:tc>
        <w:tc>
          <w:tcPr>
            <w:tcW w:w="3330" w:type="dxa"/>
            <w:noWrap/>
            <w:vAlign w:val="center"/>
            <w:hideMark/>
          </w:tcPr>
          <w:p w14:paraId="2DE19D9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E19245C" w14:textId="77777777" w:rsidTr="00C25C2D">
        <w:trPr>
          <w:trHeight w:val="300"/>
        </w:trPr>
        <w:tc>
          <w:tcPr>
            <w:tcW w:w="2335" w:type="dxa"/>
            <w:noWrap/>
            <w:vAlign w:val="center"/>
            <w:hideMark/>
          </w:tcPr>
          <w:p w14:paraId="1667F6EC" w14:textId="0B3BB56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rook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5kitq55","properties":{"formattedCitation":"[81]","plainCitation":"[81]"},"citationItems":[{"id":4478,"uris":["http://zotero.org/users/1562642/items/KMFFBKRW"],"uri":["http://zotero.org/users/1562642/items/KMFFBKRW"],"itemData":{"id":4478,"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81]</w:t>
            </w:r>
            <w:r w:rsidRPr="004E1B7B">
              <w:rPr>
                <w:rFonts w:ascii="Arial" w:eastAsia="Calibri" w:hAnsi="Arial" w:cs="Arial"/>
                <w:color w:val="000000"/>
                <w:sz w:val="20"/>
                <w:szCs w:val="20"/>
              </w:rPr>
              <w:fldChar w:fldCharType="end"/>
            </w:r>
          </w:p>
        </w:tc>
        <w:tc>
          <w:tcPr>
            <w:tcW w:w="720" w:type="dxa"/>
            <w:vAlign w:val="center"/>
          </w:tcPr>
          <w:p w14:paraId="2D787C5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024645A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5CEB1F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5</w:t>
            </w:r>
          </w:p>
        </w:tc>
        <w:tc>
          <w:tcPr>
            <w:tcW w:w="3330" w:type="dxa"/>
            <w:noWrap/>
            <w:vAlign w:val="center"/>
            <w:hideMark/>
          </w:tcPr>
          <w:p w14:paraId="43166B2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CA5717A" w14:textId="77777777" w:rsidTr="00C25C2D">
        <w:trPr>
          <w:trHeight w:val="300"/>
        </w:trPr>
        <w:tc>
          <w:tcPr>
            <w:tcW w:w="2335" w:type="dxa"/>
            <w:noWrap/>
            <w:vAlign w:val="center"/>
            <w:hideMark/>
          </w:tcPr>
          <w:p w14:paraId="3594C6EC" w14:textId="280704E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rook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c0dltsepl","properties":{"formattedCitation":"[222]","plainCitation":"[222]"},"citationItems":[{"id":44,"uris":["http://zotero.org/users/1562642/items/D63BU4R4"],"uri":["http://zotero.org/users/1562642/items/D63BU4R4"],"itemData":{"id":44,"type":"article-journal","title":"Sex differences and self-reported attention problems during baseline concussion testing","container-title":"Applied Neuropsychology: Child","page":"119-126","volume":"5","issue":"2","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DOI":"10.1080/21622965.2014.1003066","ISSN":"2162-2973","author":[{"family":"Brooks","given":"Brian L."},{"family":"Iverson","given":"Grant L."},{"family":"Atkins","given":"Joseph E."},{"family":"Zafonte","given":"Ross"},{"family":"Berkner","given":"Paul D."}],"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2]</w:t>
            </w:r>
            <w:r w:rsidRPr="004E1B7B">
              <w:rPr>
                <w:rFonts w:ascii="Arial" w:eastAsia="Calibri" w:hAnsi="Arial" w:cs="Arial"/>
                <w:color w:val="000000"/>
                <w:sz w:val="20"/>
                <w:szCs w:val="20"/>
              </w:rPr>
              <w:fldChar w:fldCharType="end"/>
            </w:r>
          </w:p>
        </w:tc>
        <w:tc>
          <w:tcPr>
            <w:tcW w:w="720" w:type="dxa"/>
            <w:vAlign w:val="center"/>
          </w:tcPr>
          <w:p w14:paraId="27A01BF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445E5AA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2C7A24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98</w:t>
            </w:r>
          </w:p>
        </w:tc>
        <w:tc>
          <w:tcPr>
            <w:tcW w:w="3330" w:type="dxa"/>
            <w:noWrap/>
            <w:vAlign w:val="center"/>
            <w:hideMark/>
          </w:tcPr>
          <w:p w14:paraId="6FA9B58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3FEFF40" w14:textId="77777777" w:rsidTr="00C25C2D">
        <w:trPr>
          <w:trHeight w:val="300"/>
        </w:trPr>
        <w:tc>
          <w:tcPr>
            <w:tcW w:w="2335" w:type="dxa"/>
            <w:noWrap/>
            <w:vAlign w:val="center"/>
            <w:hideMark/>
          </w:tcPr>
          <w:p w14:paraId="51FF3E25" w14:textId="3D0055E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sc4dhlav","properties":{"formattedCitation":"[82]","plainCitation":"[82]"},"citationItems":[{"id":4319,"uris":["http://zotero.org/users/1562642/items/CHWZNBNI"],"uri":["http://zotero.org/users/1562642/items/CHWZNBNI"],"itemData":{"id":4319,"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82]</w:t>
            </w:r>
            <w:r w:rsidRPr="004E1B7B">
              <w:rPr>
                <w:rFonts w:ascii="Arial" w:eastAsia="Calibri" w:hAnsi="Arial" w:cs="Arial"/>
                <w:color w:val="000000"/>
                <w:sz w:val="20"/>
                <w:szCs w:val="20"/>
              </w:rPr>
              <w:fldChar w:fldCharType="end"/>
            </w:r>
          </w:p>
        </w:tc>
        <w:tc>
          <w:tcPr>
            <w:tcW w:w="720" w:type="dxa"/>
            <w:vAlign w:val="center"/>
          </w:tcPr>
          <w:p w14:paraId="47FFEFB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409B933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2B6AD7F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5</w:t>
            </w:r>
          </w:p>
        </w:tc>
        <w:tc>
          <w:tcPr>
            <w:tcW w:w="3330" w:type="dxa"/>
            <w:noWrap/>
            <w:vAlign w:val="center"/>
            <w:hideMark/>
          </w:tcPr>
          <w:p w14:paraId="3CEB8FF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485A6BC" w14:textId="77777777" w:rsidTr="00C25C2D">
        <w:trPr>
          <w:trHeight w:val="300"/>
        </w:trPr>
        <w:tc>
          <w:tcPr>
            <w:tcW w:w="2335" w:type="dxa"/>
            <w:noWrap/>
            <w:vAlign w:val="center"/>
            <w:hideMark/>
          </w:tcPr>
          <w:p w14:paraId="58931224" w14:textId="2EA9313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 </w:t>
            </w:r>
            <w:r w:rsidRPr="004E1B7B">
              <w:rPr>
                <w:rFonts w:ascii="Arial" w:eastAsia="Calibri" w:hAnsi="Arial" w:cs="Arial"/>
                <w:sz w:val="20"/>
                <w:szCs w:val="20"/>
              </w:rPr>
              <w:t>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hmb6d8f4","properties":{"formattedCitation":"[223]","plainCitation":"[223]"},"citationItems":[{"id":3836,"uris":["http://zotero.org/users/1562642/items/WC35ZNRE"],"uri":["http://zotero.org/users/1562642/items/WC35ZNRE"],"itemData":{"id":3836,"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3]</w:t>
            </w:r>
            <w:r w:rsidRPr="004E1B7B">
              <w:rPr>
                <w:rFonts w:ascii="Arial" w:eastAsia="Calibri" w:hAnsi="Arial" w:cs="Arial"/>
                <w:color w:val="000000"/>
                <w:sz w:val="20"/>
                <w:szCs w:val="20"/>
              </w:rPr>
              <w:fldChar w:fldCharType="end"/>
            </w:r>
          </w:p>
        </w:tc>
        <w:tc>
          <w:tcPr>
            <w:tcW w:w="720" w:type="dxa"/>
            <w:vAlign w:val="center"/>
          </w:tcPr>
          <w:p w14:paraId="1D2BCB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34268CC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45F372C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54</w:t>
            </w:r>
          </w:p>
        </w:tc>
        <w:tc>
          <w:tcPr>
            <w:tcW w:w="3330" w:type="dxa"/>
            <w:noWrap/>
            <w:vAlign w:val="center"/>
            <w:hideMark/>
          </w:tcPr>
          <w:p w14:paraId="278716E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9763D6D" w14:textId="77777777" w:rsidTr="00C25C2D">
        <w:trPr>
          <w:trHeight w:val="300"/>
        </w:trPr>
        <w:tc>
          <w:tcPr>
            <w:tcW w:w="2335" w:type="dxa"/>
            <w:noWrap/>
            <w:vAlign w:val="center"/>
            <w:hideMark/>
          </w:tcPr>
          <w:p w14:paraId="165A2A7B" w14:textId="595D5DB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ookshire,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ku8uida","properties":{"formattedCitation":"[224]","plainCitation":"[224]"},"citationItems":[{"id":4228,"uris":["http://zotero.org/users/1562642/items/MGJREFAV"],"uri":["http://zotero.org/users/1562642/items/MGJREFAV"],"itemData":{"id":4228,"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4]</w:t>
            </w:r>
            <w:r w:rsidRPr="004E1B7B">
              <w:rPr>
                <w:rFonts w:ascii="Arial" w:eastAsia="Calibri" w:hAnsi="Arial" w:cs="Arial"/>
                <w:color w:val="000000"/>
                <w:sz w:val="20"/>
                <w:szCs w:val="20"/>
              </w:rPr>
              <w:fldChar w:fldCharType="end"/>
            </w:r>
          </w:p>
        </w:tc>
        <w:tc>
          <w:tcPr>
            <w:tcW w:w="720" w:type="dxa"/>
            <w:vAlign w:val="center"/>
          </w:tcPr>
          <w:p w14:paraId="1C1C5C4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14:paraId="070D782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AC7078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1</w:t>
            </w:r>
          </w:p>
        </w:tc>
        <w:tc>
          <w:tcPr>
            <w:tcW w:w="3330" w:type="dxa"/>
            <w:noWrap/>
            <w:vAlign w:val="center"/>
            <w:hideMark/>
          </w:tcPr>
          <w:p w14:paraId="3079531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AA3C903" w14:textId="77777777" w:rsidTr="00C25C2D">
        <w:trPr>
          <w:trHeight w:val="300"/>
        </w:trPr>
        <w:tc>
          <w:tcPr>
            <w:tcW w:w="2335" w:type="dxa"/>
            <w:noWrap/>
            <w:vAlign w:val="center"/>
            <w:hideMark/>
          </w:tcPr>
          <w:p w14:paraId="081F59CA" w14:textId="42ED3E8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Bruce &amp; Echemendia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gdm7hs4t","properties":{"formattedCitation":"[225]","plainCitation":"[225]"},"citationItems":[{"id":67,"uris":["http://zotero.org/users/1562642/items/42XQCW64"],"uri":["http://zotero.org/users/1562642/items/42XQCW64"],"itemData":{"id":67,"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5]</w:t>
            </w:r>
            <w:r w:rsidRPr="004E1B7B">
              <w:rPr>
                <w:rFonts w:ascii="Arial" w:eastAsia="Calibri" w:hAnsi="Arial" w:cs="Arial"/>
                <w:color w:val="000000"/>
                <w:sz w:val="20"/>
                <w:szCs w:val="20"/>
              </w:rPr>
              <w:fldChar w:fldCharType="end"/>
            </w:r>
          </w:p>
        </w:tc>
        <w:tc>
          <w:tcPr>
            <w:tcW w:w="720" w:type="dxa"/>
            <w:vAlign w:val="center"/>
          </w:tcPr>
          <w:p w14:paraId="35C4500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473F1ED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B8F197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39</w:t>
            </w:r>
          </w:p>
        </w:tc>
        <w:tc>
          <w:tcPr>
            <w:tcW w:w="3330" w:type="dxa"/>
            <w:noWrap/>
            <w:vAlign w:val="center"/>
            <w:hideMark/>
          </w:tcPr>
          <w:p w14:paraId="1BCFB6C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5B96BE0" w14:textId="77777777" w:rsidTr="00C25C2D">
        <w:trPr>
          <w:trHeight w:val="300"/>
        </w:trPr>
        <w:tc>
          <w:tcPr>
            <w:tcW w:w="2335" w:type="dxa"/>
            <w:noWrap/>
            <w:vAlign w:val="center"/>
            <w:hideMark/>
          </w:tcPr>
          <w:p w14:paraId="48632DF7" w14:textId="6DCD4D8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Bruc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r6ql5hamh","properties":{"formattedCitation":"[62]","plainCitation":"[62]"},"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2]</w:t>
            </w:r>
            <w:r w:rsidRPr="004E1B7B">
              <w:rPr>
                <w:rFonts w:ascii="Arial" w:eastAsia="Calibri" w:hAnsi="Arial" w:cs="Arial"/>
                <w:color w:val="000000"/>
                <w:sz w:val="20"/>
                <w:szCs w:val="20"/>
              </w:rPr>
              <w:fldChar w:fldCharType="end"/>
            </w:r>
          </w:p>
        </w:tc>
        <w:tc>
          <w:tcPr>
            <w:tcW w:w="720" w:type="dxa"/>
            <w:vAlign w:val="center"/>
          </w:tcPr>
          <w:p w14:paraId="1FE7273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01D80B3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14:paraId="583363E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5</w:t>
            </w:r>
          </w:p>
        </w:tc>
        <w:tc>
          <w:tcPr>
            <w:tcW w:w="3330" w:type="dxa"/>
            <w:noWrap/>
            <w:vAlign w:val="center"/>
            <w:hideMark/>
          </w:tcPr>
          <w:p w14:paraId="468D22E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41.64</w:t>
            </w:r>
          </w:p>
          <w:p w14:paraId="2F803A4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5.41</w:t>
            </w:r>
          </w:p>
          <w:p w14:paraId="654796A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Czech, 14.75</w:t>
            </w:r>
          </w:p>
          <w:p w14:paraId="066B194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wedish, 9.51</w:t>
            </w:r>
          </w:p>
          <w:p w14:paraId="55B56A6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ussian, 7.87</w:t>
            </w:r>
          </w:p>
          <w:p w14:paraId="2BBF87F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innish, 7.21</w:t>
            </w:r>
          </w:p>
          <w:p w14:paraId="6DD028C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erman, 3.61</w:t>
            </w:r>
          </w:p>
        </w:tc>
      </w:tr>
      <w:tr w:rsidR="006D34E3" w:rsidRPr="004E1B7B" w14:paraId="2DE9DF48" w14:textId="77777777" w:rsidTr="00C25C2D">
        <w:trPr>
          <w:trHeight w:val="300"/>
        </w:trPr>
        <w:tc>
          <w:tcPr>
            <w:tcW w:w="2335" w:type="dxa"/>
            <w:noWrap/>
            <w:vAlign w:val="center"/>
            <w:hideMark/>
          </w:tcPr>
          <w:p w14:paraId="156C6DE2" w14:textId="6E14908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Catal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f6h7jg24","properties":{"formattedCitation":"[226]","plainCitation":"[226]"},"citationItems":[{"id":4079,"uris":["http://zotero.org/users/1562642/items/TKHHT7GI"],"uri":["http://zotero.org/users/1562642/items/TKHHT7GI"],"itemData":{"id":4079,"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6]</w:t>
            </w:r>
            <w:r w:rsidRPr="004E1B7B">
              <w:rPr>
                <w:rFonts w:ascii="Arial" w:eastAsia="Calibri" w:hAnsi="Arial" w:cs="Arial"/>
                <w:color w:val="000000"/>
                <w:sz w:val="20"/>
                <w:szCs w:val="20"/>
              </w:rPr>
              <w:fldChar w:fldCharType="end"/>
            </w:r>
          </w:p>
        </w:tc>
        <w:tc>
          <w:tcPr>
            <w:tcW w:w="720" w:type="dxa"/>
            <w:vAlign w:val="center"/>
          </w:tcPr>
          <w:p w14:paraId="7BC0341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179B510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Belgium</w:t>
            </w:r>
          </w:p>
        </w:tc>
        <w:tc>
          <w:tcPr>
            <w:tcW w:w="1350" w:type="dxa"/>
            <w:noWrap/>
            <w:vAlign w:val="center"/>
            <w:hideMark/>
          </w:tcPr>
          <w:p w14:paraId="3C7FC74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14:paraId="0D0C5A1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4C9AD4F0" w14:textId="77777777" w:rsidTr="00C25C2D">
        <w:trPr>
          <w:trHeight w:val="300"/>
        </w:trPr>
        <w:tc>
          <w:tcPr>
            <w:tcW w:w="2335" w:type="dxa"/>
            <w:noWrap/>
            <w:vAlign w:val="center"/>
            <w:hideMark/>
          </w:tcPr>
          <w:p w14:paraId="00279158" w14:textId="0842794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Clarke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66bqmrq1","properties":{"formattedCitation":"[227]","plainCitation":"[227]"},"citationItems":[{"id":4302,"uris":["http://zotero.org/users/1562642/items/IJJNKVTK"],"uri":["http://zotero.org/users/1562642/items/IJJNKVTK"],"itemData":{"id":4302,"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7]</w:t>
            </w:r>
            <w:r w:rsidRPr="004E1B7B">
              <w:rPr>
                <w:rFonts w:ascii="Arial" w:eastAsia="Calibri" w:hAnsi="Arial" w:cs="Arial"/>
                <w:color w:val="000000"/>
                <w:sz w:val="20"/>
                <w:szCs w:val="20"/>
              </w:rPr>
              <w:fldChar w:fldCharType="end"/>
            </w:r>
          </w:p>
        </w:tc>
        <w:tc>
          <w:tcPr>
            <w:tcW w:w="720" w:type="dxa"/>
            <w:vAlign w:val="center"/>
          </w:tcPr>
          <w:p w14:paraId="08FF9BB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510463B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0713A5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14:paraId="02D8A76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D53688F" w14:textId="77777777" w:rsidTr="00C25C2D">
        <w:trPr>
          <w:trHeight w:val="300"/>
        </w:trPr>
        <w:tc>
          <w:tcPr>
            <w:tcW w:w="2335" w:type="dxa"/>
            <w:noWrap/>
            <w:vAlign w:val="center"/>
            <w:hideMark/>
          </w:tcPr>
          <w:p w14:paraId="6AE7CFB5" w14:textId="737F4F3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Coop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2dt0uv64","properties":{"formattedCitation":"[228]","plainCitation":"[228]"},"citationItems":[{"id":4294,"uris":["http://zotero.org/users/1562642/items/NRD3JQ53"],"uri":["http://zotero.org/users/1562642/items/NRD3JQ53"],"itemData":{"id":4294,"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8]</w:t>
            </w:r>
            <w:r w:rsidRPr="004E1B7B">
              <w:rPr>
                <w:rFonts w:ascii="Arial" w:eastAsia="Calibri" w:hAnsi="Arial" w:cs="Arial"/>
                <w:color w:val="000000"/>
                <w:sz w:val="20"/>
                <w:szCs w:val="20"/>
              </w:rPr>
              <w:fldChar w:fldCharType="end"/>
            </w:r>
          </w:p>
        </w:tc>
        <w:tc>
          <w:tcPr>
            <w:tcW w:w="720" w:type="dxa"/>
            <w:vAlign w:val="center"/>
          </w:tcPr>
          <w:p w14:paraId="5A183F6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6F45149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8335A8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7</w:t>
            </w:r>
          </w:p>
        </w:tc>
        <w:tc>
          <w:tcPr>
            <w:tcW w:w="3330" w:type="dxa"/>
            <w:noWrap/>
            <w:vAlign w:val="center"/>
            <w:hideMark/>
          </w:tcPr>
          <w:p w14:paraId="7524516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31D9A68" w14:textId="77777777" w:rsidTr="00C25C2D">
        <w:trPr>
          <w:trHeight w:val="300"/>
        </w:trPr>
        <w:tc>
          <w:tcPr>
            <w:tcW w:w="2335" w:type="dxa"/>
            <w:noWrap/>
            <w:vAlign w:val="center"/>
            <w:hideMark/>
          </w:tcPr>
          <w:p w14:paraId="53DEF9E9" w14:textId="738E8EE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Coop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9e411n8j0","properties":{"formattedCitation":"[229]","plainCitation":"[229]"},"citationItems":[{"id":4295,"uris":["http://zotero.org/users/1562642/items/JBT2QPE9"],"uri":["http://zotero.org/users/1562642/items/JBT2QPE9"],"itemData":{"id":4295,"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29]</w:t>
            </w:r>
            <w:r w:rsidRPr="004E1B7B">
              <w:rPr>
                <w:rFonts w:ascii="Arial" w:eastAsia="Calibri" w:hAnsi="Arial" w:cs="Arial"/>
                <w:color w:val="000000"/>
                <w:sz w:val="20"/>
                <w:szCs w:val="20"/>
              </w:rPr>
              <w:fldChar w:fldCharType="end"/>
            </w:r>
          </w:p>
        </w:tc>
        <w:tc>
          <w:tcPr>
            <w:tcW w:w="720" w:type="dxa"/>
            <w:vAlign w:val="center"/>
          </w:tcPr>
          <w:p w14:paraId="2C262FD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50054C6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650DF5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14:paraId="1794D0D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0B6790F" w14:textId="77777777" w:rsidTr="00C25C2D">
        <w:trPr>
          <w:trHeight w:val="300"/>
        </w:trPr>
        <w:tc>
          <w:tcPr>
            <w:tcW w:w="2335" w:type="dxa"/>
            <w:noWrap/>
            <w:vAlign w:val="center"/>
            <w:hideMark/>
          </w:tcPr>
          <w:p w14:paraId="61B965BD" w14:textId="783B3AA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Coop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qb39a8pi0","properties":{"formattedCitation":"[230]","plainCitation":"[230]"},"citationItems":[{"id":3585,"uris":["http://zotero.org/users/1562642/items/82UUSQED"],"uri":["http://zotero.org/users/1562642/items/82UUSQED"],"itemData":{"id":3585,"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0]</w:t>
            </w:r>
            <w:r w:rsidRPr="004E1B7B">
              <w:rPr>
                <w:rFonts w:ascii="Arial" w:eastAsia="Calibri" w:hAnsi="Arial" w:cs="Arial"/>
                <w:color w:val="000000"/>
                <w:sz w:val="20"/>
                <w:szCs w:val="20"/>
              </w:rPr>
              <w:fldChar w:fldCharType="end"/>
            </w:r>
          </w:p>
        </w:tc>
        <w:tc>
          <w:tcPr>
            <w:tcW w:w="720" w:type="dxa"/>
            <w:vAlign w:val="center"/>
          </w:tcPr>
          <w:p w14:paraId="2080FB5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0F3655B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28296D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4</w:t>
            </w:r>
          </w:p>
        </w:tc>
        <w:tc>
          <w:tcPr>
            <w:tcW w:w="3330" w:type="dxa"/>
            <w:noWrap/>
            <w:vAlign w:val="center"/>
            <w:hideMark/>
          </w:tcPr>
          <w:p w14:paraId="56E23FC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61FD8B6" w14:textId="77777777" w:rsidTr="00C25C2D">
        <w:trPr>
          <w:trHeight w:val="300"/>
        </w:trPr>
        <w:tc>
          <w:tcPr>
            <w:tcW w:w="2335" w:type="dxa"/>
            <w:noWrap/>
            <w:vAlign w:val="center"/>
            <w:hideMark/>
          </w:tcPr>
          <w:p w14:paraId="334F0945" w14:textId="5A8F04C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De Mont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uf0vebrqc","properties":{"formattedCitation":"[231]","plainCitation":"[231]"},"citationItems":[{"id":3575,"uris":["http://zotero.org/users/1562642/items/VQ7K6T64"],"uri":["http://zotero.org/users/1562642/items/VQ7K6T64"],"itemData":{"id":3575,"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1]</w:t>
            </w:r>
            <w:r w:rsidRPr="004E1B7B">
              <w:rPr>
                <w:rFonts w:ascii="Arial" w:eastAsia="Calibri" w:hAnsi="Arial" w:cs="Arial"/>
                <w:color w:val="000000"/>
                <w:sz w:val="20"/>
                <w:szCs w:val="20"/>
              </w:rPr>
              <w:fldChar w:fldCharType="end"/>
            </w:r>
          </w:p>
        </w:tc>
        <w:tc>
          <w:tcPr>
            <w:tcW w:w="720" w:type="dxa"/>
            <w:vAlign w:val="center"/>
          </w:tcPr>
          <w:p w14:paraId="7A23673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14:paraId="3B3BB04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7BE7559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14:paraId="74CC212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3D34899" w14:textId="77777777" w:rsidTr="00C25C2D">
        <w:trPr>
          <w:trHeight w:val="300"/>
        </w:trPr>
        <w:tc>
          <w:tcPr>
            <w:tcW w:w="2335" w:type="dxa"/>
            <w:noWrap/>
            <w:vAlign w:val="center"/>
            <w:hideMark/>
          </w:tcPr>
          <w:p w14:paraId="1EC9A359" w14:textId="454BC94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oig80rn3v","properties":{"formattedCitation":"[232]","plainCitation":"[232]"},"citationItems":[{"id":86,"uris":["http://zotero.org/users/1562642/items/5NFBMU8U"],"uri":["http://zotero.org/users/1562642/items/5NFBMU8U"],"itemData":{"id":86,"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2]</w:t>
            </w:r>
            <w:r w:rsidRPr="004E1B7B">
              <w:rPr>
                <w:rFonts w:ascii="Arial" w:eastAsia="Calibri" w:hAnsi="Arial" w:cs="Arial"/>
                <w:color w:val="000000"/>
                <w:sz w:val="20"/>
                <w:szCs w:val="20"/>
              </w:rPr>
              <w:fldChar w:fldCharType="end"/>
            </w:r>
          </w:p>
        </w:tc>
        <w:tc>
          <w:tcPr>
            <w:tcW w:w="720" w:type="dxa"/>
            <w:vAlign w:val="center"/>
          </w:tcPr>
          <w:p w14:paraId="388C500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79E69C9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1F133A3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8</w:t>
            </w:r>
          </w:p>
        </w:tc>
        <w:tc>
          <w:tcPr>
            <w:tcW w:w="3330" w:type="dxa"/>
            <w:noWrap/>
            <w:vAlign w:val="center"/>
            <w:hideMark/>
          </w:tcPr>
          <w:p w14:paraId="3FACD0C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94DF0FD" w14:textId="77777777" w:rsidTr="00C25C2D">
        <w:trPr>
          <w:trHeight w:val="300"/>
        </w:trPr>
        <w:tc>
          <w:tcPr>
            <w:tcW w:w="2335" w:type="dxa"/>
            <w:noWrap/>
            <w:vAlign w:val="center"/>
            <w:hideMark/>
          </w:tcPr>
          <w:p w14:paraId="3B9506A6" w14:textId="6CF648A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p8pc03ad","properties":{"formattedCitation":"[233]","plainCitation":"[233]"},"citationItems":[{"id":3576,"uris":["http://zotero.org/users/1562642/items/TSZ4NR6A"],"uri":["http://zotero.org/users/1562642/items/TSZ4NR6A"],"itemData":{"id":3576,"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3]</w:t>
            </w:r>
            <w:r w:rsidRPr="004E1B7B">
              <w:rPr>
                <w:rFonts w:ascii="Arial" w:eastAsia="Calibri" w:hAnsi="Arial" w:cs="Arial"/>
                <w:color w:val="000000"/>
                <w:sz w:val="20"/>
                <w:szCs w:val="20"/>
              </w:rPr>
              <w:fldChar w:fldCharType="end"/>
            </w:r>
          </w:p>
        </w:tc>
        <w:tc>
          <w:tcPr>
            <w:tcW w:w="720" w:type="dxa"/>
            <w:vAlign w:val="center"/>
          </w:tcPr>
          <w:p w14:paraId="5F2CEBD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14:paraId="595F7EC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F8F679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5</w:t>
            </w:r>
          </w:p>
        </w:tc>
        <w:tc>
          <w:tcPr>
            <w:tcW w:w="3330" w:type="dxa"/>
            <w:noWrap/>
            <w:vAlign w:val="center"/>
            <w:hideMark/>
          </w:tcPr>
          <w:p w14:paraId="7B85064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6CE4AB8" w14:textId="77777777" w:rsidTr="00C25C2D">
        <w:trPr>
          <w:trHeight w:val="300"/>
        </w:trPr>
        <w:tc>
          <w:tcPr>
            <w:tcW w:w="2335" w:type="dxa"/>
            <w:noWrap/>
            <w:vAlign w:val="center"/>
            <w:hideMark/>
          </w:tcPr>
          <w:p w14:paraId="7E22D9AC" w14:textId="4845D13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De Mont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vf97sajhi","properties":{"formattedCitation":"[234]","plainCitation":"[234]"},"citationItems":[{"id":3574,"uris":["http://zotero.org/users/1562642/items/8SVTEFMX"],"uri":["http://zotero.org/users/1562642/items/8SVTEFMX"],"itemData":{"id":3574,"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4]</w:t>
            </w:r>
            <w:r w:rsidRPr="004E1B7B">
              <w:rPr>
                <w:rFonts w:ascii="Arial" w:eastAsia="Calibri" w:hAnsi="Arial" w:cs="Arial"/>
                <w:color w:val="000000"/>
                <w:sz w:val="20"/>
                <w:szCs w:val="20"/>
              </w:rPr>
              <w:fldChar w:fldCharType="end"/>
            </w:r>
          </w:p>
        </w:tc>
        <w:tc>
          <w:tcPr>
            <w:tcW w:w="720" w:type="dxa"/>
            <w:vAlign w:val="center"/>
          </w:tcPr>
          <w:p w14:paraId="1A058B6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61C2BCD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06D2B78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48</w:t>
            </w:r>
          </w:p>
        </w:tc>
        <w:tc>
          <w:tcPr>
            <w:tcW w:w="3330" w:type="dxa"/>
            <w:noWrap/>
            <w:vAlign w:val="center"/>
            <w:hideMark/>
          </w:tcPr>
          <w:p w14:paraId="5CD79DD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9695CA5" w14:textId="77777777" w:rsidTr="00C25C2D">
        <w:trPr>
          <w:trHeight w:val="300"/>
        </w:trPr>
        <w:tc>
          <w:tcPr>
            <w:tcW w:w="2335" w:type="dxa"/>
            <w:noWrap/>
            <w:vAlign w:val="center"/>
            <w:hideMark/>
          </w:tcPr>
          <w:p w14:paraId="43154EFC" w14:textId="1DB94A8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Decq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u20suoq","properties":{"formattedCitation":"[235]","plainCitation":"[235]"},"citationItems":[{"id":3577,"uris":["http://zotero.org/users/1562642/items/PHAZFA6G"],"uri":["http://zotero.org/users/1562642/items/PHAZFA6G"],"itemData":{"id":3577,"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5]</w:t>
            </w:r>
            <w:r w:rsidRPr="004E1B7B">
              <w:rPr>
                <w:rFonts w:ascii="Arial" w:eastAsia="Calibri" w:hAnsi="Arial" w:cs="Arial"/>
                <w:color w:val="000000"/>
                <w:sz w:val="20"/>
                <w:szCs w:val="20"/>
              </w:rPr>
              <w:fldChar w:fldCharType="end"/>
            </w:r>
          </w:p>
        </w:tc>
        <w:tc>
          <w:tcPr>
            <w:tcW w:w="720" w:type="dxa"/>
            <w:vAlign w:val="center"/>
          </w:tcPr>
          <w:p w14:paraId="2383E0B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15512ED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rance</w:t>
            </w:r>
          </w:p>
        </w:tc>
        <w:tc>
          <w:tcPr>
            <w:tcW w:w="1350" w:type="dxa"/>
            <w:noWrap/>
            <w:vAlign w:val="center"/>
            <w:hideMark/>
          </w:tcPr>
          <w:p w14:paraId="667EBDD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7</w:t>
            </w:r>
          </w:p>
        </w:tc>
        <w:tc>
          <w:tcPr>
            <w:tcW w:w="3330" w:type="dxa"/>
            <w:noWrap/>
            <w:vAlign w:val="center"/>
            <w:hideMark/>
          </w:tcPr>
          <w:p w14:paraId="2745520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42E5EECE" w14:textId="77777777" w:rsidTr="00C25C2D">
        <w:trPr>
          <w:trHeight w:val="300"/>
        </w:trPr>
        <w:tc>
          <w:tcPr>
            <w:tcW w:w="2335" w:type="dxa"/>
            <w:noWrap/>
            <w:vAlign w:val="center"/>
            <w:hideMark/>
          </w:tcPr>
          <w:p w14:paraId="4A13E7F4" w14:textId="1429878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Dikme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icf1b5nu","properties":{"formattedCitation":"[236]","plainCitation":"[236]"},"citationItems":[{"id":3771,"uris":["http://zotero.org/users/1562642/items/RTA5W57Q"],"uri":["http://zotero.org/users/1562642/items/RTA5W57Q"],"itemData":{"id":3771,"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6]</w:t>
            </w:r>
            <w:r w:rsidRPr="004E1B7B">
              <w:rPr>
                <w:rFonts w:ascii="Arial" w:eastAsia="Calibri" w:hAnsi="Arial" w:cs="Arial"/>
                <w:color w:val="000000"/>
                <w:sz w:val="20"/>
                <w:szCs w:val="20"/>
              </w:rPr>
              <w:fldChar w:fldCharType="end"/>
            </w:r>
          </w:p>
        </w:tc>
        <w:tc>
          <w:tcPr>
            <w:tcW w:w="720" w:type="dxa"/>
            <w:vAlign w:val="center"/>
          </w:tcPr>
          <w:p w14:paraId="78B6567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1</w:t>
            </w:r>
          </w:p>
        </w:tc>
        <w:tc>
          <w:tcPr>
            <w:tcW w:w="1620" w:type="dxa"/>
            <w:vAlign w:val="center"/>
          </w:tcPr>
          <w:p w14:paraId="061F7FA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171DA1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66</w:t>
            </w:r>
          </w:p>
        </w:tc>
        <w:tc>
          <w:tcPr>
            <w:tcW w:w="3330" w:type="dxa"/>
            <w:noWrap/>
            <w:vAlign w:val="center"/>
            <w:hideMark/>
          </w:tcPr>
          <w:p w14:paraId="07C8F18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C91389F" w14:textId="77777777" w:rsidTr="00C25C2D">
        <w:trPr>
          <w:trHeight w:val="300"/>
        </w:trPr>
        <w:tc>
          <w:tcPr>
            <w:tcW w:w="2335" w:type="dxa"/>
            <w:noWrap/>
            <w:vAlign w:val="center"/>
            <w:hideMark/>
          </w:tcPr>
          <w:p w14:paraId="0A072D5E" w14:textId="7A7DFC0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Dunk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ugf39blnk","properties":{"formattedCitation":"[237]","plainCitation":"[237]"},"citationItems":[{"id":4463,"uris":["http://zotero.org/users/1562642/items/DPUTKXG8"],"uri":["http://zotero.org/users/1562642/items/DPUTKXG8"],"itemData":{"id":4463,"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7]</w:t>
            </w:r>
            <w:r w:rsidRPr="004E1B7B">
              <w:rPr>
                <w:rFonts w:ascii="Arial" w:eastAsia="Calibri" w:hAnsi="Arial" w:cs="Arial"/>
                <w:color w:val="000000"/>
                <w:sz w:val="20"/>
                <w:szCs w:val="20"/>
              </w:rPr>
              <w:fldChar w:fldCharType="end"/>
            </w:r>
          </w:p>
        </w:tc>
        <w:tc>
          <w:tcPr>
            <w:tcW w:w="720" w:type="dxa"/>
            <w:vAlign w:val="center"/>
          </w:tcPr>
          <w:p w14:paraId="506426B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2D2F3E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08849C7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14:paraId="627423E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D9B7DCD" w14:textId="77777777" w:rsidTr="00C25C2D">
        <w:trPr>
          <w:trHeight w:val="300"/>
        </w:trPr>
        <w:tc>
          <w:tcPr>
            <w:tcW w:w="2335" w:type="dxa"/>
            <w:noWrap/>
            <w:vAlign w:val="center"/>
            <w:hideMark/>
          </w:tcPr>
          <w:p w14:paraId="0A35E2FD" w14:textId="1E6D207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Echemendi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ebt814pd8","properties":{"formattedCitation":"[238]","plainCitation":"[238]"},"citationItems":[{"id":4462,"uris":["http://zotero.org/users/1562642/items/WI3UMFAP"],"uri":["http://zotero.org/users/1562642/items/WI3UMFAP"],"itemData":{"id":4462,"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8]</w:t>
            </w:r>
            <w:r w:rsidRPr="004E1B7B">
              <w:rPr>
                <w:rFonts w:ascii="Arial" w:eastAsia="Calibri" w:hAnsi="Arial" w:cs="Arial"/>
                <w:color w:val="000000"/>
                <w:sz w:val="20"/>
                <w:szCs w:val="20"/>
              </w:rPr>
              <w:fldChar w:fldCharType="end"/>
            </w:r>
          </w:p>
        </w:tc>
        <w:tc>
          <w:tcPr>
            <w:tcW w:w="720" w:type="dxa"/>
            <w:vAlign w:val="center"/>
          </w:tcPr>
          <w:p w14:paraId="5051B25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69348B4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FD0E9E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14:paraId="2CAB2AF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4923008" w14:textId="77777777" w:rsidTr="00C25C2D">
        <w:trPr>
          <w:trHeight w:val="300"/>
        </w:trPr>
        <w:tc>
          <w:tcPr>
            <w:tcW w:w="2335" w:type="dxa"/>
            <w:noWrap/>
            <w:vAlign w:val="center"/>
            <w:hideMark/>
          </w:tcPr>
          <w:p w14:paraId="1135ECEE" w14:textId="4573CD5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lb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5nqn5gq2c","properties":{"formattedCitation":"[239]","plainCitation":"[239]"},"citationItems":[{"id":4455,"uris":["http://zotero.org/users/1562642/items/F6GBXQZA"],"uri":["http://zotero.org/users/1562642/items/F6GBXQZA"],"itemData":{"id":4455,"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39]</w:t>
            </w:r>
            <w:r w:rsidRPr="004E1B7B">
              <w:rPr>
                <w:rFonts w:ascii="Arial" w:eastAsia="Calibri" w:hAnsi="Arial" w:cs="Arial"/>
                <w:color w:val="000000"/>
                <w:sz w:val="20"/>
                <w:szCs w:val="20"/>
              </w:rPr>
              <w:fldChar w:fldCharType="end"/>
            </w:r>
          </w:p>
        </w:tc>
        <w:tc>
          <w:tcPr>
            <w:tcW w:w="720" w:type="dxa"/>
            <w:vAlign w:val="center"/>
          </w:tcPr>
          <w:p w14:paraId="5CCF169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0FA183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2457D3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69</w:t>
            </w:r>
          </w:p>
        </w:tc>
        <w:tc>
          <w:tcPr>
            <w:tcW w:w="3330" w:type="dxa"/>
            <w:noWrap/>
            <w:vAlign w:val="center"/>
            <w:hideMark/>
          </w:tcPr>
          <w:p w14:paraId="7EE2242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6799ED0" w14:textId="77777777" w:rsidTr="00C25C2D">
        <w:trPr>
          <w:trHeight w:val="300"/>
        </w:trPr>
        <w:tc>
          <w:tcPr>
            <w:tcW w:w="2335" w:type="dxa"/>
            <w:noWrap/>
            <w:vAlign w:val="center"/>
            <w:hideMark/>
          </w:tcPr>
          <w:p w14:paraId="3749758E" w14:textId="3A23C15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Ettenhofer &amp; Abel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fsmgsovh","properties":{"formattedCitation":"[97]","plainCitation":"[97]"},"citationItems":[{"id":4452,"uris":["http://zotero.org/users/1562642/items/8VXTBSTQ"],"uri":["http://zotero.org/users/1562642/items/8VXTBSTQ"],"itemData":{"id":4452,"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97]</w:t>
            </w:r>
            <w:r w:rsidRPr="004E1B7B">
              <w:rPr>
                <w:rFonts w:ascii="Arial" w:eastAsia="Calibri" w:hAnsi="Arial" w:cs="Arial"/>
                <w:color w:val="000000"/>
                <w:sz w:val="20"/>
                <w:szCs w:val="20"/>
              </w:rPr>
              <w:fldChar w:fldCharType="end"/>
            </w:r>
          </w:p>
        </w:tc>
        <w:tc>
          <w:tcPr>
            <w:tcW w:w="720" w:type="dxa"/>
            <w:vAlign w:val="center"/>
          </w:tcPr>
          <w:p w14:paraId="182F897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72B9CC5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CE0CFD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6</w:t>
            </w:r>
          </w:p>
        </w:tc>
        <w:tc>
          <w:tcPr>
            <w:tcW w:w="3330" w:type="dxa"/>
            <w:noWrap/>
            <w:vAlign w:val="center"/>
            <w:hideMark/>
          </w:tcPr>
          <w:p w14:paraId="37933C3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D47997F" w14:textId="77777777" w:rsidTr="00C25C2D">
        <w:trPr>
          <w:trHeight w:val="300"/>
        </w:trPr>
        <w:tc>
          <w:tcPr>
            <w:tcW w:w="2335" w:type="dxa"/>
            <w:noWrap/>
            <w:vAlign w:val="center"/>
            <w:hideMark/>
          </w:tcPr>
          <w:p w14:paraId="22CE5812" w14:textId="3B2C373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akhra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pamqfof00","properties":{"formattedCitation":"[240]","plainCitation":"[240]"},"citationItems":[{"id":4450,"uris":["http://zotero.org/users/1562642/items/WBR332R5"],"uri":["http://zotero.org/users/1562642/items/WBR332R5"],"itemData":{"id":4450,"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0]</w:t>
            </w:r>
            <w:r w:rsidRPr="004E1B7B">
              <w:rPr>
                <w:rFonts w:ascii="Arial" w:eastAsia="Calibri" w:hAnsi="Arial" w:cs="Arial"/>
                <w:color w:val="000000"/>
                <w:sz w:val="20"/>
                <w:szCs w:val="20"/>
              </w:rPr>
              <w:fldChar w:fldCharType="end"/>
            </w:r>
          </w:p>
        </w:tc>
        <w:tc>
          <w:tcPr>
            <w:tcW w:w="720" w:type="dxa"/>
            <w:vAlign w:val="center"/>
          </w:tcPr>
          <w:p w14:paraId="6115817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111433F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F19F84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14:paraId="3257619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12A8447" w14:textId="77777777" w:rsidTr="00C25C2D">
        <w:trPr>
          <w:trHeight w:val="300"/>
        </w:trPr>
        <w:tc>
          <w:tcPr>
            <w:tcW w:w="2335" w:type="dxa"/>
            <w:noWrap/>
            <w:vAlign w:val="center"/>
            <w:hideMark/>
          </w:tcPr>
          <w:p w14:paraId="1ED88D75" w14:textId="7ABE86F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Falconer</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fc1g87rh","properties":{"formattedCitation":"[241]","plainCitation":"[241]"},"citationItems":[{"id":3763,"uris":["http://zotero.org/users/1562642/items/G9B2DVZ3"],"uri":["http://zotero.org/users/1562642/items/G9B2DVZ3"],"itemData":{"id":3763,"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1]</w:t>
            </w:r>
            <w:r w:rsidRPr="004E1B7B">
              <w:rPr>
                <w:rFonts w:ascii="Arial" w:eastAsia="Calibri" w:hAnsi="Arial" w:cs="Arial"/>
                <w:color w:val="000000"/>
                <w:sz w:val="20"/>
                <w:szCs w:val="20"/>
              </w:rPr>
              <w:fldChar w:fldCharType="end"/>
            </w:r>
          </w:p>
        </w:tc>
        <w:tc>
          <w:tcPr>
            <w:tcW w:w="720" w:type="dxa"/>
            <w:vAlign w:val="center"/>
          </w:tcPr>
          <w:p w14:paraId="74B77FB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3EAAA05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2D6DB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55</w:t>
            </w:r>
          </w:p>
        </w:tc>
        <w:tc>
          <w:tcPr>
            <w:tcW w:w="3330" w:type="dxa"/>
            <w:noWrap/>
            <w:vAlign w:val="center"/>
            <w:hideMark/>
          </w:tcPr>
          <w:p w14:paraId="77AB495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1025665" w14:textId="77777777" w:rsidTr="00C25C2D">
        <w:trPr>
          <w:trHeight w:val="300"/>
        </w:trPr>
        <w:tc>
          <w:tcPr>
            <w:tcW w:w="2335" w:type="dxa"/>
            <w:noWrap/>
            <w:vAlign w:val="center"/>
            <w:hideMark/>
          </w:tcPr>
          <w:p w14:paraId="57214546" w14:textId="5BEBA6A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Fish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qrghrmj9","properties":{"formattedCitation":"[100]","plainCitation":"[100]"},"citationItems":[{"id":88,"uris":["http://zotero.org/users/1562642/items/T5KXKPKB"],"uri":["http://zotero.org/users/1562642/items/T5KXKPKB"],"itemData":{"id":88,"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00]</w:t>
            </w:r>
            <w:r w:rsidRPr="004E1B7B">
              <w:rPr>
                <w:rFonts w:ascii="Arial" w:eastAsia="Calibri" w:hAnsi="Arial" w:cs="Arial"/>
                <w:color w:val="000000"/>
                <w:sz w:val="20"/>
                <w:szCs w:val="20"/>
              </w:rPr>
              <w:fldChar w:fldCharType="end"/>
            </w:r>
          </w:p>
        </w:tc>
        <w:tc>
          <w:tcPr>
            <w:tcW w:w="720" w:type="dxa"/>
            <w:vAlign w:val="center"/>
          </w:tcPr>
          <w:p w14:paraId="326B72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14:paraId="5F048B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C5F57F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0</w:t>
            </w:r>
          </w:p>
        </w:tc>
        <w:tc>
          <w:tcPr>
            <w:tcW w:w="3330" w:type="dxa"/>
            <w:noWrap/>
            <w:vAlign w:val="center"/>
            <w:hideMark/>
          </w:tcPr>
          <w:p w14:paraId="00BD80C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ED96BAB" w14:textId="77777777" w:rsidTr="00C25C2D">
        <w:trPr>
          <w:trHeight w:val="300"/>
        </w:trPr>
        <w:tc>
          <w:tcPr>
            <w:tcW w:w="2335" w:type="dxa"/>
            <w:noWrap/>
            <w:vAlign w:val="center"/>
            <w:hideMark/>
          </w:tcPr>
          <w:p w14:paraId="51B91D16" w14:textId="7970207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ord</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ugmf4gtc","properties":{"formattedCitation":"[242]","plainCitation":"[242]"},"citationItems":[{"id":4167,"uris":["http://zotero.org/users/1562642/items/SJHPH2DT"],"uri":["http://zotero.org/users/1562642/items/SJHPH2DT"],"itemData":{"id":4167,"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2]</w:t>
            </w:r>
            <w:r w:rsidRPr="004E1B7B">
              <w:rPr>
                <w:rFonts w:ascii="Arial" w:eastAsia="Calibri" w:hAnsi="Arial" w:cs="Arial"/>
                <w:color w:val="000000"/>
                <w:sz w:val="20"/>
                <w:szCs w:val="20"/>
              </w:rPr>
              <w:fldChar w:fldCharType="end"/>
            </w:r>
          </w:p>
        </w:tc>
        <w:tc>
          <w:tcPr>
            <w:tcW w:w="720" w:type="dxa"/>
            <w:vAlign w:val="center"/>
          </w:tcPr>
          <w:p w14:paraId="459DA36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4B927FC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E3DF66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14:paraId="3A237F5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9EA81A0" w14:textId="77777777" w:rsidTr="00C25C2D">
        <w:trPr>
          <w:trHeight w:val="300"/>
        </w:trPr>
        <w:tc>
          <w:tcPr>
            <w:tcW w:w="2335" w:type="dxa"/>
            <w:noWrap/>
            <w:vAlign w:val="center"/>
            <w:hideMark/>
          </w:tcPr>
          <w:p w14:paraId="7604865D" w14:textId="1C8A192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alett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gg67fipc7","properties":{"formattedCitation":"[243]","plainCitation":"[243]"},"citationItems":[{"id":4441,"uris":["http://zotero.org/users/1562642/items/UGHJMBET"],"uri":["http://zotero.org/users/1562642/items/UGHJMBET"],"itemData":{"id":4441,"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3]</w:t>
            </w:r>
            <w:r w:rsidRPr="004E1B7B">
              <w:rPr>
                <w:rFonts w:ascii="Arial" w:eastAsia="Calibri" w:hAnsi="Arial" w:cs="Arial"/>
                <w:color w:val="000000"/>
                <w:sz w:val="20"/>
                <w:szCs w:val="20"/>
              </w:rPr>
              <w:fldChar w:fldCharType="end"/>
            </w:r>
          </w:p>
        </w:tc>
        <w:tc>
          <w:tcPr>
            <w:tcW w:w="720" w:type="dxa"/>
            <w:vAlign w:val="center"/>
          </w:tcPr>
          <w:p w14:paraId="26A398B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6D278DB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Italy</w:t>
            </w:r>
          </w:p>
        </w:tc>
        <w:tc>
          <w:tcPr>
            <w:tcW w:w="1350" w:type="dxa"/>
            <w:noWrap/>
            <w:vAlign w:val="center"/>
            <w:hideMark/>
          </w:tcPr>
          <w:p w14:paraId="21744D0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w:t>
            </w:r>
          </w:p>
        </w:tc>
        <w:tc>
          <w:tcPr>
            <w:tcW w:w="3330" w:type="dxa"/>
            <w:noWrap/>
            <w:vAlign w:val="center"/>
            <w:hideMark/>
          </w:tcPr>
          <w:p w14:paraId="05BC753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Italian, 100</w:t>
            </w:r>
          </w:p>
        </w:tc>
      </w:tr>
      <w:tr w:rsidR="006D34E3" w:rsidRPr="004E1B7B" w14:paraId="19C57478" w14:textId="77777777" w:rsidTr="00C25C2D">
        <w:trPr>
          <w:trHeight w:val="300"/>
        </w:trPr>
        <w:tc>
          <w:tcPr>
            <w:tcW w:w="2335" w:type="dxa"/>
            <w:noWrap/>
            <w:vAlign w:val="center"/>
            <w:hideMark/>
          </w:tcPr>
          <w:p w14:paraId="247B9026" w14:textId="54777FA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hodadr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d2m1630p","properties":{"formattedCitation":"[244]","plainCitation":"[244]"},"citationItems":[{"id":43,"uris":["http://zotero.org/users/1562642/items/DIB264DE"],"uri":["http://zotero.org/users/1562642/items/DIB264DE"],"itemData":{"id":43,"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4]</w:t>
            </w:r>
            <w:r w:rsidRPr="004E1B7B">
              <w:rPr>
                <w:rFonts w:ascii="Arial" w:eastAsia="Calibri" w:hAnsi="Arial" w:cs="Arial"/>
                <w:color w:val="000000"/>
                <w:sz w:val="20"/>
                <w:szCs w:val="20"/>
              </w:rPr>
              <w:fldChar w:fldCharType="end"/>
            </w:r>
          </w:p>
        </w:tc>
        <w:tc>
          <w:tcPr>
            <w:tcW w:w="720" w:type="dxa"/>
            <w:vAlign w:val="center"/>
          </w:tcPr>
          <w:p w14:paraId="3355BE0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7B68ADB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9DC6F9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4</w:t>
            </w:r>
          </w:p>
        </w:tc>
        <w:tc>
          <w:tcPr>
            <w:tcW w:w="3330" w:type="dxa"/>
            <w:noWrap/>
            <w:vAlign w:val="center"/>
            <w:hideMark/>
          </w:tcPr>
          <w:p w14:paraId="18B2ADE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C49C53C" w14:textId="77777777" w:rsidTr="00C25C2D">
        <w:trPr>
          <w:trHeight w:val="300"/>
        </w:trPr>
        <w:tc>
          <w:tcPr>
            <w:tcW w:w="2335" w:type="dxa"/>
            <w:noWrap/>
            <w:vAlign w:val="center"/>
            <w:hideMark/>
          </w:tcPr>
          <w:p w14:paraId="4711F05E" w14:textId="71286F1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Greiffenstein &amp; Bak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6pkme654","properties":{"formattedCitation":"[104]","plainCitation":"[104]"},"citationItems":[{"id":54,"uris":["http://zotero.org/users/1562642/items/QGQ6MC3M"],"uri":["http://zotero.org/users/1562642/items/QGQ6MC3M"],"itemData":{"id":54,"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04]</w:t>
            </w:r>
            <w:r w:rsidRPr="004E1B7B">
              <w:rPr>
                <w:rFonts w:ascii="Arial" w:eastAsia="Calibri" w:hAnsi="Arial" w:cs="Arial"/>
                <w:color w:val="000000"/>
                <w:sz w:val="20"/>
                <w:szCs w:val="20"/>
              </w:rPr>
              <w:fldChar w:fldCharType="end"/>
            </w:r>
          </w:p>
        </w:tc>
        <w:tc>
          <w:tcPr>
            <w:tcW w:w="720" w:type="dxa"/>
            <w:vAlign w:val="center"/>
          </w:tcPr>
          <w:p w14:paraId="163F18A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0DA14B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FD0EA3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5</w:t>
            </w:r>
          </w:p>
        </w:tc>
        <w:tc>
          <w:tcPr>
            <w:tcW w:w="3330" w:type="dxa"/>
            <w:noWrap/>
            <w:vAlign w:val="center"/>
            <w:hideMark/>
          </w:tcPr>
          <w:p w14:paraId="0CB6CFA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7788C8F" w14:textId="77777777" w:rsidTr="00C25C2D">
        <w:trPr>
          <w:trHeight w:val="300"/>
        </w:trPr>
        <w:tc>
          <w:tcPr>
            <w:tcW w:w="2335" w:type="dxa"/>
            <w:noWrap/>
            <w:vAlign w:val="center"/>
            <w:hideMark/>
          </w:tcPr>
          <w:p w14:paraId="15208124" w14:textId="16D59DF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Greiffenstein &amp; Bak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qvkqrqav","properties":{"formattedCitation":"[245]","plainCitation":"[245]"},"citationItems":[{"id":75,"uris":["http://zotero.org/users/1562642/items/J7ZQZNKR"],"uri":["http://zotero.org/users/1562642/items/J7ZQZNKR"],"itemData":{"id":75,"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5]</w:t>
            </w:r>
            <w:r w:rsidRPr="004E1B7B">
              <w:rPr>
                <w:rFonts w:ascii="Arial" w:eastAsia="Calibri" w:hAnsi="Arial" w:cs="Arial"/>
                <w:color w:val="000000"/>
                <w:sz w:val="20"/>
                <w:szCs w:val="20"/>
              </w:rPr>
              <w:fldChar w:fldCharType="end"/>
            </w:r>
          </w:p>
        </w:tc>
        <w:tc>
          <w:tcPr>
            <w:tcW w:w="720" w:type="dxa"/>
            <w:vAlign w:val="center"/>
          </w:tcPr>
          <w:p w14:paraId="1B06FC9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76154E1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A62111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99</w:t>
            </w:r>
          </w:p>
        </w:tc>
        <w:tc>
          <w:tcPr>
            <w:tcW w:w="3330" w:type="dxa"/>
            <w:noWrap/>
            <w:vAlign w:val="center"/>
            <w:hideMark/>
          </w:tcPr>
          <w:p w14:paraId="0F366A8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92.49</w:t>
            </w:r>
          </w:p>
          <w:p w14:paraId="35A0DE2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as a second language, 7.51</w:t>
            </w:r>
          </w:p>
        </w:tc>
      </w:tr>
      <w:tr w:rsidR="006D34E3" w:rsidRPr="004E1B7B" w14:paraId="7ED13C7E" w14:textId="77777777" w:rsidTr="00C25C2D">
        <w:trPr>
          <w:trHeight w:val="300"/>
        </w:trPr>
        <w:tc>
          <w:tcPr>
            <w:tcW w:w="2335" w:type="dxa"/>
            <w:noWrap/>
            <w:vAlign w:val="center"/>
            <w:hideMark/>
          </w:tcPr>
          <w:p w14:paraId="66B541D5" w14:textId="39B18FB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reiffenste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g5bgvl9m","properties":{"formattedCitation":"[246]","plainCitation":"[246]"},"citationItems":[{"id":74,"uris":["http://zotero.org/users/1562642/items/8CUDIH6S"],"uri":["http://zotero.org/users/1562642/items/8CUDIH6S"],"itemData":{"id":74,"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6]</w:t>
            </w:r>
            <w:r w:rsidRPr="004E1B7B">
              <w:rPr>
                <w:rFonts w:ascii="Arial" w:eastAsia="Calibri" w:hAnsi="Arial" w:cs="Arial"/>
                <w:color w:val="000000"/>
                <w:sz w:val="20"/>
                <w:szCs w:val="20"/>
              </w:rPr>
              <w:fldChar w:fldCharType="end"/>
            </w:r>
          </w:p>
        </w:tc>
        <w:tc>
          <w:tcPr>
            <w:tcW w:w="720" w:type="dxa"/>
            <w:vAlign w:val="center"/>
          </w:tcPr>
          <w:p w14:paraId="52AB7A3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2</w:t>
            </w:r>
          </w:p>
        </w:tc>
        <w:tc>
          <w:tcPr>
            <w:tcW w:w="1620" w:type="dxa"/>
            <w:vAlign w:val="center"/>
          </w:tcPr>
          <w:p w14:paraId="177BA6A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DB45FD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14:paraId="0BCE279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66A6029" w14:textId="77777777" w:rsidTr="00C25C2D">
        <w:trPr>
          <w:trHeight w:val="300"/>
        </w:trPr>
        <w:tc>
          <w:tcPr>
            <w:tcW w:w="2335" w:type="dxa"/>
            <w:noWrap/>
            <w:vAlign w:val="center"/>
            <w:hideMark/>
          </w:tcPr>
          <w:p w14:paraId="3C0AA4E9" w14:textId="2EA7A66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rubenhoff</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gsjo2vtd","properties":{"formattedCitation":"[247]","plainCitation":"[247]"},"citationItems":[{"id":4427,"uris":["http://zotero.org/users/1562642/items/S3A7R58P"],"uri":["http://zotero.org/users/1562642/items/S3A7R58P"],"itemData":{"id":4427,"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7]</w:t>
            </w:r>
            <w:r w:rsidRPr="004E1B7B">
              <w:rPr>
                <w:rFonts w:ascii="Arial" w:eastAsia="Calibri" w:hAnsi="Arial" w:cs="Arial"/>
                <w:color w:val="000000"/>
                <w:sz w:val="20"/>
                <w:szCs w:val="20"/>
              </w:rPr>
              <w:fldChar w:fldCharType="end"/>
            </w:r>
          </w:p>
        </w:tc>
        <w:tc>
          <w:tcPr>
            <w:tcW w:w="720" w:type="dxa"/>
            <w:vAlign w:val="center"/>
          </w:tcPr>
          <w:p w14:paraId="7F65514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6CEC6B2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4D6DC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48</w:t>
            </w:r>
          </w:p>
        </w:tc>
        <w:tc>
          <w:tcPr>
            <w:tcW w:w="3330" w:type="dxa"/>
            <w:noWrap/>
            <w:vAlign w:val="center"/>
            <w:hideMark/>
          </w:tcPr>
          <w:p w14:paraId="01E4826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E7113C9" w14:textId="77777777" w:rsidTr="00C25C2D">
        <w:trPr>
          <w:trHeight w:val="300"/>
        </w:trPr>
        <w:tc>
          <w:tcPr>
            <w:tcW w:w="2335" w:type="dxa"/>
            <w:noWrap/>
            <w:vAlign w:val="center"/>
            <w:hideMark/>
          </w:tcPr>
          <w:p w14:paraId="29F7E315" w14:textId="06B0ABD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ännine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44212uc4","properties":{"formattedCitation":"[106]","plainCitation":"[106]"},"citationItems":[{"id":52,"uris":["http://zotero.org/users/1562642/items/T6FUFKE3"],"uri":["http://zotero.org/users/1562642/items/T6FUFKE3"],"itemData":{"id":52,"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06]</w:t>
            </w:r>
            <w:r w:rsidRPr="004E1B7B">
              <w:rPr>
                <w:rFonts w:ascii="Arial" w:eastAsia="Calibri" w:hAnsi="Arial" w:cs="Arial"/>
                <w:color w:val="000000"/>
                <w:sz w:val="20"/>
                <w:szCs w:val="20"/>
              </w:rPr>
              <w:fldChar w:fldCharType="end"/>
            </w:r>
          </w:p>
        </w:tc>
        <w:tc>
          <w:tcPr>
            <w:tcW w:w="720" w:type="dxa"/>
            <w:vAlign w:val="center"/>
          </w:tcPr>
          <w:p w14:paraId="25CF737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228DB07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14:paraId="30B69D7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4</w:t>
            </w:r>
          </w:p>
        </w:tc>
        <w:tc>
          <w:tcPr>
            <w:tcW w:w="3330" w:type="dxa"/>
            <w:noWrap/>
            <w:vAlign w:val="center"/>
            <w:hideMark/>
          </w:tcPr>
          <w:p w14:paraId="68C3C3D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innish, 80.92</w:t>
            </w:r>
          </w:p>
          <w:p w14:paraId="393CA7E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2.83</w:t>
            </w:r>
          </w:p>
          <w:p w14:paraId="67024DD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Non-English and non-Finnish, 6.25</w:t>
            </w:r>
          </w:p>
        </w:tc>
      </w:tr>
      <w:tr w:rsidR="006D34E3" w:rsidRPr="004E1B7B" w14:paraId="010C4C1C" w14:textId="77777777" w:rsidTr="00C25C2D">
        <w:trPr>
          <w:trHeight w:val="300"/>
        </w:trPr>
        <w:tc>
          <w:tcPr>
            <w:tcW w:w="2335" w:type="dxa"/>
            <w:noWrap/>
            <w:vAlign w:val="center"/>
            <w:hideMark/>
          </w:tcPr>
          <w:p w14:paraId="3310E854" w14:textId="2129FE6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ante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4f71cb1v9","properties":{"formattedCitation":"[248]","plainCitation":"[248]"},"citationItems":[{"id":3746,"uris":["http://zotero.org/users/1562642/items/BAHSXTR9"],"uri":["http://zotero.org/users/1562642/items/BAHSXTR9"],"itemData":{"id":3746,"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8]</w:t>
            </w:r>
            <w:r w:rsidRPr="004E1B7B">
              <w:rPr>
                <w:rFonts w:ascii="Arial" w:eastAsia="Calibri" w:hAnsi="Arial" w:cs="Arial"/>
                <w:color w:val="000000"/>
                <w:sz w:val="20"/>
                <w:szCs w:val="20"/>
              </w:rPr>
              <w:fldChar w:fldCharType="end"/>
            </w:r>
          </w:p>
        </w:tc>
        <w:tc>
          <w:tcPr>
            <w:tcW w:w="720" w:type="dxa"/>
            <w:vAlign w:val="center"/>
          </w:tcPr>
          <w:p w14:paraId="2AAD9DF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14:paraId="61927A4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B68E1C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9</w:t>
            </w:r>
          </w:p>
        </w:tc>
        <w:tc>
          <w:tcPr>
            <w:tcW w:w="3330" w:type="dxa"/>
            <w:noWrap/>
            <w:vAlign w:val="center"/>
            <w:hideMark/>
          </w:tcPr>
          <w:p w14:paraId="11ABA60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8EBE1A3" w14:textId="77777777" w:rsidTr="00C25C2D">
        <w:trPr>
          <w:trHeight w:val="300"/>
        </w:trPr>
        <w:tc>
          <w:tcPr>
            <w:tcW w:w="2335" w:type="dxa"/>
            <w:noWrap/>
            <w:vAlign w:val="center"/>
            <w:hideMark/>
          </w:tcPr>
          <w:p w14:paraId="4FD0762F" w14:textId="7F15563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enry &amp; Sande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a9a48lfuf","properties":{"formattedCitation":"[249]","plainCitation":"[249]"},"citationItems":[{"id":4120,"uris":["http://zotero.org/users/1562642/items/NHFJKPW8"],"uri":["http://zotero.org/users/1562642/items/NHFJKPW8"],"itemData":{"id":4120,"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49]</w:t>
            </w:r>
            <w:r w:rsidRPr="004E1B7B">
              <w:rPr>
                <w:rFonts w:ascii="Arial" w:eastAsia="Calibri" w:hAnsi="Arial" w:cs="Arial"/>
                <w:color w:val="000000"/>
                <w:sz w:val="20"/>
                <w:szCs w:val="20"/>
              </w:rPr>
              <w:fldChar w:fldCharType="end"/>
            </w:r>
          </w:p>
        </w:tc>
        <w:tc>
          <w:tcPr>
            <w:tcW w:w="720" w:type="dxa"/>
            <w:vAlign w:val="center"/>
          </w:tcPr>
          <w:p w14:paraId="0B52C2C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0106A86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777510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500</w:t>
            </w:r>
          </w:p>
        </w:tc>
        <w:tc>
          <w:tcPr>
            <w:tcW w:w="3330" w:type="dxa"/>
            <w:noWrap/>
            <w:vAlign w:val="center"/>
            <w:hideMark/>
          </w:tcPr>
          <w:p w14:paraId="376C830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A8156EE" w14:textId="77777777" w:rsidTr="00C25C2D">
        <w:trPr>
          <w:trHeight w:val="300"/>
        </w:trPr>
        <w:tc>
          <w:tcPr>
            <w:tcW w:w="2335" w:type="dxa"/>
            <w:noWrap/>
            <w:vAlign w:val="center"/>
            <w:hideMark/>
          </w:tcPr>
          <w:p w14:paraId="6C3BFD3C" w14:textId="03553B8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Hinton-Bayr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j3d44d56","properties":{"formattedCitation":"[112]","plainCitation":"[112]"},"citationItems":[{"id":3670,"uris":["http://zotero.org/users/1562642/items/P6QS6QCT"],"uri":["http://zotero.org/users/1562642/items/P6QS6QCT"],"itemData":{"id":3670,"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12]</w:t>
            </w:r>
            <w:r w:rsidRPr="004E1B7B">
              <w:rPr>
                <w:rFonts w:ascii="Arial" w:eastAsia="Calibri" w:hAnsi="Arial" w:cs="Arial"/>
                <w:color w:val="000000"/>
                <w:sz w:val="20"/>
                <w:szCs w:val="20"/>
              </w:rPr>
              <w:fldChar w:fldCharType="end"/>
            </w:r>
            <w:r>
              <w:rPr>
                <w:rFonts w:ascii="Arial" w:eastAsia="Calibri" w:hAnsi="Arial" w:cs="Arial"/>
                <w:color w:val="000000"/>
                <w:sz w:val="20"/>
                <w:szCs w:val="20"/>
                <w:vertAlign w:val="superscript"/>
              </w:rPr>
              <w:t>b</w:t>
            </w:r>
          </w:p>
        </w:tc>
        <w:tc>
          <w:tcPr>
            <w:tcW w:w="720" w:type="dxa"/>
            <w:vAlign w:val="center"/>
          </w:tcPr>
          <w:p w14:paraId="546ECA8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7</w:t>
            </w:r>
          </w:p>
        </w:tc>
        <w:tc>
          <w:tcPr>
            <w:tcW w:w="1620" w:type="dxa"/>
            <w:vAlign w:val="center"/>
          </w:tcPr>
          <w:p w14:paraId="395C6DE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29F09D4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4</w:t>
            </w:r>
          </w:p>
        </w:tc>
        <w:tc>
          <w:tcPr>
            <w:tcW w:w="3330" w:type="dxa"/>
            <w:noWrap/>
            <w:vAlign w:val="center"/>
            <w:hideMark/>
          </w:tcPr>
          <w:p w14:paraId="0ECF1B7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79.69</w:t>
            </w:r>
          </w:p>
          <w:p w14:paraId="3A5C85A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Other, 4.69</w:t>
            </w:r>
          </w:p>
        </w:tc>
      </w:tr>
      <w:tr w:rsidR="006D34E3" w:rsidRPr="004E1B7B" w14:paraId="6C86DACB" w14:textId="77777777" w:rsidTr="00C25C2D">
        <w:trPr>
          <w:trHeight w:val="300"/>
        </w:trPr>
        <w:tc>
          <w:tcPr>
            <w:tcW w:w="2335" w:type="dxa"/>
            <w:noWrap/>
            <w:vAlign w:val="center"/>
            <w:hideMark/>
          </w:tcPr>
          <w:p w14:paraId="1EF09F76" w14:textId="2D46A482"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ob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2r4duujhv","properties":{"formattedCitation":"[250]","plainCitation":"[250]"},"citationItems":[{"id":42,"uris":["http://zotero.org/users/1562642/items/VK5AREPJ"],"uri":["http://zotero.org/users/1562642/items/VK5AREPJ"],"itemData":{"id":42,"type":"article-journal","title":"Determining client cognitive status following mild traumatic brain injury","container-title":"Scandinavian Journal of Occupational Therapy","page":"138-146","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0]</w:t>
            </w:r>
            <w:r w:rsidRPr="004E1B7B">
              <w:rPr>
                <w:rFonts w:ascii="Arial" w:eastAsia="Calibri" w:hAnsi="Arial" w:cs="Arial"/>
                <w:color w:val="000000"/>
                <w:sz w:val="20"/>
                <w:szCs w:val="20"/>
              </w:rPr>
              <w:fldChar w:fldCharType="end"/>
            </w:r>
          </w:p>
        </w:tc>
        <w:tc>
          <w:tcPr>
            <w:tcW w:w="720" w:type="dxa"/>
            <w:vAlign w:val="center"/>
          </w:tcPr>
          <w:p w14:paraId="102231C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0ADC9D2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4C8680D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6</w:t>
            </w:r>
          </w:p>
        </w:tc>
        <w:tc>
          <w:tcPr>
            <w:tcW w:w="3330" w:type="dxa"/>
            <w:noWrap/>
            <w:vAlign w:val="center"/>
            <w:hideMark/>
          </w:tcPr>
          <w:p w14:paraId="5F08B7F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3A2DAF3" w14:textId="77777777" w:rsidTr="00C25C2D">
        <w:trPr>
          <w:trHeight w:val="300"/>
        </w:trPr>
        <w:tc>
          <w:tcPr>
            <w:tcW w:w="2335" w:type="dxa"/>
            <w:noWrap/>
            <w:vAlign w:val="center"/>
            <w:hideMark/>
          </w:tcPr>
          <w:p w14:paraId="0C8489F2" w14:textId="21DA131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Hunt &amp; Ferrara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vo3fo4meg","properties":{"formattedCitation":"[113]","plainCitation":"[113]"},"citationItems":[{"id":3739,"uris":["http://zotero.org/users/1562642/items/BNP6QB7H"],"uri":["http://zotero.org/users/1562642/items/BNP6QB7H"],"itemData":{"id":3739,"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13]</w:t>
            </w:r>
            <w:r w:rsidRPr="004E1B7B">
              <w:rPr>
                <w:rFonts w:ascii="Arial" w:eastAsia="Calibri" w:hAnsi="Arial" w:cs="Arial"/>
                <w:color w:val="000000"/>
                <w:sz w:val="20"/>
                <w:szCs w:val="20"/>
              </w:rPr>
              <w:fldChar w:fldCharType="end"/>
            </w:r>
          </w:p>
        </w:tc>
        <w:tc>
          <w:tcPr>
            <w:tcW w:w="720" w:type="dxa"/>
            <w:vAlign w:val="center"/>
          </w:tcPr>
          <w:p w14:paraId="53ACC77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266D86D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2DB833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8</w:t>
            </w:r>
          </w:p>
        </w:tc>
        <w:tc>
          <w:tcPr>
            <w:tcW w:w="3330" w:type="dxa"/>
            <w:noWrap/>
            <w:vAlign w:val="center"/>
            <w:hideMark/>
          </w:tcPr>
          <w:p w14:paraId="4A45679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9AB410A" w14:textId="77777777" w:rsidTr="00C25C2D">
        <w:trPr>
          <w:trHeight w:val="300"/>
        </w:trPr>
        <w:tc>
          <w:tcPr>
            <w:tcW w:w="2335" w:type="dxa"/>
            <w:noWrap/>
            <w:vAlign w:val="center"/>
            <w:hideMark/>
          </w:tcPr>
          <w:p w14:paraId="79B67BBC" w14:textId="0526F87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Jamor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qqvsu0kmm","properties":{"formattedCitation":"[115]","plainCitation":"[115]"},"citationItems":[{"id":3878,"uris":["http://zotero.org/users/1562642/items/CNTQAH54"],"uri":["http://zotero.org/users/1562642/items/CNTQAH54"],"itemData":{"id":3878,"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15]</w:t>
            </w:r>
            <w:r w:rsidRPr="004E1B7B">
              <w:rPr>
                <w:rFonts w:ascii="Arial" w:eastAsia="Calibri" w:hAnsi="Arial" w:cs="Arial"/>
                <w:color w:val="000000"/>
                <w:sz w:val="20"/>
                <w:szCs w:val="20"/>
              </w:rPr>
              <w:fldChar w:fldCharType="end"/>
            </w:r>
          </w:p>
        </w:tc>
        <w:tc>
          <w:tcPr>
            <w:tcW w:w="720" w:type="dxa"/>
            <w:vAlign w:val="center"/>
          </w:tcPr>
          <w:p w14:paraId="68B5C4D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204E764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D1D594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6</w:t>
            </w:r>
          </w:p>
        </w:tc>
        <w:tc>
          <w:tcPr>
            <w:tcW w:w="3330" w:type="dxa"/>
            <w:noWrap/>
            <w:vAlign w:val="center"/>
            <w:hideMark/>
          </w:tcPr>
          <w:p w14:paraId="69F651C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737A50A" w14:textId="77777777" w:rsidTr="00C25C2D">
        <w:trPr>
          <w:trHeight w:val="300"/>
        </w:trPr>
        <w:tc>
          <w:tcPr>
            <w:tcW w:w="2335" w:type="dxa"/>
            <w:noWrap/>
            <w:vAlign w:val="center"/>
            <w:hideMark/>
          </w:tcPr>
          <w:p w14:paraId="29EAF400" w14:textId="1DB6FE6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Johanss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ps2ccgok","properties":{"formattedCitation":"[251]","plainCitation":"[251]"},"citationItems":[{"id":4394,"uris":["http://zotero.org/users/1562642/items/6F27RPEH"],"uri":["http://zotero.org/users/1562642/items/6F27RPEH"],"itemData":{"id":4394,"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1]</w:t>
            </w:r>
            <w:r w:rsidRPr="004E1B7B">
              <w:rPr>
                <w:rFonts w:ascii="Arial" w:eastAsia="Calibri" w:hAnsi="Arial" w:cs="Arial"/>
                <w:color w:val="000000"/>
                <w:sz w:val="20"/>
                <w:szCs w:val="20"/>
              </w:rPr>
              <w:fldChar w:fldCharType="end"/>
            </w:r>
          </w:p>
        </w:tc>
        <w:tc>
          <w:tcPr>
            <w:tcW w:w="720" w:type="dxa"/>
            <w:vAlign w:val="center"/>
          </w:tcPr>
          <w:p w14:paraId="359F75E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417AC07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eden</w:t>
            </w:r>
          </w:p>
        </w:tc>
        <w:tc>
          <w:tcPr>
            <w:tcW w:w="1350" w:type="dxa"/>
            <w:noWrap/>
            <w:vAlign w:val="center"/>
            <w:hideMark/>
          </w:tcPr>
          <w:p w14:paraId="1D373D4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8</w:t>
            </w:r>
          </w:p>
        </w:tc>
        <w:tc>
          <w:tcPr>
            <w:tcW w:w="3330" w:type="dxa"/>
            <w:noWrap/>
            <w:vAlign w:val="center"/>
            <w:hideMark/>
          </w:tcPr>
          <w:p w14:paraId="6B36734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wedish, 98.98</w:t>
            </w:r>
          </w:p>
          <w:p w14:paraId="22F25F1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Swedish Bilingual, 1.02</w:t>
            </w:r>
          </w:p>
        </w:tc>
      </w:tr>
      <w:tr w:rsidR="006D34E3" w:rsidRPr="004E1B7B" w14:paraId="38979C6E" w14:textId="77777777" w:rsidTr="00C25C2D">
        <w:trPr>
          <w:trHeight w:val="300"/>
        </w:trPr>
        <w:tc>
          <w:tcPr>
            <w:tcW w:w="2335" w:type="dxa"/>
            <w:noWrap/>
            <w:vAlign w:val="center"/>
            <w:hideMark/>
          </w:tcPr>
          <w:p w14:paraId="3CC351BE" w14:textId="0B1333B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Jone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sjicm2l1","properties":{"formattedCitation":"[63]","plainCitation":"[63]"},"citationItems":[{"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3]</w:t>
            </w:r>
            <w:r w:rsidRPr="004E1B7B">
              <w:rPr>
                <w:rFonts w:ascii="Arial" w:eastAsia="Calibri" w:hAnsi="Arial" w:cs="Arial"/>
                <w:color w:val="000000"/>
                <w:sz w:val="20"/>
                <w:szCs w:val="20"/>
              </w:rPr>
              <w:fldChar w:fldCharType="end"/>
            </w:r>
          </w:p>
        </w:tc>
        <w:tc>
          <w:tcPr>
            <w:tcW w:w="720" w:type="dxa"/>
            <w:vAlign w:val="center"/>
          </w:tcPr>
          <w:p w14:paraId="2C23A9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6F1A7A4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5D19BA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5</w:t>
            </w:r>
          </w:p>
        </w:tc>
        <w:tc>
          <w:tcPr>
            <w:tcW w:w="3330" w:type="dxa"/>
            <w:noWrap/>
            <w:vAlign w:val="center"/>
            <w:hideMark/>
          </w:tcPr>
          <w:p w14:paraId="354C655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71.85</w:t>
            </w:r>
          </w:p>
          <w:p w14:paraId="4ED8FCD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16.05</w:t>
            </w:r>
          </w:p>
          <w:p w14:paraId="7567D6E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English Bilingual, 8.89</w:t>
            </w:r>
          </w:p>
          <w:p w14:paraId="2BAD761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Bilingual.(any second</w:t>
            </w:r>
            <w:r w:rsidRPr="004E1B7B">
              <w:rPr>
                <w:rFonts w:ascii="Arial" w:eastAsia="Calibri" w:hAnsi="Arial" w:cs="Arial"/>
                <w:color w:val="000000"/>
                <w:sz w:val="20"/>
                <w:szCs w:val="20"/>
              </w:rPr>
              <w:br/>
              <w:t>language), 3.21</w:t>
            </w:r>
          </w:p>
        </w:tc>
      </w:tr>
      <w:tr w:rsidR="006D34E3" w:rsidRPr="004E1B7B" w14:paraId="7395A2E5" w14:textId="77777777" w:rsidTr="00C25C2D">
        <w:trPr>
          <w:trHeight w:val="300"/>
        </w:trPr>
        <w:tc>
          <w:tcPr>
            <w:tcW w:w="2335" w:type="dxa"/>
            <w:noWrap/>
            <w:vAlign w:val="center"/>
            <w:hideMark/>
          </w:tcPr>
          <w:p w14:paraId="2B590686" w14:textId="1118193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eight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9mfc9gb43","properties":{"formattedCitation":"[252]","plainCitation":"[252]"},"citationItems":[{"id":3730,"uris":["http://zotero.org/users/1562642/items/RDKP84R6"],"uri":["http://zotero.org/users/1562642/items/RDKP84R6"],"itemData":{"id":3730,"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2]</w:t>
            </w:r>
            <w:r w:rsidRPr="004E1B7B">
              <w:rPr>
                <w:rFonts w:ascii="Arial" w:eastAsia="Calibri" w:hAnsi="Arial" w:cs="Arial"/>
                <w:color w:val="000000"/>
                <w:sz w:val="20"/>
                <w:szCs w:val="20"/>
              </w:rPr>
              <w:fldChar w:fldCharType="end"/>
            </w:r>
          </w:p>
        </w:tc>
        <w:tc>
          <w:tcPr>
            <w:tcW w:w="720" w:type="dxa"/>
            <w:vAlign w:val="center"/>
          </w:tcPr>
          <w:p w14:paraId="115BFF0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11525EF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201129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14:paraId="4D6D424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French, 100</w:t>
            </w:r>
          </w:p>
        </w:tc>
      </w:tr>
      <w:tr w:rsidR="006D34E3" w:rsidRPr="004E1B7B" w14:paraId="176E3FF8" w14:textId="77777777" w:rsidTr="00C25C2D">
        <w:trPr>
          <w:trHeight w:val="300"/>
        </w:trPr>
        <w:tc>
          <w:tcPr>
            <w:tcW w:w="2335" w:type="dxa"/>
            <w:noWrap/>
            <w:vAlign w:val="center"/>
            <w:hideMark/>
          </w:tcPr>
          <w:p w14:paraId="4E970EFF" w14:textId="04DBB7C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illgor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ovkigh35","properties":{"formattedCitation":"[253]","plainCitation":"[253]"},"citationItems":[{"id":4384,"uris":["http://zotero.org/users/1562642/items/3EJ8AH7R"],"uri":["http://zotero.org/users/1562642/items/3EJ8AH7R"],"itemData":{"id":4384,"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3]</w:t>
            </w:r>
            <w:r w:rsidRPr="004E1B7B">
              <w:rPr>
                <w:rFonts w:ascii="Arial" w:eastAsia="Calibri" w:hAnsi="Arial" w:cs="Arial"/>
                <w:color w:val="000000"/>
                <w:sz w:val="20"/>
                <w:szCs w:val="20"/>
              </w:rPr>
              <w:fldChar w:fldCharType="end"/>
            </w:r>
          </w:p>
        </w:tc>
        <w:tc>
          <w:tcPr>
            <w:tcW w:w="720" w:type="dxa"/>
            <w:vAlign w:val="center"/>
          </w:tcPr>
          <w:p w14:paraId="142724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3CAB6B9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74C3FB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8</w:t>
            </w:r>
          </w:p>
        </w:tc>
        <w:tc>
          <w:tcPr>
            <w:tcW w:w="3330" w:type="dxa"/>
            <w:noWrap/>
            <w:vAlign w:val="center"/>
            <w:hideMark/>
          </w:tcPr>
          <w:p w14:paraId="6335864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25674E9" w14:textId="77777777" w:rsidTr="00C25C2D">
        <w:trPr>
          <w:trHeight w:val="300"/>
        </w:trPr>
        <w:tc>
          <w:tcPr>
            <w:tcW w:w="2335" w:type="dxa"/>
            <w:noWrap/>
            <w:vAlign w:val="center"/>
            <w:hideMark/>
          </w:tcPr>
          <w:p w14:paraId="7B98DA91" w14:textId="5904B6E2"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Kin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erqvuhcuo","properties":{"formattedCitation":"[254]","plainCitation":"[254]"},"citationItems":[{"id":4382,"uris":["http://zotero.org/users/1562642/items/D8SKBKBI"],"uri":["http://zotero.org/users/1562642/items/D8SKBKBI"],"itemData":{"id":4382,"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4]</w:t>
            </w:r>
            <w:r w:rsidRPr="004E1B7B">
              <w:rPr>
                <w:rFonts w:ascii="Arial" w:eastAsia="Calibri" w:hAnsi="Arial" w:cs="Arial"/>
                <w:color w:val="000000"/>
                <w:sz w:val="20"/>
                <w:szCs w:val="20"/>
              </w:rPr>
              <w:fldChar w:fldCharType="end"/>
            </w:r>
          </w:p>
        </w:tc>
        <w:tc>
          <w:tcPr>
            <w:tcW w:w="720" w:type="dxa"/>
            <w:vAlign w:val="center"/>
          </w:tcPr>
          <w:p w14:paraId="3205E5D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274F11A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F64A4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14:paraId="730E9AD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D50A9D5" w14:textId="77777777" w:rsidTr="00C25C2D">
        <w:trPr>
          <w:trHeight w:val="300"/>
        </w:trPr>
        <w:tc>
          <w:tcPr>
            <w:tcW w:w="2335" w:type="dxa"/>
            <w:noWrap/>
            <w:vAlign w:val="center"/>
            <w:hideMark/>
          </w:tcPr>
          <w:p w14:paraId="19CFC39F" w14:textId="0E2B243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Kinsella</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6s77rrb2","properties":{"formattedCitation":"[255]","plainCitation":"[255]"},"citationItems":[{"id":4380,"uris":["http://zotero.org/users/1562642/items/3KIAHGHH"],"uri":["http://zotero.org/users/1562642/items/3KIAHGHH"],"itemData":{"id":4380,"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5]</w:t>
            </w:r>
            <w:r w:rsidRPr="004E1B7B">
              <w:rPr>
                <w:rFonts w:ascii="Arial" w:eastAsia="Calibri" w:hAnsi="Arial" w:cs="Arial"/>
                <w:color w:val="000000"/>
                <w:sz w:val="20"/>
                <w:szCs w:val="20"/>
              </w:rPr>
              <w:fldChar w:fldCharType="end"/>
            </w:r>
          </w:p>
        </w:tc>
        <w:tc>
          <w:tcPr>
            <w:tcW w:w="720" w:type="dxa"/>
            <w:vAlign w:val="center"/>
          </w:tcPr>
          <w:p w14:paraId="52906E5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09E6200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5C6782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41</w:t>
            </w:r>
          </w:p>
        </w:tc>
        <w:tc>
          <w:tcPr>
            <w:tcW w:w="3330" w:type="dxa"/>
            <w:noWrap/>
            <w:vAlign w:val="center"/>
            <w:hideMark/>
          </w:tcPr>
          <w:p w14:paraId="09FD166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CEC0312" w14:textId="77777777" w:rsidTr="00C25C2D">
        <w:trPr>
          <w:trHeight w:val="300"/>
        </w:trPr>
        <w:tc>
          <w:tcPr>
            <w:tcW w:w="2335" w:type="dxa"/>
            <w:noWrap/>
            <w:vAlign w:val="center"/>
            <w:hideMark/>
          </w:tcPr>
          <w:p w14:paraId="2A90305D" w14:textId="47FC141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onra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gbeqtl1d","properties":{"formattedCitation":"[256]","plainCitation":"[256]"},"citationItems":[{"id":4377,"uris":["http://zotero.org/users/1562642/items/NK662GKW"],"uri":["http://zotero.org/users/1562642/items/NK662GKW"],"itemData":{"id":4377,"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6]</w:t>
            </w:r>
            <w:r w:rsidRPr="004E1B7B">
              <w:rPr>
                <w:rFonts w:ascii="Arial" w:eastAsia="Calibri" w:hAnsi="Arial" w:cs="Arial"/>
                <w:color w:val="000000"/>
                <w:sz w:val="20"/>
                <w:szCs w:val="20"/>
              </w:rPr>
              <w:fldChar w:fldCharType="end"/>
            </w:r>
          </w:p>
        </w:tc>
        <w:tc>
          <w:tcPr>
            <w:tcW w:w="720" w:type="dxa"/>
            <w:vAlign w:val="center"/>
          </w:tcPr>
          <w:p w14:paraId="789C2D6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1A86F5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14:paraId="46937F6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6</w:t>
            </w:r>
          </w:p>
        </w:tc>
        <w:tc>
          <w:tcPr>
            <w:tcW w:w="3330" w:type="dxa"/>
            <w:noWrap/>
            <w:vAlign w:val="center"/>
            <w:hideMark/>
          </w:tcPr>
          <w:p w14:paraId="238B2A8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6D34E3" w:rsidRPr="004E1B7B" w14:paraId="4AA7C180" w14:textId="77777777" w:rsidTr="00C25C2D">
        <w:trPr>
          <w:trHeight w:val="300"/>
        </w:trPr>
        <w:tc>
          <w:tcPr>
            <w:tcW w:w="2335" w:type="dxa"/>
            <w:noWrap/>
            <w:vAlign w:val="center"/>
            <w:hideMark/>
          </w:tcPr>
          <w:p w14:paraId="753E8494" w14:textId="76EBC47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Konto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o84tlcgj0","properties":{"formattedCitation":"[41]","plainCitation":"[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41]</w:t>
            </w:r>
            <w:r w:rsidRPr="004E1B7B">
              <w:rPr>
                <w:rFonts w:ascii="Arial" w:eastAsia="Calibri" w:hAnsi="Arial" w:cs="Arial"/>
                <w:color w:val="000000"/>
                <w:sz w:val="20"/>
                <w:szCs w:val="20"/>
              </w:rPr>
              <w:fldChar w:fldCharType="end"/>
            </w:r>
          </w:p>
        </w:tc>
        <w:tc>
          <w:tcPr>
            <w:tcW w:w="720" w:type="dxa"/>
            <w:vAlign w:val="center"/>
          </w:tcPr>
          <w:p w14:paraId="7A71270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61F4700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97B511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6</w:t>
            </w:r>
          </w:p>
        </w:tc>
        <w:tc>
          <w:tcPr>
            <w:tcW w:w="3330" w:type="dxa"/>
            <w:noWrap/>
            <w:vAlign w:val="center"/>
            <w:hideMark/>
          </w:tcPr>
          <w:p w14:paraId="0AE33CF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78E788F" w14:textId="77777777" w:rsidTr="00C25C2D">
        <w:trPr>
          <w:trHeight w:val="300"/>
        </w:trPr>
        <w:tc>
          <w:tcPr>
            <w:tcW w:w="2335" w:type="dxa"/>
            <w:noWrap/>
            <w:vAlign w:val="center"/>
            <w:hideMark/>
          </w:tcPr>
          <w:p w14:paraId="20B7348D" w14:textId="27A5777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Kuhn &amp; Solomo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9l4oesgn","properties":{"formattedCitation":"[257]","plainCitation":"[257]"},"citationItems":[{"id":4666,"uris":["http://zotero.org/users/1562642/items/EZD4XZHQ"],"uri":["http://zotero.org/users/1562642/items/EZD4XZHQ"],"itemData":{"id":4666,"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7]</w:t>
            </w:r>
            <w:r w:rsidRPr="004E1B7B">
              <w:rPr>
                <w:rFonts w:ascii="Arial" w:eastAsia="Calibri" w:hAnsi="Arial" w:cs="Arial"/>
                <w:color w:val="000000"/>
                <w:sz w:val="20"/>
                <w:szCs w:val="20"/>
              </w:rPr>
              <w:fldChar w:fldCharType="end"/>
            </w:r>
          </w:p>
        </w:tc>
        <w:tc>
          <w:tcPr>
            <w:tcW w:w="720" w:type="dxa"/>
            <w:vAlign w:val="center"/>
          </w:tcPr>
          <w:p w14:paraId="2F67D20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3CF110F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725877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40</w:t>
            </w:r>
          </w:p>
        </w:tc>
        <w:tc>
          <w:tcPr>
            <w:tcW w:w="3330" w:type="dxa"/>
            <w:noWrap/>
            <w:vAlign w:val="center"/>
            <w:hideMark/>
          </w:tcPr>
          <w:p w14:paraId="45CA93A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6DFC989" w14:textId="77777777" w:rsidTr="00C25C2D">
        <w:trPr>
          <w:trHeight w:val="300"/>
        </w:trPr>
        <w:tc>
          <w:tcPr>
            <w:tcW w:w="2335" w:type="dxa"/>
            <w:noWrap/>
            <w:vAlign w:val="center"/>
            <w:hideMark/>
          </w:tcPr>
          <w:p w14:paraId="7FB3BD18" w14:textId="47DA060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Landr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mt9vsin7v","properties":{"formattedCitation":"[258]","plainCitation":"[258]"},"citationItems":[{"id":4213,"uris":["http://zotero.org/users/1562642/items/R5H4UNBH"],"uri":["http://zotero.org/users/1562642/items/R5H4UNBH"],"itemData":{"id":4213,"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8]</w:t>
            </w:r>
            <w:r w:rsidRPr="004E1B7B">
              <w:rPr>
                <w:rFonts w:ascii="Arial" w:eastAsia="Calibri" w:hAnsi="Arial" w:cs="Arial"/>
                <w:color w:val="000000"/>
                <w:sz w:val="20"/>
                <w:szCs w:val="20"/>
              </w:rPr>
              <w:fldChar w:fldCharType="end"/>
            </w:r>
          </w:p>
        </w:tc>
        <w:tc>
          <w:tcPr>
            <w:tcW w:w="720" w:type="dxa"/>
            <w:vAlign w:val="center"/>
          </w:tcPr>
          <w:p w14:paraId="2D6A35E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5EA3E12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0023C8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14:paraId="00D92EA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60E2E87" w14:textId="77777777" w:rsidTr="00C25C2D">
        <w:trPr>
          <w:trHeight w:val="300"/>
        </w:trPr>
        <w:tc>
          <w:tcPr>
            <w:tcW w:w="2335" w:type="dxa"/>
            <w:noWrap/>
            <w:vAlign w:val="center"/>
            <w:hideMark/>
          </w:tcPr>
          <w:p w14:paraId="724352D3" w14:textId="1181069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Lange</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e5h4vtn7","properties":{"formattedCitation":"[122]","plainCitation":"[122]"},"citationItems":[{"id":3722,"uris":["http://zotero.org/users/1562642/items/CZS5SB38"],"uri":["http://zotero.org/users/1562642/items/CZS5SB38"],"itemData":{"id":3722,"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22]</w:t>
            </w:r>
            <w:r w:rsidRPr="004E1B7B">
              <w:rPr>
                <w:rFonts w:ascii="Arial" w:eastAsia="Calibri" w:hAnsi="Arial" w:cs="Arial"/>
                <w:color w:val="000000"/>
                <w:sz w:val="20"/>
                <w:szCs w:val="20"/>
              </w:rPr>
              <w:fldChar w:fldCharType="end"/>
            </w:r>
          </w:p>
        </w:tc>
        <w:tc>
          <w:tcPr>
            <w:tcW w:w="720" w:type="dxa"/>
            <w:vAlign w:val="center"/>
          </w:tcPr>
          <w:p w14:paraId="1BCD6DF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3301526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54C3554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3</w:t>
            </w:r>
          </w:p>
        </w:tc>
        <w:tc>
          <w:tcPr>
            <w:tcW w:w="3330" w:type="dxa"/>
            <w:noWrap/>
            <w:vAlign w:val="center"/>
            <w:hideMark/>
          </w:tcPr>
          <w:p w14:paraId="64AB0AB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69.84</w:t>
            </w:r>
          </w:p>
          <w:p w14:paraId="10C6CF5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as a second language, 30.16</w:t>
            </w:r>
          </w:p>
        </w:tc>
      </w:tr>
      <w:tr w:rsidR="006D34E3" w:rsidRPr="004E1B7B" w14:paraId="438E9ABD" w14:textId="77777777" w:rsidTr="00C25C2D">
        <w:trPr>
          <w:trHeight w:val="300"/>
        </w:trPr>
        <w:tc>
          <w:tcPr>
            <w:tcW w:w="2335" w:type="dxa"/>
            <w:noWrap/>
            <w:vAlign w:val="center"/>
            <w:hideMark/>
          </w:tcPr>
          <w:p w14:paraId="591BC1AA" w14:textId="0A9B120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angeluddecke &amp; Luca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g1c8vf7b","properties":{"formattedCitation":"[259]","plainCitation":"[259]"},"citationItems":[{"id":3652,"uris":["http://zotero.org/users/1562642/items/2TCWQMUR"],"uri":["http://zotero.org/users/1562642/items/2TCWQMUR"],"itemData":{"id":3652,"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59]</w:t>
            </w:r>
            <w:r w:rsidRPr="004E1B7B">
              <w:rPr>
                <w:rFonts w:ascii="Arial" w:eastAsia="Calibri" w:hAnsi="Arial" w:cs="Arial"/>
                <w:color w:val="000000"/>
                <w:sz w:val="20"/>
                <w:szCs w:val="20"/>
              </w:rPr>
              <w:fldChar w:fldCharType="end"/>
            </w:r>
          </w:p>
        </w:tc>
        <w:tc>
          <w:tcPr>
            <w:tcW w:w="720" w:type="dxa"/>
            <w:vAlign w:val="center"/>
          </w:tcPr>
          <w:p w14:paraId="18E181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1E38D1C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04D4391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5</w:t>
            </w:r>
          </w:p>
        </w:tc>
        <w:tc>
          <w:tcPr>
            <w:tcW w:w="3330" w:type="dxa"/>
            <w:noWrap/>
            <w:vAlign w:val="center"/>
            <w:hideMark/>
          </w:tcPr>
          <w:p w14:paraId="5C9E64D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28EF9FE" w14:textId="77777777" w:rsidTr="00C25C2D">
        <w:trPr>
          <w:trHeight w:val="300"/>
        </w:trPr>
        <w:tc>
          <w:tcPr>
            <w:tcW w:w="2335" w:type="dxa"/>
            <w:noWrap/>
            <w:vAlign w:val="center"/>
            <w:hideMark/>
          </w:tcPr>
          <w:p w14:paraId="50D32551" w14:textId="2CCDA29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ax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uou6qne0q","properties":{"formattedCitation":"[260]","plainCitation":"[260]"},"citationItems":[{"id":4001,"uris":["http://zotero.org/users/1562642/items/78FBFUP7"],"uri":["http://zotero.org/users/1562642/items/78FBFUP7"],"itemData":{"id":4001,"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0]</w:t>
            </w:r>
            <w:r w:rsidRPr="004E1B7B">
              <w:rPr>
                <w:rFonts w:ascii="Arial" w:eastAsia="Calibri" w:hAnsi="Arial" w:cs="Arial"/>
                <w:color w:val="000000"/>
                <w:sz w:val="20"/>
                <w:szCs w:val="20"/>
              </w:rPr>
              <w:fldChar w:fldCharType="end"/>
            </w:r>
          </w:p>
        </w:tc>
        <w:tc>
          <w:tcPr>
            <w:tcW w:w="720" w:type="dxa"/>
            <w:vAlign w:val="center"/>
          </w:tcPr>
          <w:p w14:paraId="4F4B7A6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1DA3A36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29C1568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1</w:t>
            </w:r>
          </w:p>
        </w:tc>
        <w:tc>
          <w:tcPr>
            <w:tcW w:w="3330" w:type="dxa"/>
            <w:noWrap/>
            <w:vAlign w:val="center"/>
            <w:hideMark/>
          </w:tcPr>
          <w:p w14:paraId="792243C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782A6B5" w14:textId="77777777" w:rsidTr="00C25C2D">
        <w:trPr>
          <w:trHeight w:val="300"/>
        </w:trPr>
        <w:tc>
          <w:tcPr>
            <w:tcW w:w="2335" w:type="dxa"/>
            <w:noWrap/>
            <w:vAlign w:val="center"/>
            <w:hideMark/>
          </w:tcPr>
          <w:p w14:paraId="321950E1" w14:textId="61CA684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e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qc2mcr9u","properties":{"formattedCitation":"[261]","plainCitation":"[261]"},"citationItems":[{"id":4651,"uris":["http://zotero.org/users/1562642/items/5IQ3RU6I"],"uri":["http://zotero.org/users/1562642/items/5IQ3RU6I"],"itemData":{"id":4651,"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1]</w:t>
            </w:r>
            <w:r w:rsidRPr="004E1B7B">
              <w:rPr>
                <w:rFonts w:ascii="Arial" w:eastAsia="Calibri" w:hAnsi="Arial" w:cs="Arial"/>
                <w:color w:val="000000"/>
                <w:sz w:val="20"/>
                <w:szCs w:val="20"/>
              </w:rPr>
              <w:fldChar w:fldCharType="end"/>
            </w:r>
          </w:p>
        </w:tc>
        <w:tc>
          <w:tcPr>
            <w:tcW w:w="720" w:type="dxa"/>
            <w:vAlign w:val="center"/>
          </w:tcPr>
          <w:p w14:paraId="104085C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16590C6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13E38A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2</w:t>
            </w:r>
          </w:p>
        </w:tc>
        <w:tc>
          <w:tcPr>
            <w:tcW w:w="3330" w:type="dxa"/>
            <w:noWrap/>
            <w:vAlign w:val="center"/>
            <w:hideMark/>
          </w:tcPr>
          <w:p w14:paraId="7B0FC84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0761254" w14:textId="77777777" w:rsidTr="00C25C2D">
        <w:trPr>
          <w:trHeight w:val="300"/>
        </w:trPr>
        <w:tc>
          <w:tcPr>
            <w:tcW w:w="2335" w:type="dxa"/>
            <w:noWrap/>
            <w:vAlign w:val="center"/>
            <w:hideMark/>
          </w:tcPr>
          <w:p w14:paraId="5A4224AD" w14:textId="3A48468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evi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ost2sjk6o","properties":{"formattedCitation":"[262]","plainCitation":"[262]"},"citationItems":[{"id":4645,"uris":["http://zotero.org/users/1562642/items/FEZ7PS2H"],"uri":["http://zotero.org/users/1562642/items/FEZ7PS2H"],"itemData":{"id":4645,"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2]</w:t>
            </w:r>
            <w:r w:rsidRPr="004E1B7B">
              <w:rPr>
                <w:rFonts w:ascii="Arial" w:eastAsia="Calibri" w:hAnsi="Arial" w:cs="Arial"/>
                <w:color w:val="000000"/>
                <w:sz w:val="20"/>
                <w:szCs w:val="20"/>
              </w:rPr>
              <w:fldChar w:fldCharType="end"/>
            </w:r>
          </w:p>
        </w:tc>
        <w:tc>
          <w:tcPr>
            <w:tcW w:w="720" w:type="dxa"/>
            <w:vAlign w:val="center"/>
          </w:tcPr>
          <w:p w14:paraId="3685E02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87</w:t>
            </w:r>
          </w:p>
        </w:tc>
        <w:tc>
          <w:tcPr>
            <w:tcW w:w="1620" w:type="dxa"/>
            <w:vAlign w:val="center"/>
          </w:tcPr>
          <w:p w14:paraId="48F53A2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2C5631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2</w:t>
            </w:r>
          </w:p>
        </w:tc>
        <w:tc>
          <w:tcPr>
            <w:tcW w:w="3330" w:type="dxa"/>
            <w:noWrap/>
            <w:vAlign w:val="center"/>
            <w:hideMark/>
          </w:tcPr>
          <w:p w14:paraId="6976DFD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0E5AABF" w14:textId="77777777" w:rsidTr="00C25C2D">
        <w:trPr>
          <w:trHeight w:val="300"/>
        </w:trPr>
        <w:tc>
          <w:tcPr>
            <w:tcW w:w="2335" w:type="dxa"/>
            <w:noWrap/>
            <w:vAlign w:val="center"/>
            <w:hideMark/>
          </w:tcPr>
          <w:p w14:paraId="1CA9D51E" w14:textId="3188FB2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ipt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m02ll5ofh","properties":{"formattedCitation":"[263]","plainCitation":"[263]"},"citationItems":[{"id":3037,"uris":["http://zotero.org/users/1562642/items/WMUC4STA"],"uri":["http://zotero.org/users/1562642/items/WMUC4STA"],"itemData":{"id":3037,"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3]</w:t>
            </w:r>
            <w:r w:rsidRPr="004E1B7B">
              <w:rPr>
                <w:rFonts w:ascii="Arial" w:eastAsia="Calibri" w:hAnsi="Arial" w:cs="Arial"/>
                <w:color w:val="000000"/>
                <w:sz w:val="20"/>
                <w:szCs w:val="20"/>
              </w:rPr>
              <w:fldChar w:fldCharType="end"/>
            </w:r>
          </w:p>
        </w:tc>
        <w:tc>
          <w:tcPr>
            <w:tcW w:w="720" w:type="dxa"/>
            <w:vAlign w:val="center"/>
          </w:tcPr>
          <w:p w14:paraId="3A61A70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4F50B9A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6EF829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w:t>
            </w:r>
          </w:p>
        </w:tc>
        <w:tc>
          <w:tcPr>
            <w:tcW w:w="3330" w:type="dxa"/>
            <w:noWrap/>
            <w:vAlign w:val="center"/>
            <w:hideMark/>
          </w:tcPr>
          <w:p w14:paraId="0D72319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6D34E3" w:rsidRPr="004E1B7B" w14:paraId="2D19F4D2" w14:textId="77777777" w:rsidTr="00C25C2D">
        <w:trPr>
          <w:trHeight w:val="300"/>
        </w:trPr>
        <w:tc>
          <w:tcPr>
            <w:tcW w:w="2335" w:type="dxa"/>
            <w:noWrap/>
            <w:vAlign w:val="center"/>
            <w:hideMark/>
          </w:tcPr>
          <w:p w14:paraId="35D45E5E" w14:textId="6C389E6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Lis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gvntr873e","properties":{"formattedCitation":"[264]","plainCitation":"[264]"},"citationItems":[{"id":38,"uris":["http://zotero.org/users/1562642/items/GUR5HUIP"],"uri":["http://zotero.org/users/1562642/items/GUR5HUIP"],"itemData":{"id":38,"type":"article-journal","title":"Cognitive function and brain structure after recurrent mild traumatic brain injuries in young-to-middle-aged adults","container-title":"Frontiers In Human Neuroscience","page":"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4]</w:t>
            </w:r>
            <w:r w:rsidRPr="004E1B7B">
              <w:rPr>
                <w:rFonts w:ascii="Arial" w:eastAsia="Calibri" w:hAnsi="Arial" w:cs="Arial"/>
                <w:color w:val="000000"/>
                <w:sz w:val="20"/>
                <w:szCs w:val="20"/>
              </w:rPr>
              <w:fldChar w:fldCharType="end"/>
            </w:r>
            <w:r>
              <w:rPr>
                <w:rFonts w:ascii="Arial" w:eastAsia="Calibri" w:hAnsi="Arial" w:cs="Arial"/>
                <w:color w:val="000000"/>
                <w:sz w:val="20"/>
                <w:szCs w:val="20"/>
                <w:vertAlign w:val="superscript"/>
              </w:rPr>
              <w:t>c</w:t>
            </w:r>
          </w:p>
        </w:tc>
        <w:tc>
          <w:tcPr>
            <w:tcW w:w="720" w:type="dxa"/>
            <w:vAlign w:val="center"/>
          </w:tcPr>
          <w:p w14:paraId="2F35151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2276DE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14:paraId="4534A2D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14:paraId="0F578F1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erman, 97.56</w:t>
            </w:r>
          </w:p>
        </w:tc>
      </w:tr>
      <w:tr w:rsidR="006D34E3" w:rsidRPr="004E1B7B" w14:paraId="30184A89" w14:textId="77777777" w:rsidTr="00C25C2D">
        <w:trPr>
          <w:trHeight w:val="300"/>
        </w:trPr>
        <w:tc>
          <w:tcPr>
            <w:tcW w:w="2335" w:type="dxa"/>
            <w:noWrap/>
            <w:vAlign w:val="center"/>
            <w:hideMark/>
          </w:tcPr>
          <w:p w14:paraId="57D1F959" w14:textId="0E1A327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Littlet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n0noabut","properties":{"formattedCitation":"[265]","plainCitation":"[265]"},"citationItems":[{"id":4640,"uris":["http://zotero.org/users/1562642/items/7RC3VMVU"],"uri":["http://zotero.org/users/1562642/items/7RC3VMVU"],"itemData":{"id":4640,"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5]</w:t>
            </w:r>
            <w:r w:rsidRPr="004E1B7B">
              <w:rPr>
                <w:rFonts w:ascii="Arial" w:eastAsia="Calibri" w:hAnsi="Arial" w:cs="Arial"/>
                <w:color w:val="000000"/>
                <w:sz w:val="20"/>
                <w:szCs w:val="20"/>
              </w:rPr>
              <w:fldChar w:fldCharType="end"/>
            </w:r>
          </w:p>
        </w:tc>
        <w:tc>
          <w:tcPr>
            <w:tcW w:w="720" w:type="dxa"/>
            <w:vAlign w:val="center"/>
          </w:tcPr>
          <w:p w14:paraId="2D57BC1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19D7F31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C954AF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w:t>
            </w:r>
          </w:p>
        </w:tc>
        <w:tc>
          <w:tcPr>
            <w:tcW w:w="3330" w:type="dxa"/>
            <w:noWrap/>
            <w:vAlign w:val="center"/>
            <w:hideMark/>
          </w:tcPr>
          <w:p w14:paraId="5669B38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8E211A3" w14:textId="77777777" w:rsidTr="00C25C2D">
        <w:trPr>
          <w:trHeight w:val="300"/>
        </w:trPr>
        <w:tc>
          <w:tcPr>
            <w:tcW w:w="2335" w:type="dxa"/>
            <w:noWrap/>
            <w:vAlign w:val="center"/>
            <w:hideMark/>
          </w:tcPr>
          <w:p w14:paraId="2EF0281C" w14:textId="7D88F28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pe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5rov37a8c","properties":{"formattedCitation":"[127]","plainCitation":"[127]"},"citationItems":[{"id":41,"uris":["http://zotero.org/users/1562642/items/UE5RB2U8"],"uri":["http://zotero.org/users/1562642/items/UE5RB2U8"],"itemData":{"id":41,"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27]</w:t>
            </w:r>
            <w:r w:rsidRPr="004E1B7B">
              <w:rPr>
                <w:rFonts w:ascii="Arial" w:eastAsia="Calibri" w:hAnsi="Arial" w:cs="Arial"/>
                <w:color w:val="000000"/>
                <w:sz w:val="20"/>
                <w:szCs w:val="20"/>
              </w:rPr>
              <w:fldChar w:fldCharType="end"/>
            </w:r>
          </w:p>
        </w:tc>
        <w:tc>
          <w:tcPr>
            <w:tcW w:w="720" w:type="dxa"/>
            <w:vAlign w:val="center"/>
          </w:tcPr>
          <w:p w14:paraId="4E3F98C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7</w:t>
            </w:r>
          </w:p>
        </w:tc>
        <w:tc>
          <w:tcPr>
            <w:tcW w:w="1620" w:type="dxa"/>
            <w:vAlign w:val="center"/>
          </w:tcPr>
          <w:p w14:paraId="78D6007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4DD733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9</w:t>
            </w:r>
          </w:p>
        </w:tc>
        <w:tc>
          <w:tcPr>
            <w:tcW w:w="3330" w:type="dxa"/>
            <w:noWrap/>
            <w:vAlign w:val="center"/>
            <w:hideMark/>
          </w:tcPr>
          <w:p w14:paraId="7E9A84B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CE3C675" w14:textId="77777777" w:rsidTr="00C25C2D">
        <w:trPr>
          <w:trHeight w:val="300"/>
        </w:trPr>
        <w:tc>
          <w:tcPr>
            <w:tcW w:w="2335" w:type="dxa"/>
            <w:noWrap/>
            <w:vAlign w:val="center"/>
            <w:hideMark/>
          </w:tcPr>
          <w:p w14:paraId="63CB53AF" w14:textId="24444AF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soi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qkaa7gg6","properties":{"formattedCitation":"[266]","plainCitation":"[266]"},"citationItems":[{"id":4635,"uris":["http://zotero.org/users/1562642/items/PKGUPUMP"],"uri":["http://zotero.org/users/1562642/items/PKGUPUMP"],"itemData":{"id":4635,"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6]</w:t>
            </w:r>
            <w:r w:rsidRPr="004E1B7B">
              <w:rPr>
                <w:rFonts w:ascii="Arial" w:eastAsia="Calibri" w:hAnsi="Arial" w:cs="Arial"/>
                <w:color w:val="000000"/>
                <w:sz w:val="20"/>
                <w:szCs w:val="20"/>
              </w:rPr>
              <w:fldChar w:fldCharType="end"/>
            </w:r>
          </w:p>
        </w:tc>
        <w:tc>
          <w:tcPr>
            <w:tcW w:w="720" w:type="dxa"/>
            <w:vAlign w:val="center"/>
          </w:tcPr>
          <w:p w14:paraId="0A5646A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2AE0511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14:paraId="7A94184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4</w:t>
            </w:r>
          </w:p>
        </w:tc>
        <w:tc>
          <w:tcPr>
            <w:tcW w:w="3330" w:type="dxa"/>
            <w:noWrap/>
            <w:vAlign w:val="center"/>
            <w:hideMark/>
          </w:tcPr>
          <w:p w14:paraId="1E7440B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6D34E3" w:rsidRPr="004E1B7B" w14:paraId="69B84968" w14:textId="77777777" w:rsidTr="00C25C2D">
        <w:trPr>
          <w:trHeight w:val="300"/>
        </w:trPr>
        <w:tc>
          <w:tcPr>
            <w:tcW w:w="2335" w:type="dxa"/>
            <w:noWrap/>
            <w:vAlign w:val="center"/>
            <w:hideMark/>
          </w:tcPr>
          <w:p w14:paraId="79415AC1" w14:textId="026D314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ou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jarsabpvj","properties":{"formattedCitation":"[128]","plainCitation":"[128]"},"citationItems":[{"id":4634,"uris":["http://zotero.org/users/1562642/items/28M8ES4A"],"uri":["http://zotero.org/users/1562642/items/28M8ES4A"],"itemData":{"id":4634,"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28]</w:t>
            </w:r>
            <w:r w:rsidRPr="004E1B7B">
              <w:rPr>
                <w:rFonts w:ascii="Arial" w:eastAsia="Calibri" w:hAnsi="Arial" w:cs="Arial"/>
                <w:color w:val="000000"/>
                <w:sz w:val="20"/>
                <w:szCs w:val="20"/>
              </w:rPr>
              <w:fldChar w:fldCharType="end"/>
            </w:r>
          </w:p>
        </w:tc>
        <w:tc>
          <w:tcPr>
            <w:tcW w:w="720" w:type="dxa"/>
            <w:vAlign w:val="center"/>
          </w:tcPr>
          <w:p w14:paraId="5B439FD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4C56D8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ABFCD2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24</w:t>
            </w:r>
          </w:p>
        </w:tc>
        <w:tc>
          <w:tcPr>
            <w:tcW w:w="3330" w:type="dxa"/>
            <w:noWrap/>
            <w:vAlign w:val="center"/>
            <w:hideMark/>
          </w:tcPr>
          <w:p w14:paraId="6B2E492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59CDDBC" w14:textId="77777777" w:rsidTr="00C25C2D">
        <w:trPr>
          <w:trHeight w:val="300"/>
        </w:trPr>
        <w:tc>
          <w:tcPr>
            <w:tcW w:w="2335" w:type="dxa"/>
            <w:noWrap/>
            <w:vAlign w:val="center"/>
            <w:hideMark/>
          </w:tcPr>
          <w:p w14:paraId="5DE5137D" w14:textId="1F5F7A6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Luoto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i99tklca","properties":{"formattedCitation":"[267]","plainCitation":"[267]"},"citationItems":[{"id":4632,"uris":["http://zotero.org/users/1562642/items/FDQMWUVD"],"uri":["http://zotero.org/users/1562642/items/FDQMWUVD"],"itemData":{"id":4632,"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7]</w:t>
            </w:r>
            <w:r w:rsidRPr="004E1B7B">
              <w:rPr>
                <w:rFonts w:ascii="Arial" w:eastAsia="Calibri" w:hAnsi="Arial" w:cs="Arial"/>
                <w:color w:val="000000"/>
                <w:sz w:val="20"/>
                <w:szCs w:val="20"/>
              </w:rPr>
              <w:fldChar w:fldCharType="end"/>
            </w:r>
          </w:p>
        </w:tc>
        <w:tc>
          <w:tcPr>
            <w:tcW w:w="720" w:type="dxa"/>
            <w:vAlign w:val="center"/>
          </w:tcPr>
          <w:p w14:paraId="3829942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2E256BA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14:paraId="6CA04E3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2</w:t>
            </w:r>
          </w:p>
        </w:tc>
        <w:tc>
          <w:tcPr>
            <w:tcW w:w="3330" w:type="dxa"/>
            <w:noWrap/>
            <w:vAlign w:val="center"/>
            <w:hideMark/>
          </w:tcPr>
          <w:p w14:paraId="5CE6998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6D34E3" w:rsidRPr="004E1B7B" w14:paraId="20A8AA34" w14:textId="77777777" w:rsidTr="00C25C2D">
        <w:trPr>
          <w:trHeight w:val="300"/>
        </w:trPr>
        <w:tc>
          <w:tcPr>
            <w:tcW w:w="2335" w:type="dxa"/>
            <w:noWrap/>
            <w:vAlign w:val="center"/>
            <w:hideMark/>
          </w:tcPr>
          <w:p w14:paraId="3DF33B48" w14:textId="6413A27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öller</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o4miesl92","properties":{"formattedCitation":"[268]","plainCitation":"[268]"},"citationItems":[{"id":4126,"uris":["http://zotero.org/users/1562642/items/ZETRHIQJ"],"uri":["http://zotero.org/users/1562642/items/ZETRHIQJ"],"itemData":{"id":4126,"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8]</w:t>
            </w:r>
            <w:r w:rsidRPr="004E1B7B">
              <w:rPr>
                <w:rFonts w:ascii="Arial" w:eastAsia="Calibri" w:hAnsi="Arial" w:cs="Arial"/>
                <w:color w:val="000000"/>
                <w:sz w:val="20"/>
                <w:szCs w:val="20"/>
              </w:rPr>
              <w:fldChar w:fldCharType="end"/>
            </w:r>
          </w:p>
        </w:tc>
        <w:tc>
          <w:tcPr>
            <w:tcW w:w="720" w:type="dxa"/>
            <w:vAlign w:val="center"/>
          </w:tcPr>
          <w:p w14:paraId="373605A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2E83E95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eden</w:t>
            </w:r>
          </w:p>
        </w:tc>
        <w:tc>
          <w:tcPr>
            <w:tcW w:w="1350" w:type="dxa"/>
            <w:noWrap/>
            <w:vAlign w:val="center"/>
            <w:hideMark/>
          </w:tcPr>
          <w:p w14:paraId="159B198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5</w:t>
            </w:r>
          </w:p>
        </w:tc>
        <w:tc>
          <w:tcPr>
            <w:tcW w:w="3330" w:type="dxa"/>
            <w:noWrap/>
            <w:vAlign w:val="center"/>
            <w:hideMark/>
          </w:tcPr>
          <w:p w14:paraId="7A300E7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wedish, 100</w:t>
            </w:r>
          </w:p>
        </w:tc>
      </w:tr>
      <w:tr w:rsidR="006D34E3" w:rsidRPr="004E1B7B" w14:paraId="31959F4B" w14:textId="77777777" w:rsidTr="00C25C2D">
        <w:trPr>
          <w:trHeight w:val="300"/>
        </w:trPr>
        <w:tc>
          <w:tcPr>
            <w:tcW w:w="2335" w:type="dxa"/>
            <w:noWrap/>
            <w:vAlign w:val="center"/>
            <w:hideMark/>
          </w:tcPr>
          <w:p w14:paraId="019649D0" w14:textId="3F0A0BD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acciocchi</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e4dd56gr","properties":{"formattedCitation":"[56]","plainCitation":"[56]"},"citationItems":[{"id":4626,"uris":["http://zotero.org/users/1562642/items/JNGVDAUN"],"uri":["http://zotero.org/users/1562642/items/JNGVDAUN"],"itemData":{"id":4626,"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56]</w:t>
            </w:r>
            <w:r w:rsidRPr="004E1B7B">
              <w:rPr>
                <w:rFonts w:ascii="Arial" w:eastAsia="Calibri" w:hAnsi="Arial" w:cs="Arial"/>
                <w:color w:val="000000"/>
                <w:sz w:val="20"/>
                <w:szCs w:val="20"/>
              </w:rPr>
              <w:fldChar w:fldCharType="end"/>
            </w:r>
          </w:p>
        </w:tc>
        <w:tc>
          <w:tcPr>
            <w:tcW w:w="720" w:type="dxa"/>
            <w:vAlign w:val="center"/>
          </w:tcPr>
          <w:p w14:paraId="7D9A578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251C9AE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56F729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7</w:t>
            </w:r>
          </w:p>
        </w:tc>
        <w:tc>
          <w:tcPr>
            <w:tcW w:w="3330" w:type="dxa"/>
            <w:noWrap/>
            <w:vAlign w:val="center"/>
            <w:hideMark/>
          </w:tcPr>
          <w:p w14:paraId="2F8C39E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79BE394" w14:textId="77777777" w:rsidTr="00C25C2D">
        <w:trPr>
          <w:trHeight w:val="300"/>
        </w:trPr>
        <w:tc>
          <w:tcPr>
            <w:tcW w:w="2335" w:type="dxa"/>
            <w:noWrap/>
            <w:vAlign w:val="center"/>
            <w:hideMark/>
          </w:tcPr>
          <w:p w14:paraId="540CD451" w14:textId="565B75B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arsh &amp; Smith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l79e8uf6","properties":{"formattedCitation":"[269]","plainCitation":"[269]"},"citationItems":[{"id":3997,"uris":["http://zotero.org/users/1562642/items/XQKJP8B3"],"uri":["http://zotero.org/users/1562642/items/XQKJP8B3"],"itemData":{"id":3997,"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69]</w:t>
            </w:r>
            <w:r w:rsidRPr="004E1B7B">
              <w:rPr>
                <w:rFonts w:ascii="Arial" w:eastAsia="Calibri" w:hAnsi="Arial" w:cs="Arial"/>
                <w:color w:val="000000"/>
                <w:sz w:val="20"/>
                <w:szCs w:val="20"/>
              </w:rPr>
              <w:fldChar w:fldCharType="end"/>
            </w:r>
          </w:p>
        </w:tc>
        <w:tc>
          <w:tcPr>
            <w:tcW w:w="720" w:type="dxa"/>
            <w:vAlign w:val="center"/>
          </w:tcPr>
          <w:p w14:paraId="0B39F9A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5</w:t>
            </w:r>
          </w:p>
        </w:tc>
        <w:tc>
          <w:tcPr>
            <w:tcW w:w="1620" w:type="dxa"/>
            <w:vAlign w:val="center"/>
          </w:tcPr>
          <w:p w14:paraId="4A2A2C9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14:paraId="4EFC8E6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w:t>
            </w:r>
          </w:p>
        </w:tc>
        <w:tc>
          <w:tcPr>
            <w:tcW w:w="3330" w:type="dxa"/>
            <w:noWrap/>
            <w:vAlign w:val="center"/>
            <w:hideMark/>
          </w:tcPr>
          <w:p w14:paraId="49F06D3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48BE51A" w14:textId="77777777" w:rsidTr="00C25C2D">
        <w:trPr>
          <w:trHeight w:val="300"/>
        </w:trPr>
        <w:tc>
          <w:tcPr>
            <w:tcW w:w="2335" w:type="dxa"/>
            <w:noWrap/>
            <w:vAlign w:val="center"/>
            <w:hideMark/>
          </w:tcPr>
          <w:p w14:paraId="22766881" w14:textId="3AB7844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arsh &amp; Whitehead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rqv138ap","properties":{"formattedCitation":"[270]","plainCitation":"[270]"},"citationItems":[{"id":3709,"uris":["http://zotero.org/users/1562642/items/KARHWWGF"],"uri":["http://zotero.org/users/1562642/items/KARHWWGF"],"itemData":{"id":3709,"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0]</w:t>
            </w:r>
            <w:r w:rsidRPr="004E1B7B">
              <w:rPr>
                <w:rFonts w:ascii="Arial" w:eastAsia="Calibri" w:hAnsi="Arial" w:cs="Arial"/>
                <w:color w:val="000000"/>
                <w:sz w:val="20"/>
                <w:szCs w:val="20"/>
              </w:rPr>
              <w:fldChar w:fldCharType="end"/>
            </w:r>
          </w:p>
        </w:tc>
        <w:tc>
          <w:tcPr>
            <w:tcW w:w="720" w:type="dxa"/>
            <w:vAlign w:val="center"/>
          </w:tcPr>
          <w:p w14:paraId="3393D82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5</w:t>
            </w:r>
          </w:p>
        </w:tc>
        <w:tc>
          <w:tcPr>
            <w:tcW w:w="1620" w:type="dxa"/>
            <w:vAlign w:val="center"/>
          </w:tcPr>
          <w:p w14:paraId="49D75DD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14:paraId="663760C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9</w:t>
            </w:r>
          </w:p>
        </w:tc>
        <w:tc>
          <w:tcPr>
            <w:tcW w:w="3330" w:type="dxa"/>
            <w:noWrap/>
            <w:vAlign w:val="center"/>
            <w:hideMark/>
          </w:tcPr>
          <w:p w14:paraId="7589DA6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CF0BF23" w14:textId="77777777" w:rsidTr="00C25C2D">
        <w:trPr>
          <w:trHeight w:val="300"/>
        </w:trPr>
        <w:tc>
          <w:tcPr>
            <w:tcW w:w="2335" w:type="dxa"/>
            <w:noWrap/>
            <w:vAlign w:val="center"/>
            <w:hideMark/>
          </w:tcPr>
          <w:p w14:paraId="45E0E7E4" w14:textId="430FA16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assey</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b7o0qfro7","properties":{"formattedCitation":"[135]","plainCitation":"[135]"},"citationItems":[{"id":4127,"uris":["http://zotero.org/users/1562642/items/SKXZRE2G"],"uri":["http://zotero.org/users/1562642/items/SKXZRE2G"],"itemData":{"id":4127,"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35]</w:t>
            </w:r>
            <w:r w:rsidRPr="004E1B7B">
              <w:rPr>
                <w:rFonts w:ascii="Arial" w:eastAsia="Calibri" w:hAnsi="Arial" w:cs="Arial"/>
                <w:color w:val="000000"/>
                <w:sz w:val="20"/>
                <w:szCs w:val="20"/>
              </w:rPr>
              <w:fldChar w:fldCharType="end"/>
            </w:r>
          </w:p>
        </w:tc>
        <w:tc>
          <w:tcPr>
            <w:tcW w:w="720" w:type="dxa"/>
            <w:vAlign w:val="center"/>
          </w:tcPr>
          <w:p w14:paraId="602D00A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397FC77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7612DE5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14:paraId="4CE79FF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as first language, 80</w:t>
            </w:r>
          </w:p>
        </w:tc>
      </w:tr>
      <w:tr w:rsidR="006D34E3" w:rsidRPr="004E1B7B" w14:paraId="3D89FE5B" w14:textId="77777777" w:rsidTr="00C25C2D">
        <w:trPr>
          <w:trHeight w:val="300"/>
        </w:trPr>
        <w:tc>
          <w:tcPr>
            <w:tcW w:w="2335" w:type="dxa"/>
            <w:noWrap/>
            <w:vAlign w:val="center"/>
            <w:hideMark/>
          </w:tcPr>
          <w:p w14:paraId="6AE19DF2" w14:textId="463164A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athia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ctnjjkutm","properties":{"formattedCitation":"[271]","plainCitation":"[271]"},"citationItems":[{"id":4612,"uris":["http://zotero.org/users/1562642/items/SBHFX9TS"],"uri":["http://zotero.org/users/1562642/items/SBHFX9TS"],"itemData":{"id":4612,"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1]</w:t>
            </w:r>
            <w:r w:rsidRPr="004E1B7B">
              <w:rPr>
                <w:rFonts w:ascii="Arial" w:eastAsia="Calibri" w:hAnsi="Arial" w:cs="Arial"/>
                <w:color w:val="000000"/>
                <w:sz w:val="20"/>
                <w:szCs w:val="20"/>
              </w:rPr>
              <w:fldChar w:fldCharType="end"/>
            </w:r>
          </w:p>
        </w:tc>
        <w:tc>
          <w:tcPr>
            <w:tcW w:w="720" w:type="dxa"/>
            <w:vAlign w:val="center"/>
          </w:tcPr>
          <w:p w14:paraId="6C752D0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14:paraId="664E00F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14:paraId="5989162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0</w:t>
            </w:r>
          </w:p>
        </w:tc>
        <w:tc>
          <w:tcPr>
            <w:tcW w:w="3330" w:type="dxa"/>
            <w:noWrap/>
            <w:vAlign w:val="center"/>
            <w:hideMark/>
          </w:tcPr>
          <w:p w14:paraId="7B24602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789A3B1" w14:textId="77777777" w:rsidTr="00C25C2D">
        <w:trPr>
          <w:trHeight w:val="300"/>
        </w:trPr>
        <w:tc>
          <w:tcPr>
            <w:tcW w:w="2335" w:type="dxa"/>
            <w:noWrap/>
            <w:vAlign w:val="center"/>
            <w:hideMark/>
          </w:tcPr>
          <w:p w14:paraId="71EFAD77" w14:textId="073FF28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athias</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qt5ka160","properties":{"formattedCitation":"[272]","plainCitation":"[272]"},"citationItems":[{"id":70,"uris":["http://zotero.org/users/1562642/items/PGIW586G"],"uri":["http://zotero.org/users/1562642/items/PGIW586G"],"itemData":{"id":70,"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2]</w:t>
            </w:r>
            <w:r w:rsidRPr="004E1B7B">
              <w:rPr>
                <w:rFonts w:ascii="Arial" w:eastAsia="Calibri" w:hAnsi="Arial" w:cs="Arial"/>
                <w:color w:val="000000"/>
                <w:sz w:val="20"/>
                <w:szCs w:val="20"/>
              </w:rPr>
              <w:fldChar w:fldCharType="end"/>
            </w:r>
          </w:p>
        </w:tc>
        <w:tc>
          <w:tcPr>
            <w:tcW w:w="720" w:type="dxa"/>
            <w:vAlign w:val="center"/>
          </w:tcPr>
          <w:p w14:paraId="12DEA83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02E814B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1C70201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1</w:t>
            </w:r>
          </w:p>
        </w:tc>
        <w:tc>
          <w:tcPr>
            <w:tcW w:w="3330" w:type="dxa"/>
            <w:noWrap/>
            <w:vAlign w:val="center"/>
            <w:hideMark/>
          </w:tcPr>
          <w:p w14:paraId="148C5AF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8B0C746" w14:textId="77777777" w:rsidTr="00C25C2D">
        <w:trPr>
          <w:trHeight w:val="300"/>
        </w:trPr>
        <w:tc>
          <w:tcPr>
            <w:tcW w:w="2335" w:type="dxa"/>
            <w:noWrap/>
            <w:vAlign w:val="center"/>
            <w:hideMark/>
          </w:tcPr>
          <w:p w14:paraId="2659BCD5" w14:textId="28C23FF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amp; Levi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la5t95lsf","properties":{"formattedCitation":"[273]","plainCitation":"[273]"},"citationItems":[{"id":3706,"uris":["http://zotero.org/users/1562642/items/MT3CCXAP"],"uri":["http://zotero.org/users/1562642/items/MT3CCXAP"],"itemData":{"id":3706,"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3]</w:t>
            </w:r>
            <w:r w:rsidRPr="004E1B7B">
              <w:rPr>
                <w:rFonts w:ascii="Arial" w:eastAsia="Calibri" w:hAnsi="Arial" w:cs="Arial"/>
                <w:color w:val="000000"/>
                <w:sz w:val="20"/>
                <w:szCs w:val="20"/>
              </w:rPr>
              <w:fldChar w:fldCharType="end"/>
            </w:r>
          </w:p>
        </w:tc>
        <w:tc>
          <w:tcPr>
            <w:tcW w:w="720" w:type="dxa"/>
            <w:vAlign w:val="center"/>
          </w:tcPr>
          <w:p w14:paraId="5BADF0B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4</w:t>
            </w:r>
          </w:p>
        </w:tc>
        <w:tc>
          <w:tcPr>
            <w:tcW w:w="1620" w:type="dxa"/>
            <w:vAlign w:val="center"/>
          </w:tcPr>
          <w:p w14:paraId="3AF7DB2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519EE54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7</w:t>
            </w:r>
          </w:p>
        </w:tc>
        <w:tc>
          <w:tcPr>
            <w:tcW w:w="3330" w:type="dxa"/>
            <w:noWrap/>
            <w:vAlign w:val="center"/>
            <w:hideMark/>
          </w:tcPr>
          <w:p w14:paraId="57CF59B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9C4FCE6" w14:textId="77777777" w:rsidTr="00C25C2D">
        <w:trPr>
          <w:trHeight w:val="300"/>
        </w:trPr>
        <w:tc>
          <w:tcPr>
            <w:tcW w:w="2335" w:type="dxa"/>
            <w:noWrap/>
            <w:vAlign w:val="center"/>
            <w:hideMark/>
          </w:tcPr>
          <w:p w14:paraId="40D99874" w14:textId="72610D6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9hag8p66q","properties":{"formattedCitation":"[142]","plainCitation":"[142]"},"citationItems":[{"id":3506,"uris":["http://zotero.org/users/1562642/items/MJPKXIH7"],"uri":["http://zotero.org/users/1562642/items/MJPKXIH7"],"itemData":{"id":350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42]</w:t>
            </w:r>
            <w:r w:rsidRPr="004E1B7B">
              <w:rPr>
                <w:rFonts w:ascii="Arial" w:eastAsia="Calibri" w:hAnsi="Arial" w:cs="Arial"/>
                <w:color w:val="000000"/>
                <w:sz w:val="20"/>
                <w:szCs w:val="20"/>
              </w:rPr>
              <w:fldChar w:fldCharType="end"/>
            </w:r>
          </w:p>
        </w:tc>
        <w:tc>
          <w:tcPr>
            <w:tcW w:w="720" w:type="dxa"/>
            <w:vAlign w:val="center"/>
          </w:tcPr>
          <w:p w14:paraId="76BA73A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69F4B65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C05448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9</w:t>
            </w:r>
          </w:p>
        </w:tc>
        <w:tc>
          <w:tcPr>
            <w:tcW w:w="3330" w:type="dxa"/>
            <w:noWrap/>
            <w:vAlign w:val="center"/>
            <w:hideMark/>
          </w:tcPr>
          <w:p w14:paraId="2123166F"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84.89</w:t>
            </w:r>
          </w:p>
          <w:p w14:paraId="5A20721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15.11</w:t>
            </w:r>
          </w:p>
        </w:tc>
      </w:tr>
      <w:tr w:rsidR="006D34E3" w:rsidRPr="004E1B7B" w14:paraId="4AF416AC" w14:textId="77777777" w:rsidTr="00C25C2D">
        <w:trPr>
          <w:trHeight w:val="300"/>
        </w:trPr>
        <w:tc>
          <w:tcPr>
            <w:tcW w:w="2335" w:type="dxa"/>
            <w:noWrap/>
            <w:vAlign w:val="center"/>
            <w:hideMark/>
          </w:tcPr>
          <w:p w14:paraId="0526CDAA" w14:textId="465A0A0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cCauley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kn7vig9q9","properties":{"formattedCitation":"[143]","plainCitation":"[143]"},"citationItems":[{"id":4601,"uris":["http://zotero.org/users/1562642/items/4Q2IAHNZ"],"uri":["http://zotero.org/users/1562642/items/4Q2IAHNZ"],"itemData":{"id":4601,"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43]</w:t>
            </w:r>
            <w:r w:rsidRPr="004E1B7B">
              <w:rPr>
                <w:rFonts w:ascii="Arial" w:eastAsia="Calibri" w:hAnsi="Arial" w:cs="Arial"/>
                <w:color w:val="000000"/>
                <w:sz w:val="20"/>
                <w:szCs w:val="20"/>
              </w:rPr>
              <w:fldChar w:fldCharType="end"/>
            </w:r>
          </w:p>
        </w:tc>
        <w:tc>
          <w:tcPr>
            <w:tcW w:w="720" w:type="dxa"/>
            <w:vAlign w:val="center"/>
          </w:tcPr>
          <w:p w14:paraId="3CAC988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446415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E8BABF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78</w:t>
            </w:r>
          </w:p>
        </w:tc>
        <w:tc>
          <w:tcPr>
            <w:tcW w:w="3330" w:type="dxa"/>
            <w:noWrap/>
            <w:vAlign w:val="center"/>
            <w:hideMark/>
          </w:tcPr>
          <w:p w14:paraId="5F5205A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98.31</w:t>
            </w:r>
          </w:p>
          <w:p w14:paraId="68B0352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1.69</w:t>
            </w:r>
          </w:p>
        </w:tc>
      </w:tr>
      <w:tr w:rsidR="006D34E3" w:rsidRPr="004E1B7B" w14:paraId="65B6ACF6" w14:textId="77777777" w:rsidTr="00C25C2D">
        <w:trPr>
          <w:trHeight w:val="300"/>
        </w:trPr>
        <w:tc>
          <w:tcPr>
            <w:tcW w:w="2335" w:type="dxa"/>
            <w:noWrap/>
            <w:vAlign w:val="center"/>
            <w:hideMark/>
          </w:tcPr>
          <w:p w14:paraId="1116A7D8" w14:textId="6FE9CE9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cCulloug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eotssfp1","properties":{"formattedCitation":"[274]","plainCitation":"[274]"},"citationItems":[{"id":4051,"uris":["http://zotero.org/users/1562642/items/W3DJD6HZ"],"uri":["http://zotero.org/users/1562642/items/W3DJD6HZ"],"itemData":{"id":4051,"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4]</w:t>
            </w:r>
            <w:r w:rsidRPr="004E1B7B">
              <w:rPr>
                <w:rFonts w:ascii="Arial" w:eastAsia="Calibri" w:hAnsi="Arial" w:cs="Arial"/>
                <w:color w:val="000000"/>
                <w:sz w:val="20"/>
                <w:szCs w:val="20"/>
              </w:rPr>
              <w:fldChar w:fldCharType="end"/>
            </w:r>
          </w:p>
        </w:tc>
        <w:tc>
          <w:tcPr>
            <w:tcW w:w="720" w:type="dxa"/>
            <w:vAlign w:val="center"/>
          </w:tcPr>
          <w:p w14:paraId="2D31B76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6755AB2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5C93F4F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11</w:t>
            </w:r>
          </w:p>
        </w:tc>
        <w:tc>
          <w:tcPr>
            <w:tcW w:w="3330" w:type="dxa"/>
            <w:vAlign w:val="center"/>
            <w:hideMark/>
          </w:tcPr>
          <w:p w14:paraId="3329CD5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5F90126" w14:textId="77777777" w:rsidTr="00C25C2D">
        <w:trPr>
          <w:trHeight w:val="300"/>
        </w:trPr>
        <w:tc>
          <w:tcPr>
            <w:tcW w:w="2335" w:type="dxa"/>
            <w:noWrap/>
            <w:vAlign w:val="center"/>
            <w:hideMark/>
          </w:tcPr>
          <w:p w14:paraId="2C1641F8" w14:textId="1F138B0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eare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g1usu7d3i","properties":{"formattedCitation":"[275]","plainCitation":"[275]"},"citationItems":[{"id":4590,"uris":["http://zotero.org/users/1562642/items/JGTRVM7T"],"uri":["http://zotero.org/users/1562642/items/JGTRVM7T"],"itemData":{"id":4590,"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5]</w:t>
            </w:r>
            <w:r w:rsidRPr="004E1B7B">
              <w:rPr>
                <w:rFonts w:ascii="Arial" w:eastAsia="Calibri" w:hAnsi="Arial" w:cs="Arial"/>
                <w:color w:val="000000"/>
                <w:sz w:val="20"/>
                <w:szCs w:val="20"/>
              </w:rPr>
              <w:fldChar w:fldCharType="end"/>
            </w:r>
          </w:p>
        </w:tc>
        <w:tc>
          <w:tcPr>
            <w:tcW w:w="720" w:type="dxa"/>
            <w:vAlign w:val="center"/>
          </w:tcPr>
          <w:p w14:paraId="6CED907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70CB5EF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45065BB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2</w:t>
            </w:r>
          </w:p>
        </w:tc>
        <w:tc>
          <w:tcPr>
            <w:tcW w:w="3330" w:type="dxa"/>
            <w:noWrap/>
            <w:vAlign w:val="center"/>
            <w:hideMark/>
          </w:tcPr>
          <w:p w14:paraId="1FF9EB7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77.05</w:t>
            </w:r>
          </w:p>
          <w:p w14:paraId="51CB794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Bilingual.(any second</w:t>
            </w:r>
            <w:r w:rsidRPr="004E1B7B">
              <w:rPr>
                <w:rFonts w:ascii="Arial" w:eastAsia="Calibri" w:hAnsi="Arial" w:cs="Arial"/>
                <w:color w:val="000000"/>
                <w:sz w:val="20"/>
                <w:szCs w:val="20"/>
              </w:rPr>
              <w:br/>
              <w:t>language), 22.95</w:t>
            </w:r>
          </w:p>
        </w:tc>
      </w:tr>
      <w:tr w:rsidR="006D34E3" w:rsidRPr="004E1B7B" w14:paraId="151C53A1" w14:textId="77777777" w:rsidTr="00C25C2D">
        <w:trPr>
          <w:trHeight w:val="300"/>
        </w:trPr>
        <w:tc>
          <w:tcPr>
            <w:tcW w:w="2335" w:type="dxa"/>
            <w:noWrap/>
            <w:vAlign w:val="center"/>
            <w:hideMark/>
          </w:tcPr>
          <w:p w14:paraId="3CADCC8C" w14:textId="582C515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Mihalik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fjh71utci","properties":{"formattedCitation":"[276]","plainCitation":"[276]"},"citationItems":[{"id":4584,"uris":["http://zotero.org/users/1562642/items/48TCMKDN"],"uri":["http://zotero.org/users/1562642/items/48TCMKDN"],"itemData":{"id":4584,"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6]</w:t>
            </w:r>
            <w:r w:rsidRPr="004E1B7B">
              <w:rPr>
                <w:rFonts w:ascii="Arial" w:eastAsia="Calibri" w:hAnsi="Arial" w:cs="Arial"/>
                <w:color w:val="000000"/>
                <w:sz w:val="20"/>
                <w:szCs w:val="20"/>
              </w:rPr>
              <w:fldChar w:fldCharType="end"/>
            </w:r>
          </w:p>
        </w:tc>
        <w:tc>
          <w:tcPr>
            <w:tcW w:w="720" w:type="dxa"/>
            <w:vAlign w:val="center"/>
          </w:tcPr>
          <w:p w14:paraId="728CE41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2217EA6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A8932F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96</w:t>
            </w:r>
          </w:p>
        </w:tc>
        <w:tc>
          <w:tcPr>
            <w:tcW w:w="3330" w:type="dxa"/>
            <w:noWrap/>
            <w:vAlign w:val="center"/>
            <w:hideMark/>
          </w:tcPr>
          <w:p w14:paraId="4C73E4C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A87A005" w14:textId="77777777" w:rsidTr="00C25C2D">
        <w:trPr>
          <w:trHeight w:val="300"/>
        </w:trPr>
        <w:tc>
          <w:tcPr>
            <w:tcW w:w="2335" w:type="dxa"/>
            <w:noWrap/>
            <w:vAlign w:val="center"/>
            <w:hideMark/>
          </w:tcPr>
          <w:p w14:paraId="7AC0F6D7" w14:textId="0C0E266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Nakaya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iaav3ns5v","properties":{"formattedCitation":"[149]","plainCitation":"[149]"},"citationItems":[{"id":4764,"uris":["http://zotero.org/users/1562642/items/224CDTUR"],"uri":["http://zotero.org/users/1562642/items/224CDTUR"],"itemData":{"id":4764,"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49]</w:t>
            </w:r>
            <w:r w:rsidRPr="004E1B7B">
              <w:rPr>
                <w:rFonts w:ascii="Arial" w:eastAsia="Calibri" w:hAnsi="Arial" w:cs="Arial"/>
                <w:color w:val="000000"/>
                <w:sz w:val="20"/>
                <w:szCs w:val="20"/>
              </w:rPr>
              <w:fldChar w:fldCharType="end"/>
            </w:r>
          </w:p>
        </w:tc>
        <w:tc>
          <w:tcPr>
            <w:tcW w:w="720" w:type="dxa"/>
            <w:vAlign w:val="center"/>
          </w:tcPr>
          <w:p w14:paraId="57CA8E8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10CA33E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835BF2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5</w:t>
            </w:r>
          </w:p>
        </w:tc>
        <w:tc>
          <w:tcPr>
            <w:tcW w:w="3330" w:type="dxa"/>
            <w:noWrap/>
            <w:vAlign w:val="center"/>
            <w:hideMark/>
          </w:tcPr>
          <w:p w14:paraId="00F2B7F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DB1F846" w14:textId="77777777" w:rsidTr="00C25C2D">
        <w:trPr>
          <w:trHeight w:val="300"/>
        </w:trPr>
        <w:tc>
          <w:tcPr>
            <w:tcW w:w="2335" w:type="dxa"/>
            <w:noWrap/>
            <w:vAlign w:val="center"/>
            <w:hideMark/>
          </w:tcPr>
          <w:p w14:paraId="4012C93E" w14:textId="75AD898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Nance</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6g4psrp29","properties":{"formattedCitation":"[277]","plainCitation":"[277]"},"citationItems":[{"id":4763,"uris":["http://zotero.org/users/1562642/items/EIPBWQZF"],"uri":["http://zotero.org/users/1562642/items/EIPBWQZF"],"itemData":{"id":4763,"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7]</w:t>
            </w:r>
            <w:r w:rsidRPr="004E1B7B">
              <w:rPr>
                <w:rFonts w:ascii="Arial" w:eastAsia="Calibri" w:hAnsi="Arial" w:cs="Arial"/>
                <w:color w:val="000000"/>
                <w:sz w:val="20"/>
                <w:szCs w:val="20"/>
              </w:rPr>
              <w:fldChar w:fldCharType="end"/>
            </w:r>
            <w:r>
              <w:rPr>
                <w:rFonts w:ascii="Arial" w:eastAsia="Calibri" w:hAnsi="Arial" w:cs="Arial"/>
                <w:color w:val="000000"/>
                <w:sz w:val="20"/>
                <w:szCs w:val="20"/>
                <w:vertAlign w:val="superscript"/>
              </w:rPr>
              <w:t>d</w:t>
            </w:r>
          </w:p>
        </w:tc>
        <w:tc>
          <w:tcPr>
            <w:tcW w:w="720" w:type="dxa"/>
            <w:vAlign w:val="center"/>
          </w:tcPr>
          <w:p w14:paraId="2BBF246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5EE4EEF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FB1631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14:paraId="2334050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0</w:t>
            </w:r>
          </w:p>
        </w:tc>
      </w:tr>
      <w:tr w:rsidR="006D34E3" w:rsidRPr="004E1B7B" w14:paraId="31499694" w14:textId="77777777" w:rsidTr="00C25C2D">
        <w:trPr>
          <w:trHeight w:val="300"/>
        </w:trPr>
        <w:tc>
          <w:tcPr>
            <w:tcW w:w="2335" w:type="dxa"/>
            <w:noWrap/>
            <w:vAlign w:val="center"/>
            <w:hideMark/>
          </w:tcPr>
          <w:p w14:paraId="4F8E4C47" w14:textId="7FB6FAB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l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dmjk8egf","properties":{"formattedCitation":"[150]","plainCitation":"[150]"},"citationItems":[{"id":3650,"uris":["http://zotero.org/users/1562642/items/G6ECIHCF"],"uri":["http://zotero.org/users/1562642/items/G6ECIHCF"],"itemData":{"id":3650,"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50]</w:t>
            </w:r>
            <w:r w:rsidRPr="004E1B7B">
              <w:rPr>
                <w:rFonts w:ascii="Arial" w:eastAsia="Calibri" w:hAnsi="Arial" w:cs="Arial"/>
                <w:color w:val="000000"/>
                <w:sz w:val="20"/>
                <w:szCs w:val="20"/>
              </w:rPr>
              <w:fldChar w:fldCharType="end"/>
            </w:r>
          </w:p>
        </w:tc>
        <w:tc>
          <w:tcPr>
            <w:tcW w:w="720" w:type="dxa"/>
            <w:vAlign w:val="center"/>
          </w:tcPr>
          <w:p w14:paraId="211118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27D7B01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88C01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9</w:t>
            </w:r>
          </w:p>
        </w:tc>
        <w:tc>
          <w:tcPr>
            <w:tcW w:w="3330" w:type="dxa"/>
            <w:noWrap/>
            <w:vAlign w:val="center"/>
            <w:hideMark/>
          </w:tcPr>
          <w:p w14:paraId="4E1907B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174F05D" w14:textId="77777777" w:rsidTr="00C25C2D">
        <w:trPr>
          <w:trHeight w:val="300"/>
        </w:trPr>
        <w:tc>
          <w:tcPr>
            <w:tcW w:w="2335" w:type="dxa"/>
            <w:noWrap/>
            <w:vAlign w:val="center"/>
            <w:hideMark/>
          </w:tcPr>
          <w:p w14:paraId="6F226DDA" w14:textId="03E74FC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l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89qn1f0qk","properties":{"formattedCitation":"[151]","plainCitation":"[151]"},"citationItems":[{"id":3682,"uris":["http://zotero.org/users/1562642/items/XN4P8H7T"],"uri":["http://zotero.org/users/1562642/items/XN4P8H7T"],"itemData":{"id":3682,"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51]</w:t>
            </w:r>
            <w:r w:rsidRPr="004E1B7B">
              <w:rPr>
                <w:rFonts w:ascii="Arial" w:eastAsia="Calibri" w:hAnsi="Arial" w:cs="Arial"/>
                <w:color w:val="000000"/>
                <w:sz w:val="20"/>
                <w:szCs w:val="20"/>
              </w:rPr>
              <w:fldChar w:fldCharType="end"/>
            </w:r>
          </w:p>
        </w:tc>
        <w:tc>
          <w:tcPr>
            <w:tcW w:w="720" w:type="dxa"/>
            <w:vAlign w:val="center"/>
          </w:tcPr>
          <w:p w14:paraId="16DD25F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3D06C34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77F7F3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4</w:t>
            </w:r>
          </w:p>
        </w:tc>
        <w:tc>
          <w:tcPr>
            <w:tcW w:w="3330" w:type="dxa"/>
            <w:noWrap/>
            <w:vAlign w:val="center"/>
            <w:hideMark/>
          </w:tcPr>
          <w:p w14:paraId="0140792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DC061BB" w14:textId="77777777" w:rsidTr="00C25C2D">
        <w:trPr>
          <w:trHeight w:val="300"/>
        </w:trPr>
        <w:tc>
          <w:tcPr>
            <w:tcW w:w="2335" w:type="dxa"/>
            <w:noWrap/>
            <w:vAlign w:val="center"/>
            <w:hideMark/>
          </w:tcPr>
          <w:p w14:paraId="1E35EACB" w14:textId="58416B4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ewsom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n1o6p7o2t","properties":{"formattedCitation":"[278]","plainCitation":"[278]"},"citationItems":[{"id":3488,"uris":["http://zotero.org/users/1562642/items/HSQPRHAT"],"uri":["http://zotero.org/users/1562642/items/HSQPRHAT"],"itemData":{"id":3488,"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8]</w:t>
            </w:r>
            <w:r w:rsidRPr="004E1B7B">
              <w:rPr>
                <w:rFonts w:ascii="Arial" w:eastAsia="Calibri" w:hAnsi="Arial" w:cs="Arial"/>
                <w:color w:val="000000"/>
                <w:sz w:val="20"/>
                <w:szCs w:val="20"/>
              </w:rPr>
              <w:fldChar w:fldCharType="end"/>
            </w:r>
          </w:p>
        </w:tc>
        <w:tc>
          <w:tcPr>
            <w:tcW w:w="720" w:type="dxa"/>
            <w:vAlign w:val="center"/>
          </w:tcPr>
          <w:p w14:paraId="157D25E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7D24014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95291C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14:paraId="1FAFFE6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22E8173" w14:textId="77777777" w:rsidTr="00C25C2D">
        <w:trPr>
          <w:trHeight w:val="300"/>
        </w:trPr>
        <w:tc>
          <w:tcPr>
            <w:tcW w:w="2335" w:type="dxa"/>
            <w:noWrap/>
            <w:vAlign w:val="center"/>
            <w:hideMark/>
          </w:tcPr>
          <w:p w14:paraId="18721D60" w14:textId="3497607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olin &amp; Heroux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5gojp1k15","properties":{"formattedCitation":"[279]","plainCitation":"[279]"},"citationItems":[{"id":4755,"uris":["http://zotero.org/users/1562642/items/3M74TISI"],"uri":["http://zotero.org/users/1562642/items/3M74TISI"],"itemData":{"id":4755,"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79]</w:t>
            </w:r>
            <w:r w:rsidRPr="004E1B7B">
              <w:rPr>
                <w:rFonts w:ascii="Arial" w:eastAsia="Calibri" w:hAnsi="Arial" w:cs="Arial"/>
                <w:color w:val="000000"/>
                <w:sz w:val="20"/>
                <w:szCs w:val="20"/>
              </w:rPr>
              <w:fldChar w:fldCharType="end"/>
            </w:r>
          </w:p>
        </w:tc>
        <w:tc>
          <w:tcPr>
            <w:tcW w:w="720" w:type="dxa"/>
            <w:vAlign w:val="center"/>
          </w:tcPr>
          <w:p w14:paraId="6CDDA89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0E98A17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1076FD2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5</w:t>
            </w:r>
          </w:p>
        </w:tc>
        <w:tc>
          <w:tcPr>
            <w:tcW w:w="3330" w:type="dxa"/>
            <w:noWrap/>
            <w:vAlign w:val="center"/>
            <w:hideMark/>
          </w:tcPr>
          <w:p w14:paraId="3FDB112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4344BE4E" w14:textId="77777777" w:rsidTr="00C25C2D">
        <w:trPr>
          <w:trHeight w:val="300"/>
        </w:trPr>
        <w:tc>
          <w:tcPr>
            <w:tcW w:w="2335" w:type="dxa"/>
            <w:noWrap/>
            <w:vAlign w:val="center"/>
            <w:hideMark/>
          </w:tcPr>
          <w:p w14:paraId="5D290905" w14:textId="2BBC59B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Nol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c0k3jl7kr","properties":{"formattedCitation":"[280]","plainCitation":"[280]"},"citationItems":[{"id":3680,"uris":["http://zotero.org/users/1562642/items/Q3H5TAAI"],"uri":["http://zotero.org/users/1562642/items/Q3H5TAAI"],"itemData":{"id":3680,"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0]</w:t>
            </w:r>
            <w:r w:rsidRPr="004E1B7B">
              <w:rPr>
                <w:rFonts w:ascii="Arial" w:eastAsia="Calibri" w:hAnsi="Arial" w:cs="Arial"/>
                <w:color w:val="000000"/>
                <w:sz w:val="20"/>
                <w:szCs w:val="20"/>
              </w:rPr>
              <w:fldChar w:fldCharType="end"/>
            </w:r>
          </w:p>
        </w:tc>
        <w:tc>
          <w:tcPr>
            <w:tcW w:w="720" w:type="dxa"/>
            <w:vAlign w:val="center"/>
          </w:tcPr>
          <w:p w14:paraId="0A4BE26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1C395E3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5FE1155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14:paraId="58FB7F0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0DE28398" w14:textId="77777777" w:rsidTr="00C25C2D">
        <w:trPr>
          <w:trHeight w:val="300"/>
        </w:trPr>
        <w:tc>
          <w:tcPr>
            <w:tcW w:w="2335" w:type="dxa"/>
            <w:noWrap/>
            <w:vAlign w:val="center"/>
            <w:hideMark/>
          </w:tcPr>
          <w:p w14:paraId="3F4587DC" w14:textId="251C26A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Olsso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b401j94no","properties":{"formattedCitation":"[281]","plainCitation":"[281]"},"citationItems":[{"id":3679,"uris":["http://zotero.org/users/1562642/items/4ZH8AH55"],"uri":["http://zotero.org/users/1562642/items/4ZH8AH55"],"itemData":{"id":3679,"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1]</w:t>
            </w:r>
            <w:r w:rsidRPr="004E1B7B">
              <w:rPr>
                <w:rFonts w:ascii="Arial" w:eastAsia="Calibri" w:hAnsi="Arial" w:cs="Arial"/>
                <w:color w:val="000000"/>
                <w:sz w:val="20"/>
                <w:szCs w:val="20"/>
              </w:rPr>
              <w:fldChar w:fldCharType="end"/>
            </w:r>
          </w:p>
        </w:tc>
        <w:tc>
          <w:tcPr>
            <w:tcW w:w="720" w:type="dxa"/>
            <w:vAlign w:val="center"/>
          </w:tcPr>
          <w:p w14:paraId="6979CE5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00EF0F5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6E2C6DF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9</w:t>
            </w:r>
          </w:p>
        </w:tc>
        <w:tc>
          <w:tcPr>
            <w:tcW w:w="3330" w:type="dxa"/>
            <w:noWrap/>
            <w:vAlign w:val="center"/>
            <w:hideMark/>
          </w:tcPr>
          <w:p w14:paraId="3983BC7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E850DC6" w14:textId="77777777" w:rsidTr="00C25C2D">
        <w:trPr>
          <w:trHeight w:val="300"/>
        </w:trPr>
        <w:tc>
          <w:tcPr>
            <w:tcW w:w="2335" w:type="dxa"/>
            <w:noWrap/>
            <w:vAlign w:val="center"/>
            <w:hideMark/>
          </w:tcPr>
          <w:p w14:paraId="45DF0794" w14:textId="2750632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Ott</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9bf06uu7","properties":{"formattedCitation":"[53]","plainCitation":"[5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53]</w:t>
            </w:r>
            <w:r w:rsidRPr="004E1B7B">
              <w:rPr>
                <w:rFonts w:ascii="Arial" w:eastAsia="Calibri" w:hAnsi="Arial" w:cs="Arial"/>
                <w:color w:val="000000"/>
                <w:sz w:val="20"/>
                <w:szCs w:val="20"/>
              </w:rPr>
              <w:fldChar w:fldCharType="end"/>
            </w:r>
          </w:p>
        </w:tc>
        <w:tc>
          <w:tcPr>
            <w:tcW w:w="720" w:type="dxa"/>
            <w:vAlign w:val="center"/>
          </w:tcPr>
          <w:p w14:paraId="18329CC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68B604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9D358B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775</w:t>
            </w:r>
          </w:p>
        </w:tc>
        <w:tc>
          <w:tcPr>
            <w:tcW w:w="3330" w:type="dxa"/>
            <w:noWrap/>
            <w:vAlign w:val="center"/>
            <w:hideMark/>
          </w:tcPr>
          <w:p w14:paraId="2BFECC3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50.28</w:t>
            </w:r>
          </w:p>
          <w:p w14:paraId="68ECC66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English Bilingual, 49.72</w:t>
            </w:r>
          </w:p>
        </w:tc>
      </w:tr>
      <w:tr w:rsidR="006D34E3" w:rsidRPr="004E1B7B" w14:paraId="0C4651AB" w14:textId="77777777" w:rsidTr="00C25C2D">
        <w:trPr>
          <w:trHeight w:val="300"/>
        </w:trPr>
        <w:tc>
          <w:tcPr>
            <w:tcW w:w="2335" w:type="dxa"/>
            <w:noWrap/>
            <w:vAlign w:val="center"/>
            <w:hideMark/>
          </w:tcPr>
          <w:p w14:paraId="316E5E64" w14:textId="48E7018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Ozen &amp; Fernand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822u4v8o5","properties":{"formattedCitation":"[282]","plainCitation":"[282]"},"citationItems":[{"id":4744,"uris":["http://zotero.org/users/1562642/items/VQENUI8J"],"uri":["http://zotero.org/users/1562642/items/VQENUI8J"],"itemData":{"id":4744,"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2]</w:t>
            </w:r>
            <w:r w:rsidRPr="004E1B7B">
              <w:rPr>
                <w:rFonts w:ascii="Arial" w:eastAsia="Calibri" w:hAnsi="Arial" w:cs="Arial"/>
                <w:color w:val="000000"/>
                <w:sz w:val="20"/>
                <w:szCs w:val="20"/>
              </w:rPr>
              <w:fldChar w:fldCharType="end"/>
            </w:r>
          </w:p>
        </w:tc>
        <w:tc>
          <w:tcPr>
            <w:tcW w:w="720" w:type="dxa"/>
            <w:vAlign w:val="center"/>
          </w:tcPr>
          <w:p w14:paraId="7227E6A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7FC8D46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5689931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87</w:t>
            </w:r>
          </w:p>
        </w:tc>
        <w:tc>
          <w:tcPr>
            <w:tcW w:w="3330" w:type="dxa"/>
            <w:noWrap/>
            <w:vAlign w:val="center"/>
            <w:hideMark/>
          </w:tcPr>
          <w:p w14:paraId="76DCB63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ACF5780" w14:textId="77777777" w:rsidTr="00C25C2D">
        <w:trPr>
          <w:trHeight w:val="300"/>
        </w:trPr>
        <w:tc>
          <w:tcPr>
            <w:tcW w:w="2335" w:type="dxa"/>
            <w:noWrap/>
            <w:vAlign w:val="center"/>
            <w:hideMark/>
          </w:tcPr>
          <w:p w14:paraId="00B7B4EA" w14:textId="3F9BE88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Ozen &amp; Fernande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5vqbjri86","properties":{"formattedCitation":"[283]","plainCitation":"[283]"},"citationItems":[{"id":4743,"uris":["http://zotero.org/users/1562642/items/7AJUH3IK"],"uri":["http://zotero.org/users/1562642/items/7AJUH3IK"],"itemData":{"id":4743,"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3]</w:t>
            </w:r>
            <w:r w:rsidRPr="004E1B7B">
              <w:rPr>
                <w:rFonts w:ascii="Arial" w:eastAsia="Calibri" w:hAnsi="Arial" w:cs="Arial"/>
                <w:color w:val="000000"/>
                <w:sz w:val="20"/>
                <w:szCs w:val="20"/>
              </w:rPr>
              <w:fldChar w:fldCharType="end"/>
            </w:r>
          </w:p>
        </w:tc>
        <w:tc>
          <w:tcPr>
            <w:tcW w:w="720" w:type="dxa"/>
            <w:vAlign w:val="center"/>
          </w:tcPr>
          <w:p w14:paraId="22A4136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0B8A331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4FD5B27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7</w:t>
            </w:r>
          </w:p>
        </w:tc>
        <w:tc>
          <w:tcPr>
            <w:tcW w:w="3330" w:type="dxa"/>
            <w:noWrap/>
            <w:vAlign w:val="center"/>
            <w:hideMark/>
          </w:tcPr>
          <w:p w14:paraId="542C193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3E71103" w14:textId="77777777" w:rsidTr="00C25C2D">
        <w:trPr>
          <w:trHeight w:val="300"/>
        </w:trPr>
        <w:tc>
          <w:tcPr>
            <w:tcW w:w="2335" w:type="dxa"/>
            <w:noWrap/>
            <w:vAlign w:val="center"/>
            <w:hideMark/>
          </w:tcPr>
          <w:p w14:paraId="3F5C9627" w14:textId="4F11D5B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anen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sem292bt","properties":{"formattedCitation":"[157]","plainCitation":"[157]"},"citationItems":[{"id":101,"uris":["http://zotero.org/users/1562642/items/28ZABURW"],"uri":["http://zotero.org/users/1562642/items/28ZABURW"],"itemData":{"id":10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57]</w:t>
            </w:r>
            <w:r w:rsidRPr="004E1B7B">
              <w:rPr>
                <w:rFonts w:ascii="Arial" w:eastAsia="Calibri" w:hAnsi="Arial" w:cs="Arial"/>
                <w:color w:val="000000"/>
                <w:sz w:val="20"/>
                <w:szCs w:val="20"/>
              </w:rPr>
              <w:fldChar w:fldCharType="end"/>
            </w:r>
          </w:p>
        </w:tc>
        <w:tc>
          <w:tcPr>
            <w:tcW w:w="720" w:type="dxa"/>
            <w:vAlign w:val="center"/>
          </w:tcPr>
          <w:p w14:paraId="5DF9290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3AA83A6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62D6409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4</w:t>
            </w:r>
          </w:p>
        </w:tc>
        <w:tc>
          <w:tcPr>
            <w:tcW w:w="3330" w:type="dxa"/>
            <w:noWrap/>
            <w:vAlign w:val="center"/>
            <w:hideMark/>
          </w:tcPr>
          <w:p w14:paraId="507998C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1F28C16" w14:textId="77777777" w:rsidTr="00C25C2D">
        <w:trPr>
          <w:trHeight w:val="300"/>
        </w:trPr>
        <w:tc>
          <w:tcPr>
            <w:tcW w:w="2335" w:type="dxa"/>
            <w:noWrap/>
            <w:vAlign w:val="center"/>
            <w:hideMark/>
          </w:tcPr>
          <w:p w14:paraId="3284908F" w14:textId="1EE8451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Paré</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n87rp0fu3","properties":{"formattedCitation":"[158]","plainCitation":"[158]"},"citationItems":[{"id":4152,"uris":["http://zotero.org/users/1562642/items/UFZ7RWUC"],"uri":["http://zotero.org/users/1562642/items/UFZ7RWUC"],"itemData":{"id":4152,"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58]</w:t>
            </w:r>
            <w:r w:rsidRPr="004E1B7B">
              <w:rPr>
                <w:rFonts w:ascii="Arial" w:eastAsia="Calibri" w:hAnsi="Arial" w:cs="Arial"/>
                <w:color w:val="000000"/>
                <w:sz w:val="20"/>
                <w:szCs w:val="20"/>
              </w:rPr>
              <w:fldChar w:fldCharType="end"/>
            </w:r>
          </w:p>
        </w:tc>
        <w:tc>
          <w:tcPr>
            <w:tcW w:w="720" w:type="dxa"/>
            <w:vAlign w:val="center"/>
          </w:tcPr>
          <w:p w14:paraId="22AA8A1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037FE9B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5D362A7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14:paraId="0208AD7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rench, 100</w:t>
            </w:r>
          </w:p>
        </w:tc>
      </w:tr>
      <w:tr w:rsidR="006D34E3" w:rsidRPr="004E1B7B" w14:paraId="7C8F9936" w14:textId="77777777" w:rsidTr="00C25C2D">
        <w:trPr>
          <w:trHeight w:val="300"/>
        </w:trPr>
        <w:tc>
          <w:tcPr>
            <w:tcW w:w="2335" w:type="dxa"/>
            <w:noWrap/>
            <w:vAlign w:val="center"/>
            <w:hideMark/>
          </w:tcPr>
          <w:p w14:paraId="70F4FF22" w14:textId="6E4EB90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Phillipou</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qu8vsit5","properties":{"formattedCitation":"[284]","plainCitation":"[284]"},"citationItems":[{"id":4240,"uris":["http://zotero.org/users/1562642/items/DZ2ATN6M"],"uri":["http://zotero.org/users/1562642/items/DZ2ATN6M"],"itemData":{"id":4240,"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matched comparison children (20 males, 9 females; mean age 12y 2mo, SD 2y). Participants completed a battery of saccadic eye movement tasks and a set of computer</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4]</w:t>
            </w:r>
            <w:r w:rsidRPr="004E1B7B">
              <w:rPr>
                <w:rFonts w:ascii="Arial" w:eastAsia="Calibri" w:hAnsi="Arial" w:cs="Arial"/>
                <w:color w:val="000000"/>
                <w:sz w:val="20"/>
                <w:szCs w:val="20"/>
              </w:rPr>
              <w:fldChar w:fldCharType="end"/>
            </w:r>
          </w:p>
        </w:tc>
        <w:tc>
          <w:tcPr>
            <w:tcW w:w="720" w:type="dxa"/>
            <w:vAlign w:val="center"/>
          </w:tcPr>
          <w:p w14:paraId="01ECB5B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7103D26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AAC41C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2</w:t>
            </w:r>
          </w:p>
        </w:tc>
        <w:tc>
          <w:tcPr>
            <w:tcW w:w="3330" w:type="dxa"/>
            <w:noWrap/>
            <w:vAlign w:val="center"/>
            <w:hideMark/>
          </w:tcPr>
          <w:p w14:paraId="7D63E68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3941992" w14:textId="77777777" w:rsidTr="00C25C2D">
        <w:trPr>
          <w:trHeight w:val="300"/>
        </w:trPr>
        <w:tc>
          <w:tcPr>
            <w:tcW w:w="2335" w:type="dxa"/>
            <w:noWrap/>
            <w:vAlign w:val="center"/>
            <w:hideMark/>
          </w:tcPr>
          <w:p w14:paraId="2BF5BA9C" w14:textId="4966170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ad45b9l34","properties":{"formattedCitation":"[285]","plainCitation":"[285]"},"citationItems":[{"id":84,"uris":["http://zotero.org/users/1562642/items/TCWKUIDF"],"uri":["http://zotero.org/users/1562642/items/TCWKUIDF"],"itemData":{"id":84,"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5]</w:t>
            </w:r>
            <w:r w:rsidRPr="004E1B7B">
              <w:rPr>
                <w:rFonts w:ascii="Arial" w:eastAsia="Calibri" w:hAnsi="Arial" w:cs="Arial"/>
                <w:color w:val="000000"/>
                <w:sz w:val="20"/>
                <w:szCs w:val="20"/>
              </w:rPr>
              <w:fldChar w:fldCharType="end"/>
            </w:r>
          </w:p>
        </w:tc>
        <w:tc>
          <w:tcPr>
            <w:tcW w:w="720" w:type="dxa"/>
            <w:vAlign w:val="center"/>
          </w:tcPr>
          <w:p w14:paraId="0D04AE3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9</w:t>
            </w:r>
          </w:p>
        </w:tc>
        <w:tc>
          <w:tcPr>
            <w:tcW w:w="1620" w:type="dxa"/>
            <w:vAlign w:val="center"/>
          </w:tcPr>
          <w:p w14:paraId="079D438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733BAE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6</w:t>
            </w:r>
          </w:p>
        </w:tc>
        <w:tc>
          <w:tcPr>
            <w:tcW w:w="3330" w:type="dxa"/>
            <w:noWrap/>
            <w:vAlign w:val="center"/>
            <w:hideMark/>
          </w:tcPr>
          <w:p w14:paraId="5696003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AC75F49" w14:textId="77777777" w:rsidTr="00C25C2D">
        <w:trPr>
          <w:trHeight w:val="300"/>
        </w:trPr>
        <w:tc>
          <w:tcPr>
            <w:tcW w:w="2335" w:type="dxa"/>
            <w:noWrap/>
            <w:vAlign w:val="center"/>
            <w:hideMark/>
          </w:tcPr>
          <w:p w14:paraId="73A5E814" w14:textId="16030F7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v0226r93","properties":{"formattedCitation":"[286]","plainCitation":"[286]"},"citationItems":[{"id":83,"uris":["http://zotero.org/users/1562642/items/99RMJSQ6"],"uri":["http://zotero.org/users/1562642/items/99RMJSQ6"],"itemData":{"id":83,"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6]</w:t>
            </w:r>
            <w:r w:rsidRPr="004E1B7B">
              <w:rPr>
                <w:rFonts w:ascii="Arial" w:eastAsia="Calibri" w:hAnsi="Arial" w:cs="Arial"/>
                <w:color w:val="000000"/>
                <w:sz w:val="20"/>
                <w:szCs w:val="20"/>
              </w:rPr>
              <w:fldChar w:fldCharType="end"/>
            </w:r>
          </w:p>
        </w:tc>
        <w:tc>
          <w:tcPr>
            <w:tcW w:w="720" w:type="dxa"/>
            <w:vAlign w:val="center"/>
          </w:tcPr>
          <w:p w14:paraId="3EC532A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0</w:t>
            </w:r>
          </w:p>
        </w:tc>
        <w:tc>
          <w:tcPr>
            <w:tcW w:w="1620" w:type="dxa"/>
            <w:vAlign w:val="center"/>
          </w:tcPr>
          <w:p w14:paraId="2E347C4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2E91245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7</w:t>
            </w:r>
          </w:p>
        </w:tc>
        <w:tc>
          <w:tcPr>
            <w:tcW w:w="3330" w:type="dxa"/>
            <w:noWrap/>
            <w:vAlign w:val="center"/>
            <w:hideMark/>
          </w:tcPr>
          <w:p w14:paraId="112CB27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E5E7F32" w14:textId="77777777" w:rsidTr="00C25C2D">
        <w:trPr>
          <w:trHeight w:val="300"/>
        </w:trPr>
        <w:tc>
          <w:tcPr>
            <w:tcW w:w="2335" w:type="dxa"/>
            <w:noWrap/>
            <w:vAlign w:val="center"/>
            <w:hideMark/>
          </w:tcPr>
          <w:p w14:paraId="4D9F6E7A" w14:textId="78B1216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e6f7kvgm4","properties":{"formattedCitation":"[287]","plainCitation":"[287]"},"citationItems":[{"id":82,"uris":["http://zotero.org/users/1562642/items/E4AAID49"],"uri":["http://zotero.org/users/1562642/items/E4AAID49"],"itemData":{"id":82,"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7]</w:t>
            </w:r>
            <w:r w:rsidRPr="004E1B7B">
              <w:rPr>
                <w:rFonts w:ascii="Arial" w:eastAsia="Calibri" w:hAnsi="Arial" w:cs="Arial"/>
                <w:color w:val="000000"/>
                <w:sz w:val="20"/>
                <w:szCs w:val="20"/>
              </w:rPr>
              <w:fldChar w:fldCharType="end"/>
            </w:r>
          </w:p>
        </w:tc>
        <w:tc>
          <w:tcPr>
            <w:tcW w:w="720" w:type="dxa"/>
            <w:vAlign w:val="center"/>
          </w:tcPr>
          <w:p w14:paraId="785E1B0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1</w:t>
            </w:r>
          </w:p>
        </w:tc>
        <w:tc>
          <w:tcPr>
            <w:tcW w:w="1620" w:type="dxa"/>
            <w:vAlign w:val="center"/>
          </w:tcPr>
          <w:p w14:paraId="4D3EE9A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019681E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1</w:t>
            </w:r>
          </w:p>
        </w:tc>
        <w:tc>
          <w:tcPr>
            <w:tcW w:w="3330" w:type="dxa"/>
            <w:noWrap/>
            <w:vAlign w:val="center"/>
            <w:hideMark/>
          </w:tcPr>
          <w:p w14:paraId="0602A41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DA05EC4" w14:textId="77777777" w:rsidTr="00C25C2D">
        <w:trPr>
          <w:trHeight w:val="300"/>
        </w:trPr>
        <w:tc>
          <w:tcPr>
            <w:tcW w:w="2335" w:type="dxa"/>
            <w:noWrap/>
            <w:vAlign w:val="center"/>
            <w:hideMark/>
          </w:tcPr>
          <w:p w14:paraId="7A4268E6" w14:textId="00D36D2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c3avfa50s","properties":{"formattedCitation":"[288]","plainCitation":"[288]"},"citationItems":[{"id":81,"uris":["http://zotero.org/users/1562642/items/9AD2RQ5Q"],"uri":["http://zotero.org/users/1562642/items/9AD2RQ5Q"],"itemData":{"id":81,"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8]</w:t>
            </w:r>
            <w:r w:rsidRPr="004E1B7B">
              <w:rPr>
                <w:rFonts w:ascii="Arial" w:eastAsia="Calibri" w:hAnsi="Arial" w:cs="Arial"/>
                <w:color w:val="000000"/>
                <w:sz w:val="20"/>
                <w:szCs w:val="20"/>
              </w:rPr>
              <w:fldChar w:fldCharType="end"/>
            </w:r>
          </w:p>
        </w:tc>
        <w:tc>
          <w:tcPr>
            <w:tcW w:w="720" w:type="dxa"/>
            <w:vAlign w:val="center"/>
          </w:tcPr>
          <w:p w14:paraId="60BF484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2</w:t>
            </w:r>
          </w:p>
        </w:tc>
        <w:tc>
          <w:tcPr>
            <w:tcW w:w="1620" w:type="dxa"/>
            <w:vAlign w:val="center"/>
          </w:tcPr>
          <w:p w14:paraId="254408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E0A189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2</w:t>
            </w:r>
          </w:p>
        </w:tc>
        <w:tc>
          <w:tcPr>
            <w:tcW w:w="3330" w:type="dxa"/>
            <w:noWrap/>
            <w:vAlign w:val="center"/>
            <w:hideMark/>
          </w:tcPr>
          <w:p w14:paraId="245E383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4D74BC7" w14:textId="77777777" w:rsidTr="00C25C2D">
        <w:trPr>
          <w:trHeight w:val="300"/>
        </w:trPr>
        <w:tc>
          <w:tcPr>
            <w:tcW w:w="2335" w:type="dxa"/>
            <w:noWrap/>
            <w:vAlign w:val="center"/>
            <w:hideMark/>
          </w:tcPr>
          <w:p w14:paraId="1C60608B" w14:textId="204657A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Ponsford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7l5f3ms5f","properties":{"formattedCitation":"[289]","plainCitation":"[289]"},"citationItems":[{"id":78,"uris":["http://zotero.org/users/1562642/items/SJE83QDD"],"uri":["http://zotero.org/users/1562642/items/SJE83QDD"],"itemData":{"id":78,"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89]</w:t>
            </w:r>
            <w:r w:rsidRPr="004E1B7B">
              <w:rPr>
                <w:rFonts w:ascii="Arial" w:eastAsia="Calibri" w:hAnsi="Arial" w:cs="Arial"/>
                <w:color w:val="000000"/>
                <w:sz w:val="20"/>
                <w:szCs w:val="20"/>
              </w:rPr>
              <w:fldChar w:fldCharType="end"/>
            </w:r>
          </w:p>
        </w:tc>
        <w:tc>
          <w:tcPr>
            <w:tcW w:w="720" w:type="dxa"/>
            <w:vAlign w:val="center"/>
          </w:tcPr>
          <w:p w14:paraId="3864781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015F915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4A56F2D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14:paraId="04B0271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CDAF7FB" w14:textId="77777777" w:rsidTr="00C25C2D">
        <w:trPr>
          <w:trHeight w:val="300"/>
        </w:trPr>
        <w:tc>
          <w:tcPr>
            <w:tcW w:w="2335" w:type="dxa"/>
            <w:noWrap/>
            <w:vAlign w:val="center"/>
            <w:hideMark/>
          </w:tcPr>
          <w:p w14:paraId="02830FA0" w14:textId="06502D9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Ponsford</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mifdi7u2","properties":{"formattedCitation":"[159]","plainCitation":"[159]"},"citationItems":[{"id":79,"uris":["http://zotero.org/users/1562642/items/TPAZUUWB"],"uri":["http://zotero.org/users/1562642/items/TPAZUUWB"],"itemData":{"id":79,"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59]</w:t>
            </w:r>
            <w:r w:rsidRPr="004E1B7B">
              <w:rPr>
                <w:rFonts w:ascii="Arial" w:eastAsia="Calibri" w:hAnsi="Arial" w:cs="Arial"/>
                <w:color w:val="000000"/>
                <w:sz w:val="20"/>
                <w:szCs w:val="20"/>
              </w:rPr>
              <w:fldChar w:fldCharType="end"/>
            </w:r>
          </w:p>
        </w:tc>
        <w:tc>
          <w:tcPr>
            <w:tcW w:w="720" w:type="dxa"/>
            <w:vAlign w:val="center"/>
          </w:tcPr>
          <w:p w14:paraId="78FB2A3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568E751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322DE0D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3</w:t>
            </w:r>
          </w:p>
        </w:tc>
        <w:tc>
          <w:tcPr>
            <w:tcW w:w="3330" w:type="dxa"/>
            <w:noWrap/>
            <w:vAlign w:val="center"/>
            <w:hideMark/>
          </w:tcPr>
          <w:p w14:paraId="2518A0B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676D285" w14:textId="77777777" w:rsidTr="00C25C2D">
        <w:trPr>
          <w:trHeight w:val="300"/>
        </w:trPr>
        <w:tc>
          <w:tcPr>
            <w:tcW w:w="2335" w:type="dxa"/>
            <w:noWrap/>
            <w:vAlign w:val="center"/>
            <w:hideMark/>
          </w:tcPr>
          <w:p w14:paraId="37682E0D" w14:textId="5F4A2D4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abinowitz &amp; Arnett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nbonsev7t","properties":{"formattedCitation":"[162]","plainCitation":"[162]"},"citationItems":[{"id":3672,"uris":["http://zotero.org/users/1562642/items/4XA2XX6V"],"uri":["http://zotero.org/users/1562642/items/4XA2XX6V"],"itemData":{"id":3672,"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62]</w:t>
            </w:r>
            <w:r w:rsidRPr="004E1B7B">
              <w:rPr>
                <w:rFonts w:ascii="Arial" w:eastAsia="Calibri" w:hAnsi="Arial" w:cs="Arial"/>
                <w:color w:val="000000"/>
                <w:sz w:val="20"/>
                <w:szCs w:val="20"/>
              </w:rPr>
              <w:fldChar w:fldCharType="end"/>
            </w:r>
          </w:p>
        </w:tc>
        <w:tc>
          <w:tcPr>
            <w:tcW w:w="720" w:type="dxa"/>
            <w:vAlign w:val="center"/>
          </w:tcPr>
          <w:p w14:paraId="32BB88B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5F7855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6704AF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74</w:t>
            </w:r>
          </w:p>
        </w:tc>
        <w:tc>
          <w:tcPr>
            <w:tcW w:w="3330" w:type="dxa"/>
            <w:noWrap/>
            <w:vAlign w:val="center"/>
            <w:hideMark/>
          </w:tcPr>
          <w:p w14:paraId="3CF8F90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8F9DE30" w14:textId="77777777" w:rsidTr="00C25C2D">
        <w:trPr>
          <w:trHeight w:val="300"/>
        </w:trPr>
        <w:tc>
          <w:tcPr>
            <w:tcW w:w="2335" w:type="dxa"/>
            <w:noWrap/>
            <w:vAlign w:val="center"/>
            <w:hideMark/>
          </w:tcPr>
          <w:p w14:paraId="077702A6" w14:textId="2BE34D6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abinowit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p8mk6d1g","properties":{"formattedCitation":"[65]","plainCitation":"[65]"},"citationItems":[{"id":4716,"uris":["http://zotero.org/users/1562642/items/EK6JQSJW"],"uri":["http://zotero.org/users/1562642/items/EK6JQSJW"],"itemData":{"id":4716,"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5]</w:t>
            </w:r>
            <w:r w:rsidRPr="004E1B7B">
              <w:rPr>
                <w:rFonts w:ascii="Arial" w:eastAsia="Calibri" w:hAnsi="Arial" w:cs="Arial"/>
                <w:color w:val="000000"/>
                <w:sz w:val="20"/>
                <w:szCs w:val="20"/>
              </w:rPr>
              <w:fldChar w:fldCharType="end"/>
            </w:r>
          </w:p>
        </w:tc>
        <w:tc>
          <w:tcPr>
            <w:tcW w:w="720" w:type="dxa"/>
            <w:vAlign w:val="center"/>
          </w:tcPr>
          <w:p w14:paraId="7BAD54F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43A1B6E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DF2FC8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67</w:t>
            </w:r>
          </w:p>
        </w:tc>
        <w:tc>
          <w:tcPr>
            <w:tcW w:w="3330" w:type="dxa"/>
            <w:noWrap/>
            <w:vAlign w:val="center"/>
            <w:hideMark/>
          </w:tcPr>
          <w:p w14:paraId="5DCFD3B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6D34E3" w:rsidRPr="004E1B7B" w14:paraId="25948642" w14:textId="77777777" w:rsidTr="00C25C2D">
        <w:trPr>
          <w:trHeight w:val="300"/>
        </w:trPr>
        <w:tc>
          <w:tcPr>
            <w:tcW w:w="2335" w:type="dxa"/>
            <w:noWrap/>
            <w:vAlign w:val="center"/>
            <w:hideMark/>
          </w:tcPr>
          <w:p w14:paraId="74CD8E95" w14:textId="1C2EB42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avdi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bb89geuq","properties":{"formattedCitation":"[165]","plainCitation":"[165]"},"citationItems":[{"id":4088,"uris":["http://zotero.org/users/1562642/items/KE2X48AQ"],"uri":["http://zotero.org/users/1562642/items/KE2X48AQ"],"itemData":{"id":4088,"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65]</w:t>
            </w:r>
            <w:r w:rsidRPr="004E1B7B">
              <w:rPr>
                <w:rFonts w:ascii="Arial" w:eastAsia="Calibri" w:hAnsi="Arial" w:cs="Arial"/>
                <w:color w:val="000000"/>
                <w:sz w:val="20"/>
                <w:szCs w:val="20"/>
              </w:rPr>
              <w:fldChar w:fldCharType="end"/>
            </w:r>
          </w:p>
        </w:tc>
        <w:tc>
          <w:tcPr>
            <w:tcW w:w="720" w:type="dxa"/>
            <w:vAlign w:val="center"/>
          </w:tcPr>
          <w:p w14:paraId="0CE3DE5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1CD5A55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B33FBF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8</w:t>
            </w:r>
          </w:p>
        </w:tc>
        <w:tc>
          <w:tcPr>
            <w:tcW w:w="3330" w:type="dxa"/>
            <w:noWrap/>
            <w:vAlign w:val="center"/>
            <w:hideMark/>
          </w:tcPr>
          <w:p w14:paraId="245680B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50FAC15" w14:textId="77777777" w:rsidTr="00C25C2D">
        <w:trPr>
          <w:trHeight w:val="300"/>
        </w:trPr>
        <w:tc>
          <w:tcPr>
            <w:tcW w:w="2335" w:type="dxa"/>
            <w:noWrap/>
            <w:vAlign w:val="center"/>
            <w:hideMark/>
          </w:tcPr>
          <w:p w14:paraId="4DEF5809" w14:textId="746C6C1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esc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45n83r8jb","properties":{"formattedCitation":"[290]","plainCitation":"[290]"},"citationItems":[{"id":37,"uris":["http://zotero.org/users/1562642/items/UTE8V79B"],"uri":["http://zotero.org/users/1562642/items/UTE8V79B"],"itemData":{"id":37,"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0]</w:t>
            </w:r>
            <w:r w:rsidRPr="004E1B7B">
              <w:rPr>
                <w:rFonts w:ascii="Arial" w:eastAsia="Calibri" w:hAnsi="Arial" w:cs="Arial"/>
                <w:color w:val="000000"/>
                <w:sz w:val="20"/>
                <w:szCs w:val="20"/>
              </w:rPr>
              <w:fldChar w:fldCharType="end"/>
            </w:r>
          </w:p>
        </w:tc>
        <w:tc>
          <w:tcPr>
            <w:tcW w:w="720" w:type="dxa"/>
            <w:vAlign w:val="center"/>
          </w:tcPr>
          <w:p w14:paraId="721124B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16BB4DD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AA5E93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14:paraId="39F131C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317E48A" w14:textId="77777777" w:rsidTr="00C25C2D">
        <w:trPr>
          <w:trHeight w:val="300"/>
        </w:trPr>
        <w:tc>
          <w:tcPr>
            <w:tcW w:w="2335" w:type="dxa"/>
            <w:noWrap/>
            <w:vAlign w:val="center"/>
            <w:hideMark/>
          </w:tcPr>
          <w:p w14:paraId="75498714" w14:textId="1C497B4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e41rqn21v","properties":{"formattedCitation":"[291]","plainCitation":"[291]"},"citationItems":[{"id":73,"uris":["http://zotero.org/users/1562642/items/BUVFDKGA"],"uri":["http://zotero.org/users/1562642/items/BUVFDKGA"],"itemData":{"id":73,"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1]</w:t>
            </w:r>
            <w:r w:rsidRPr="004E1B7B">
              <w:rPr>
                <w:rFonts w:ascii="Arial" w:eastAsia="Calibri" w:hAnsi="Arial" w:cs="Arial"/>
                <w:color w:val="000000"/>
                <w:sz w:val="20"/>
                <w:szCs w:val="20"/>
              </w:rPr>
              <w:fldChar w:fldCharType="end"/>
            </w:r>
          </w:p>
        </w:tc>
        <w:tc>
          <w:tcPr>
            <w:tcW w:w="720" w:type="dxa"/>
            <w:vAlign w:val="center"/>
          </w:tcPr>
          <w:p w14:paraId="20D0085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67DDF2F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8BEA80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4</w:t>
            </w:r>
          </w:p>
        </w:tc>
        <w:tc>
          <w:tcPr>
            <w:tcW w:w="3330" w:type="dxa"/>
            <w:noWrap/>
            <w:vAlign w:val="center"/>
            <w:hideMark/>
          </w:tcPr>
          <w:p w14:paraId="5540D428"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5658E5C" w14:textId="77777777" w:rsidTr="00C25C2D">
        <w:trPr>
          <w:trHeight w:val="300"/>
        </w:trPr>
        <w:tc>
          <w:tcPr>
            <w:tcW w:w="2335" w:type="dxa"/>
            <w:noWrap/>
            <w:vAlign w:val="center"/>
            <w:hideMark/>
          </w:tcPr>
          <w:p w14:paraId="36A74C17" w14:textId="7453E95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g4j7a1c3","properties":{"formattedCitation":"[67]","plainCitation":"[67]"},"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67]</w:t>
            </w:r>
            <w:r w:rsidRPr="004E1B7B">
              <w:rPr>
                <w:rFonts w:ascii="Arial" w:eastAsia="Calibri" w:hAnsi="Arial" w:cs="Arial"/>
                <w:color w:val="000000"/>
                <w:sz w:val="20"/>
                <w:szCs w:val="20"/>
              </w:rPr>
              <w:fldChar w:fldCharType="end"/>
            </w:r>
          </w:p>
        </w:tc>
        <w:tc>
          <w:tcPr>
            <w:tcW w:w="720" w:type="dxa"/>
            <w:vAlign w:val="center"/>
          </w:tcPr>
          <w:p w14:paraId="4B1ECC8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7799E78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ultiple countries</w:t>
            </w:r>
          </w:p>
        </w:tc>
        <w:tc>
          <w:tcPr>
            <w:tcW w:w="1350" w:type="dxa"/>
            <w:noWrap/>
            <w:vAlign w:val="center"/>
            <w:hideMark/>
          </w:tcPr>
          <w:p w14:paraId="6655247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2</w:t>
            </w:r>
          </w:p>
        </w:tc>
        <w:tc>
          <w:tcPr>
            <w:tcW w:w="3330" w:type="dxa"/>
            <w:noWrap/>
            <w:vAlign w:val="center"/>
            <w:hideMark/>
          </w:tcPr>
          <w:p w14:paraId="6B6539C1"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E3137F8" w14:textId="77777777" w:rsidTr="00C25C2D">
        <w:trPr>
          <w:trHeight w:val="300"/>
        </w:trPr>
        <w:tc>
          <w:tcPr>
            <w:tcW w:w="2335" w:type="dxa"/>
            <w:noWrap/>
            <w:vAlign w:val="center"/>
            <w:hideMark/>
          </w:tcPr>
          <w:p w14:paraId="441332F8" w14:textId="2EE4A3F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jafu3rvdj","properties":{"formattedCitation":"[292]","plainCitation":"[292]"},"citationItems":[{"id":4706,"uris":["http://zotero.org/users/1562642/items/ICGGIBG3"],"uri":["http://zotero.org/users/1562642/items/ICGGIBG3"],"itemData":{"id":4706,"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2]</w:t>
            </w:r>
            <w:r w:rsidRPr="004E1B7B">
              <w:rPr>
                <w:rFonts w:ascii="Arial" w:eastAsia="Calibri" w:hAnsi="Arial" w:cs="Arial"/>
                <w:color w:val="000000"/>
                <w:sz w:val="20"/>
                <w:szCs w:val="20"/>
              </w:rPr>
              <w:fldChar w:fldCharType="end"/>
            </w:r>
          </w:p>
        </w:tc>
        <w:tc>
          <w:tcPr>
            <w:tcW w:w="720" w:type="dxa"/>
            <w:vAlign w:val="center"/>
          </w:tcPr>
          <w:p w14:paraId="2F971BE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53153AA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07860E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8</w:t>
            </w:r>
          </w:p>
        </w:tc>
        <w:tc>
          <w:tcPr>
            <w:tcW w:w="3330" w:type="dxa"/>
            <w:noWrap/>
            <w:vAlign w:val="center"/>
            <w:hideMark/>
          </w:tcPr>
          <w:p w14:paraId="5529586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4E50015" w14:textId="77777777" w:rsidTr="00C25C2D">
        <w:trPr>
          <w:trHeight w:val="300"/>
        </w:trPr>
        <w:tc>
          <w:tcPr>
            <w:tcW w:w="2335" w:type="dxa"/>
            <w:noWrap/>
            <w:vAlign w:val="center"/>
            <w:hideMark/>
          </w:tcPr>
          <w:p w14:paraId="313CE2B0" w14:textId="06584CE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esch</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g6rthbhr9","properties":{"formattedCitation":"[293]","plainCitation":"[293]"},"citationItems":[{"id":4267,"uris":["http://zotero.org/users/1562642/items/6SEZWK7E"],"uri":["http://zotero.org/users/1562642/items/6SEZWK7E"],"itemData":{"id":4267,"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w:instrText>
            </w:r>
            <w:r>
              <w:rPr>
                <w:rFonts w:ascii="Cambria Math" w:eastAsia="Calibri" w:hAnsi="Cambria Math" w:cs="Cambria Math"/>
                <w:color w:val="000000"/>
                <w:sz w:val="20"/>
                <w:szCs w:val="20"/>
              </w:rPr>
              <w:instrText>₁₈</w:instrText>
            </w:r>
            <w:r>
              <w:rPr>
                <w:rFonts w:ascii="Arial" w:eastAsia="Calibri" w:hAnsi="Arial" w:cs="Arial"/>
                <w:color w:val="000000"/>
                <w:sz w:val="20"/>
                <w:szCs w:val="20"/>
              </w:rPr>
              <w:instrText xml:space="preserve"> = -2.34, P &lt; .05) and fixed support and sway visual reference (t</w:instrText>
            </w:r>
            <w:r>
              <w:rPr>
                <w:rFonts w:ascii="Cambria Math" w:eastAsia="Calibri" w:hAnsi="Cambria Math" w:cs="Cambria Math"/>
                <w:color w:val="000000"/>
                <w:sz w:val="20"/>
                <w:szCs w:val="20"/>
              </w:rPr>
              <w:instrText>₁₈</w:instrText>
            </w:r>
            <w:r>
              <w:rPr>
                <w:rFonts w:ascii="Arial" w:eastAsia="Calibri" w:hAnsi="Arial" w:cs="Arial"/>
                <w:color w:val="000000"/>
                <w:sz w:val="20"/>
                <w:szCs w:val="20"/>
              </w:rPr>
              <w:instrText xml:space="preserve">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3]</w:t>
            </w:r>
            <w:r w:rsidRPr="004E1B7B">
              <w:rPr>
                <w:rFonts w:ascii="Arial" w:eastAsia="Calibri" w:hAnsi="Arial" w:cs="Arial"/>
                <w:color w:val="000000"/>
                <w:sz w:val="20"/>
                <w:szCs w:val="20"/>
              </w:rPr>
              <w:fldChar w:fldCharType="end"/>
            </w:r>
          </w:p>
        </w:tc>
        <w:tc>
          <w:tcPr>
            <w:tcW w:w="720" w:type="dxa"/>
            <w:vAlign w:val="center"/>
          </w:tcPr>
          <w:p w14:paraId="07D1394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008E38C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B23D1D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w:t>
            </w:r>
          </w:p>
        </w:tc>
        <w:tc>
          <w:tcPr>
            <w:tcW w:w="3330" w:type="dxa"/>
            <w:noWrap/>
            <w:vAlign w:val="center"/>
            <w:hideMark/>
          </w:tcPr>
          <w:p w14:paraId="58356EB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8A71039" w14:textId="77777777" w:rsidTr="00C25C2D">
        <w:trPr>
          <w:trHeight w:val="300"/>
        </w:trPr>
        <w:tc>
          <w:tcPr>
            <w:tcW w:w="2335" w:type="dxa"/>
            <w:noWrap/>
            <w:vAlign w:val="center"/>
            <w:hideMark/>
          </w:tcPr>
          <w:p w14:paraId="3040CF71" w14:textId="6090441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iegl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sks61pggs","properties":{"formattedCitation":"[294]","plainCitation":"[294]"},"citationItems":[{"id":3509,"uris":["http://zotero.org/users/1562642/items/8G47SQWD"],"uri":["http://zotero.org/users/1562642/items/8G47SQWD"],"itemData":{"id":3509,"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4]</w:t>
            </w:r>
            <w:r w:rsidRPr="004E1B7B">
              <w:rPr>
                <w:rFonts w:ascii="Arial" w:eastAsia="Calibri" w:hAnsi="Arial" w:cs="Arial"/>
                <w:color w:val="000000"/>
                <w:sz w:val="20"/>
                <w:szCs w:val="20"/>
              </w:rPr>
              <w:fldChar w:fldCharType="end"/>
            </w:r>
          </w:p>
        </w:tc>
        <w:tc>
          <w:tcPr>
            <w:tcW w:w="720" w:type="dxa"/>
            <w:vAlign w:val="center"/>
          </w:tcPr>
          <w:p w14:paraId="4162E32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09B1962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CDB26F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w:t>
            </w:r>
          </w:p>
        </w:tc>
        <w:tc>
          <w:tcPr>
            <w:tcW w:w="3330" w:type="dxa"/>
            <w:noWrap/>
            <w:vAlign w:val="center"/>
            <w:hideMark/>
          </w:tcPr>
          <w:p w14:paraId="7E72E42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5150E8A" w14:textId="77777777" w:rsidTr="00C25C2D">
        <w:trPr>
          <w:trHeight w:val="300"/>
        </w:trPr>
        <w:tc>
          <w:tcPr>
            <w:tcW w:w="2335" w:type="dxa"/>
            <w:noWrap/>
            <w:vAlign w:val="center"/>
            <w:hideMark/>
          </w:tcPr>
          <w:p w14:paraId="5C2617C6" w14:textId="59232FD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Ruffolo</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pre9rflp6","properties":{"formattedCitation":"[295]","plainCitation":"[295]"},"citationItems":[{"id":4691,"uris":["http://zotero.org/users/1562642/items/6ABT6EUW"],"uri":["http://zotero.org/users/1562642/items/6ABT6EUW"],"itemData":{"id":4691,"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5]</w:t>
            </w:r>
            <w:r w:rsidRPr="004E1B7B">
              <w:rPr>
                <w:rFonts w:ascii="Arial" w:eastAsia="Calibri" w:hAnsi="Arial" w:cs="Arial"/>
                <w:color w:val="000000"/>
                <w:sz w:val="20"/>
                <w:szCs w:val="20"/>
              </w:rPr>
              <w:fldChar w:fldCharType="end"/>
            </w:r>
          </w:p>
        </w:tc>
        <w:tc>
          <w:tcPr>
            <w:tcW w:w="720" w:type="dxa"/>
            <w:vAlign w:val="center"/>
          </w:tcPr>
          <w:p w14:paraId="3C6AE23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999</w:t>
            </w:r>
          </w:p>
        </w:tc>
        <w:tc>
          <w:tcPr>
            <w:tcW w:w="1620" w:type="dxa"/>
            <w:vAlign w:val="center"/>
          </w:tcPr>
          <w:p w14:paraId="6B7454C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68E5547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14:paraId="40E67B4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89C15C1" w14:textId="77777777" w:rsidTr="00C25C2D">
        <w:trPr>
          <w:trHeight w:val="300"/>
        </w:trPr>
        <w:tc>
          <w:tcPr>
            <w:tcW w:w="2335" w:type="dxa"/>
            <w:noWrap/>
            <w:vAlign w:val="center"/>
            <w:hideMark/>
          </w:tcPr>
          <w:p w14:paraId="73DBAE9A" w14:textId="7AE6BD0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Ruttan &amp; Heinrichs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171ltdfaf","properties":{"formattedCitation":"[296]","plainCitation":"[296]"},"citationItems":[{"id":4689,"uris":["http://zotero.org/users/1562642/items/9ACDTRSC"],"uri":["http://zotero.org/users/1562642/items/9ACDTRSC"],"itemData":{"id":4689,"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w:instrText>
            </w:r>
            <w:r>
              <w:rPr>
                <w:rFonts w:ascii="Cambria Math" w:eastAsia="Calibri" w:hAnsi="Cambria Math" w:cs="Cambria Math"/>
                <w:color w:val="000000"/>
                <w:sz w:val="20"/>
                <w:szCs w:val="20"/>
              </w:rPr>
              <w:instrText>₁</w:instrText>
            </w:r>
            <w:r>
              <w:rPr>
                <w:rFonts w:ascii="Arial" w:eastAsia="Calibri" w:hAnsi="Arial" w:cs="Arial"/>
                <w:color w:val="000000"/>
                <w:sz w:val="20"/>
                <w:szCs w:val="20"/>
              </w:rPr>
              <w:instrText>=72), n</w:instrText>
            </w:r>
            <w:r>
              <w:rPr>
                <w:rFonts w:ascii="Cambria Math" w:eastAsia="Calibri" w:hAnsi="Cambria Math" w:cs="Cambria Math"/>
                <w:color w:val="000000"/>
                <w:sz w:val="20"/>
                <w:szCs w:val="20"/>
              </w:rPr>
              <w:instrText>₂</w:instrText>
            </w:r>
            <w:r>
              <w:rPr>
                <w:rFonts w:ascii="Arial" w:eastAsia="Calibri" w:hAnsi="Arial" w:cs="Arial"/>
                <w:color w:val="000000"/>
                <w:sz w:val="20"/>
                <w:szCs w:val="20"/>
              </w:rPr>
              <w:instrText xml:space="preserve">=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6]</w:t>
            </w:r>
            <w:r w:rsidRPr="004E1B7B">
              <w:rPr>
                <w:rFonts w:ascii="Arial" w:eastAsia="Calibri" w:hAnsi="Arial" w:cs="Arial"/>
                <w:color w:val="000000"/>
                <w:sz w:val="20"/>
                <w:szCs w:val="20"/>
              </w:rPr>
              <w:fldChar w:fldCharType="end"/>
            </w:r>
          </w:p>
        </w:tc>
        <w:tc>
          <w:tcPr>
            <w:tcW w:w="720" w:type="dxa"/>
            <w:vAlign w:val="center"/>
          </w:tcPr>
          <w:p w14:paraId="4DC64E6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3</w:t>
            </w:r>
          </w:p>
        </w:tc>
        <w:tc>
          <w:tcPr>
            <w:tcW w:w="1620" w:type="dxa"/>
            <w:vAlign w:val="center"/>
          </w:tcPr>
          <w:p w14:paraId="4BBB3E1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694A667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22</w:t>
            </w:r>
          </w:p>
        </w:tc>
        <w:tc>
          <w:tcPr>
            <w:tcW w:w="3330" w:type="dxa"/>
            <w:noWrap/>
            <w:vAlign w:val="center"/>
            <w:hideMark/>
          </w:tcPr>
          <w:p w14:paraId="664A39E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65897D8" w14:textId="77777777" w:rsidTr="00C25C2D">
        <w:trPr>
          <w:trHeight w:val="300"/>
        </w:trPr>
        <w:tc>
          <w:tcPr>
            <w:tcW w:w="2335" w:type="dxa"/>
            <w:noWrap/>
            <w:vAlign w:val="center"/>
            <w:hideMark/>
          </w:tcPr>
          <w:p w14:paraId="26FB67DA" w14:textId="190BF4A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atz &amp; Maerlender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5v4ufpt7k","properties":{"formattedCitation":"[168]","plainCitation":"[168]"},"citationItems":[{"id":4072,"uris":["http://zotero.org/users/1562642/items/A7FBZQ9G"],"uri":["http://zotero.org/users/1562642/items/A7FBZQ9G"],"itemData":{"id":4072,"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68]</w:t>
            </w:r>
            <w:r w:rsidRPr="004E1B7B">
              <w:rPr>
                <w:rFonts w:ascii="Arial" w:eastAsia="Calibri" w:hAnsi="Arial" w:cs="Arial"/>
                <w:color w:val="000000"/>
                <w:sz w:val="20"/>
                <w:szCs w:val="20"/>
              </w:rPr>
              <w:fldChar w:fldCharType="end"/>
            </w:r>
          </w:p>
        </w:tc>
        <w:tc>
          <w:tcPr>
            <w:tcW w:w="720" w:type="dxa"/>
            <w:vAlign w:val="center"/>
          </w:tcPr>
          <w:p w14:paraId="15CBEEC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4B937D2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434A0C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917</w:t>
            </w:r>
          </w:p>
        </w:tc>
        <w:tc>
          <w:tcPr>
            <w:tcW w:w="3330" w:type="dxa"/>
            <w:noWrap/>
            <w:vAlign w:val="center"/>
            <w:hideMark/>
          </w:tcPr>
          <w:p w14:paraId="2209A05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A7170C8" w14:textId="77777777" w:rsidTr="00C25C2D">
        <w:trPr>
          <w:trHeight w:val="300"/>
        </w:trPr>
        <w:tc>
          <w:tcPr>
            <w:tcW w:w="2335" w:type="dxa"/>
            <w:noWrap/>
            <w:vAlign w:val="center"/>
            <w:hideMark/>
          </w:tcPr>
          <w:p w14:paraId="6FC637CC" w14:textId="1ADCF57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atz &amp; Sande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ndahhf1u","properties":{"formattedCitation":"[39]","plainCitation":"[39]"},"citationItems":[{"id":4676,"uris":["http://zotero.org/users/1562642/items/4IQUXXAF"],"uri":["http://zotero.org/users/1562642/items/4IQUXXAF"],"itemData":{"id":4676,"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9]</w:t>
            </w:r>
            <w:r w:rsidRPr="004E1B7B">
              <w:rPr>
                <w:rFonts w:ascii="Arial" w:eastAsia="Calibri" w:hAnsi="Arial" w:cs="Arial"/>
                <w:color w:val="000000"/>
                <w:sz w:val="20"/>
                <w:szCs w:val="20"/>
              </w:rPr>
              <w:fldChar w:fldCharType="end"/>
            </w:r>
          </w:p>
        </w:tc>
        <w:tc>
          <w:tcPr>
            <w:tcW w:w="720" w:type="dxa"/>
            <w:vAlign w:val="center"/>
          </w:tcPr>
          <w:p w14:paraId="225770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0F7F79B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86DC6C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6</w:t>
            </w:r>
          </w:p>
        </w:tc>
        <w:tc>
          <w:tcPr>
            <w:tcW w:w="3330" w:type="dxa"/>
            <w:noWrap/>
            <w:vAlign w:val="center"/>
            <w:hideMark/>
          </w:tcPr>
          <w:p w14:paraId="166EF9C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DA4887F" w14:textId="77777777" w:rsidTr="00C25C2D">
        <w:trPr>
          <w:trHeight w:val="300"/>
        </w:trPr>
        <w:tc>
          <w:tcPr>
            <w:tcW w:w="2335" w:type="dxa"/>
            <w:noWrap/>
            <w:vAlign w:val="center"/>
            <w:hideMark/>
          </w:tcPr>
          <w:p w14:paraId="2D007D8D" w14:textId="30A8A21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chatz</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rdcavp0lt","properties":{"formattedCitation":"[297]","plainCitation":"[297]"},"citationItems":[{"id":4679,"uris":["http://zotero.org/users/1562642/items/9DI35EMP"],"uri":["http://zotero.org/users/1562642/items/9DI35EMP"],"itemData":{"id":4679,"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7]</w:t>
            </w:r>
            <w:r w:rsidRPr="004E1B7B">
              <w:rPr>
                <w:rFonts w:ascii="Arial" w:eastAsia="Calibri" w:hAnsi="Arial" w:cs="Arial"/>
                <w:color w:val="000000"/>
                <w:sz w:val="20"/>
                <w:szCs w:val="20"/>
              </w:rPr>
              <w:fldChar w:fldCharType="end"/>
            </w:r>
          </w:p>
        </w:tc>
        <w:tc>
          <w:tcPr>
            <w:tcW w:w="720" w:type="dxa"/>
            <w:vAlign w:val="center"/>
          </w:tcPr>
          <w:p w14:paraId="06DD5C5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752C78C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62352B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899</w:t>
            </w:r>
          </w:p>
        </w:tc>
        <w:tc>
          <w:tcPr>
            <w:tcW w:w="3330" w:type="dxa"/>
            <w:noWrap/>
            <w:vAlign w:val="center"/>
            <w:hideMark/>
          </w:tcPr>
          <w:p w14:paraId="54286B2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BA97980" w14:textId="77777777" w:rsidTr="00C25C2D">
        <w:trPr>
          <w:trHeight w:val="300"/>
        </w:trPr>
        <w:tc>
          <w:tcPr>
            <w:tcW w:w="2335" w:type="dxa"/>
            <w:noWrap/>
            <w:vAlign w:val="center"/>
            <w:hideMark/>
          </w:tcPr>
          <w:p w14:paraId="1C15403D" w14:textId="3297D8D8"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cherwat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kkmfnh4pv","properties":{"formattedCitation":"[298]","plainCitation":"[298]"},"citationItems":[{"id":4673,"uris":["http://zotero.org/users/1562642/items/TNZAP8JZ"],"uri":["http://zotero.org/users/1562642/items/TNZAP8JZ"],"itemData":{"id":4673,"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8]</w:t>
            </w:r>
            <w:r w:rsidRPr="004E1B7B">
              <w:rPr>
                <w:rFonts w:ascii="Arial" w:eastAsia="Calibri" w:hAnsi="Arial" w:cs="Arial"/>
                <w:color w:val="000000"/>
                <w:sz w:val="20"/>
                <w:szCs w:val="20"/>
              </w:rPr>
              <w:fldChar w:fldCharType="end"/>
            </w:r>
          </w:p>
        </w:tc>
        <w:tc>
          <w:tcPr>
            <w:tcW w:w="720" w:type="dxa"/>
            <w:vAlign w:val="center"/>
          </w:tcPr>
          <w:p w14:paraId="764E1E4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2DED6E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ermany</w:t>
            </w:r>
          </w:p>
        </w:tc>
        <w:tc>
          <w:tcPr>
            <w:tcW w:w="1350" w:type="dxa"/>
            <w:noWrap/>
            <w:vAlign w:val="center"/>
            <w:hideMark/>
          </w:tcPr>
          <w:p w14:paraId="08B0433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7</w:t>
            </w:r>
          </w:p>
        </w:tc>
        <w:tc>
          <w:tcPr>
            <w:tcW w:w="3330" w:type="dxa"/>
            <w:noWrap/>
            <w:vAlign w:val="center"/>
            <w:hideMark/>
          </w:tcPr>
          <w:p w14:paraId="6D0ECBB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6D34E3" w:rsidRPr="004E1B7B" w14:paraId="1920A751" w14:textId="77777777" w:rsidTr="00C25C2D">
        <w:trPr>
          <w:trHeight w:val="300"/>
        </w:trPr>
        <w:tc>
          <w:tcPr>
            <w:tcW w:w="2335" w:type="dxa"/>
            <w:noWrap/>
            <w:vAlign w:val="center"/>
            <w:hideMark/>
          </w:tcPr>
          <w:p w14:paraId="5FA71DDB" w14:textId="6B74884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chroeder</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kn2joknnb","properties":{"formattedCitation":"[170]","plainCitation":"[170]"},"citationItems":[{"id":3789,"uris":["http://zotero.org/users/1562642/items/626CUV3W"],"uri":["http://zotero.org/users/1562642/items/626CUV3W"],"itemData":{"id":3789,"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70]</w:t>
            </w:r>
            <w:r w:rsidRPr="004E1B7B">
              <w:rPr>
                <w:rFonts w:ascii="Arial" w:eastAsia="Calibri" w:hAnsi="Arial" w:cs="Arial"/>
                <w:color w:val="000000"/>
                <w:sz w:val="20"/>
                <w:szCs w:val="20"/>
              </w:rPr>
              <w:fldChar w:fldCharType="end"/>
            </w:r>
          </w:p>
        </w:tc>
        <w:tc>
          <w:tcPr>
            <w:tcW w:w="720" w:type="dxa"/>
            <w:vAlign w:val="center"/>
          </w:tcPr>
          <w:p w14:paraId="29314C3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6346159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2B7883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1</w:t>
            </w:r>
          </w:p>
        </w:tc>
        <w:tc>
          <w:tcPr>
            <w:tcW w:w="3330" w:type="dxa"/>
            <w:noWrap/>
            <w:vAlign w:val="center"/>
            <w:hideMark/>
          </w:tcPr>
          <w:p w14:paraId="25F0921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EE72AA0" w14:textId="77777777" w:rsidTr="00C25C2D">
        <w:trPr>
          <w:trHeight w:val="300"/>
        </w:trPr>
        <w:tc>
          <w:tcPr>
            <w:tcW w:w="2335" w:type="dxa"/>
            <w:noWrap/>
            <w:vAlign w:val="center"/>
            <w:hideMark/>
          </w:tcPr>
          <w:p w14:paraId="14BF7BAF" w14:textId="079AA6C2"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heedy</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5fv7ceg0","properties":{"formattedCitation":"[299]","plainCitation":"[299]"},"citationItems":[{"id":4565,"uris":["http://zotero.org/users/1562642/items/S6C4M6UF"],"uri":["http://zotero.org/users/1562642/items/S6C4M6UF"],"itemData":{"id":4565,"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99]</w:t>
            </w:r>
            <w:r w:rsidRPr="004E1B7B">
              <w:rPr>
                <w:rFonts w:ascii="Arial" w:eastAsia="Calibri" w:hAnsi="Arial" w:cs="Arial"/>
                <w:color w:val="000000"/>
                <w:sz w:val="20"/>
                <w:szCs w:val="20"/>
              </w:rPr>
              <w:fldChar w:fldCharType="end"/>
            </w:r>
          </w:p>
        </w:tc>
        <w:tc>
          <w:tcPr>
            <w:tcW w:w="720" w:type="dxa"/>
            <w:vAlign w:val="center"/>
          </w:tcPr>
          <w:p w14:paraId="10F8B75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309DC15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2F0E3C4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0</w:t>
            </w:r>
          </w:p>
        </w:tc>
        <w:tc>
          <w:tcPr>
            <w:tcW w:w="3330" w:type="dxa"/>
            <w:noWrap/>
            <w:vAlign w:val="center"/>
            <w:hideMark/>
          </w:tcPr>
          <w:p w14:paraId="502B79A9"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1C2819C" w14:textId="77777777" w:rsidTr="00C25C2D">
        <w:trPr>
          <w:trHeight w:val="300"/>
        </w:trPr>
        <w:tc>
          <w:tcPr>
            <w:tcW w:w="2335" w:type="dxa"/>
            <w:noWrap/>
            <w:vAlign w:val="center"/>
            <w:hideMark/>
          </w:tcPr>
          <w:p w14:paraId="755B1AFB" w14:textId="7DCEED1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heedy</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1prmb1ea","properties":{"formattedCitation":"[300]","plainCitation":"[300]"},"citationItems":[{"id":4564,"uris":["http://zotero.org/users/1562642/items/HWH7QI7E"],"uri":["http://zotero.org/users/1562642/items/HWH7QI7E"],"itemData":{"id":4564,"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0]</w:t>
            </w:r>
            <w:r w:rsidRPr="004E1B7B">
              <w:rPr>
                <w:rFonts w:ascii="Arial" w:eastAsia="Calibri" w:hAnsi="Arial" w:cs="Arial"/>
                <w:color w:val="000000"/>
                <w:sz w:val="20"/>
                <w:szCs w:val="20"/>
              </w:rPr>
              <w:fldChar w:fldCharType="end"/>
            </w:r>
          </w:p>
        </w:tc>
        <w:tc>
          <w:tcPr>
            <w:tcW w:w="720" w:type="dxa"/>
            <w:vAlign w:val="center"/>
          </w:tcPr>
          <w:p w14:paraId="43270DB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4C46DD8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55AE7E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00</w:t>
            </w:r>
          </w:p>
        </w:tc>
        <w:tc>
          <w:tcPr>
            <w:tcW w:w="3330" w:type="dxa"/>
            <w:noWrap/>
            <w:vAlign w:val="center"/>
            <w:hideMark/>
          </w:tcPr>
          <w:p w14:paraId="224665F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D04C7E8" w14:textId="77777777" w:rsidTr="00C25C2D">
        <w:trPr>
          <w:trHeight w:val="300"/>
        </w:trPr>
        <w:tc>
          <w:tcPr>
            <w:tcW w:w="2335" w:type="dxa"/>
            <w:noWrap/>
            <w:vAlign w:val="center"/>
            <w:hideMark/>
          </w:tcPr>
          <w:p w14:paraId="1DF2FF16" w14:textId="065980B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huttleworth-Edwards &amp; Radloff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la9tppjq8","properties":{"formattedCitation":"[301]","plainCitation":"[301]"},"citationItems":[{"id":3896,"uris":["http://zotero.org/users/1562642/items/53BVTQNG"],"uri":["http://zotero.org/users/1562642/items/53BVTQNG"],"itemData":{"id":3896,"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1]</w:t>
            </w:r>
            <w:r w:rsidRPr="004E1B7B">
              <w:rPr>
                <w:rFonts w:ascii="Arial" w:eastAsia="Calibri" w:hAnsi="Arial" w:cs="Arial"/>
                <w:color w:val="000000"/>
                <w:sz w:val="20"/>
                <w:szCs w:val="20"/>
              </w:rPr>
              <w:fldChar w:fldCharType="end"/>
            </w:r>
          </w:p>
        </w:tc>
        <w:tc>
          <w:tcPr>
            <w:tcW w:w="720" w:type="dxa"/>
            <w:vAlign w:val="center"/>
          </w:tcPr>
          <w:p w14:paraId="0E30B86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7E1FF85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14:paraId="2B885F5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6</w:t>
            </w:r>
          </w:p>
        </w:tc>
        <w:tc>
          <w:tcPr>
            <w:tcW w:w="3330" w:type="dxa"/>
            <w:noWrap/>
            <w:vAlign w:val="center"/>
            <w:hideMark/>
          </w:tcPr>
          <w:p w14:paraId="29BEEFD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Afrikaans, 100</w:t>
            </w:r>
          </w:p>
        </w:tc>
      </w:tr>
      <w:tr w:rsidR="006D34E3" w:rsidRPr="004E1B7B" w14:paraId="417897BB" w14:textId="77777777" w:rsidTr="00C25C2D">
        <w:trPr>
          <w:trHeight w:val="300"/>
        </w:trPr>
        <w:tc>
          <w:tcPr>
            <w:tcW w:w="2335" w:type="dxa"/>
            <w:noWrap/>
            <w:vAlign w:val="center"/>
            <w:hideMark/>
          </w:tcPr>
          <w:p w14:paraId="5B75C1DB" w14:textId="617281C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huttleworth-Edwards, Smith, &amp; Radloff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jt6gnrp2","properties":{"formattedCitation":"[173]","plainCitation":"[173]"},"citationItems":[{"id":3956,"uris":["http://zotero.org/users/1562642/items/5GJFEXWH"],"uri":["http://zotero.org/users/1562642/items/5GJFEXWH"],"itemData":{"id":3956,"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73]</w:t>
            </w:r>
            <w:r w:rsidRPr="004E1B7B">
              <w:rPr>
                <w:rFonts w:ascii="Arial" w:eastAsia="Calibri" w:hAnsi="Arial" w:cs="Arial"/>
                <w:color w:val="000000"/>
                <w:sz w:val="20"/>
                <w:szCs w:val="20"/>
              </w:rPr>
              <w:fldChar w:fldCharType="end"/>
            </w:r>
            <w:r>
              <w:rPr>
                <w:rFonts w:ascii="Arial" w:eastAsia="Calibri" w:hAnsi="Arial" w:cs="Arial"/>
                <w:color w:val="000000"/>
                <w:sz w:val="20"/>
                <w:szCs w:val="20"/>
                <w:vertAlign w:val="superscript"/>
              </w:rPr>
              <w:t>e</w:t>
            </w:r>
          </w:p>
        </w:tc>
        <w:tc>
          <w:tcPr>
            <w:tcW w:w="720" w:type="dxa"/>
            <w:vAlign w:val="center"/>
          </w:tcPr>
          <w:p w14:paraId="4F9ADFB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0384BA8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outh Africa</w:t>
            </w:r>
          </w:p>
        </w:tc>
        <w:tc>
          <w:tcPr>
            <w:tcW w:w="1350" w:type="dxa"/>
            <w:noWrap/>
            <w:vAlign w:val="center"/>
            <w:hideMark/>
          </w:tcPr>
          <w:p w14:paraId="15F3D6F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5</w:t>
            </w:r>
          </w:p>
        </w:tc>
        <w:tc>
          <w:tcPr>
            <w:tcW w:w="3330" w:type="dxa"/>
            <w:noWrap/>
            <w:vAlign w:val="center"/>
            <w:hideMark/>
          </w:tcPr>
          <w:p w14:paraId="468A44A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as first language, 91.11</w:t>
            </w:r>
          </w:p>
        </w:tc>
      </w:tr>
      <w:tr w:rsidR="006D34E3" w:rsidRPr="004E1B7B" w14:paraId="75496F94" w14:textId="77777777" w:rsidTr="00C25C2D">
        <w:trPr>
          <w:trHeight w:val="300"/>
        </w:trPr>
        <w:tc>
          <w:tcPr>
            <w:tcW w:w="2335" w:type="dxa"/>
            <w:noWrap/>
            <w:vAlign w:val="center"/>
            <w:hideMark/>
          </w:tcPr>
          <w:p w14:paraId="4A61AB56" w14:textId="44614AA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huttleworth-Edwards</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hamofgjj1","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54]</w:t>
            </w:r>
            <w:r w:rsidRPr="004E1B7B">
              <w:rPr>
                <w:rFonts w:ascii="Arial" w:eastAsia="Calibri" w:hAnsi="Arial" w:cs="Arial"/>
                <w:color w:val="000000"/>
                <w:sz w:val="20"/>
                <w:szCs w:val="20"/>
              </w:rPr>
              <w:fldChar w:fldCharType="end"/>
            </w:r>
          </w:p>
        </w:tc>
        <w:tc>
          <w:tcPr>
            <w:tcW w:w="720" w:type="dxa"/>
            <w:vAlign w:val="center"/>
          </w:tcPr>
          <w:p w14:paraId="1FF6EA3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9</w:t>
            </w:r>
          </w:p>
        </w:tc>
        <w:tc>
          <w:tcPr>
            <w:tcW w:w="1620" w:type="dxa"/>
            <w:vAlign w:val="center"/>
          </w:tcPr>
          <w:p w14:paraId="5E852AD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ultiple countries</w:t>
            </w:r>
          </w:p>
        </w:tc>
        <w:tc>
          <w:tcPr>
            <w:tcW w:w="1350" w:type="dxa"/>
            <w:noWrap/>
            <w:vAlign w:val="center"/>
            <w:hideMark/>
          </w:tcPr>
          <w:p w14:paraId="35CA07B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257</w:t>
            </w:r>
          </w:p>
        </w:tc>
        <w:tc>
          <w:tcPr>
            <w:tcW w:w="3330" w:type="dxa"/>
            <w:noWrap/>
            <w:vAlign w:val="center"/>
            <w:hideMark/>
          </w:tcPr>
          <w:p w14:paraId="2296265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72CFEBD9" w14:textId="77777777" w:rsidTr="00C25C2D">
        <w:trPr>
          <w:trHeight w:val="300"/>
        </w:trPr>
        <w:tc>
          <w:tcPr>
            <w:tcW w:w="2335" w:type="dxa"/>
            <w:noWrap/>
            <w:vAlign w:val="center"/>
            <w:hideMark/>
          </w:tcPr>
          <w:p w14:paraId="1D4A85C4" w14:textId="73726AA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ilverber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akg3rhf7","properties":{"formattedCitation":"[302]","plainCitation":"[302]"},"citationItems":[{"id":35,"uris":["http://zotero.org/users/1562642/items/H72H96H2"],"uri":["http://zotero.org/users/1562642/items/H72H96H2"],"itemData":{"id":35,"type":"article-journal","title":"Relationship between short sleep duration and preseason concussion testing","container-title":"Clinical Journal of Sport Medicine","page":"226-231","volume":"26","issue":"3","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DOI":"10.1097/JSM.0000000000000241","ISSN":"1536-3724","author":[{"family":"Silverberg","given":"Noah D."},{"family":"Berkner","given":"Paul D."},{"family":"Atkins","given":"Joseph E."},{"family":"Zafonte","given":"Ross."},{"family":"Iverson","given":"Grant L."}],"issued":{"date-parts":[["201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2]</w:t>
            </w:r>
            <w:r w:rsidRPr="004E1B7B">
              <w:rPr>
                <w:rFonts w:ascii="Arial" w:eastAsia="Calibri" w:hAnsi="Arial" w:cs="Arial"/>
                <w:color w:val="000000"/>
                <w:sz w:val="20"/>
                <w:szCs w:val="20"/>
              </w:rPr>
              <w:fldChar w:fldCharType="end"/>
            </w:r>
          </w:p>
        </w:tc>
        <w:tc>
          <w:tcPr>
            <w:tcW w:w="720" w:type="dxa"/>
            <w:vAlign w:val="center"/>
          </w:tcPr>
          <w:p w14:paraId="4EFA739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7930407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B25F75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627</w:t>
            </w:r>
          </w:p>
        </w:tc>
        <w:tc>
          <w:tcPr>
            <w:tcW w:w="3330" w:type="dxa"/>
            <w:noWrap/>
            <w:vAlign w:val="center"/>
            <w:hideMark/>
          </w:tcPr>
          <w:p w14:paraId="0A8D891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77D70BE" w14:textId="77777777" w:rsidTr="00C25C2D">
        <w:trPr>
          <w:trHeight w:val="300"/>
        </w:trPr>
        <w:tc>
          <w:tcPr>
            <w:tcW w:w="2335" w:type="dxa"/>
            <w:noWrap/>
            <w:vAlign w:val="center"/>
            <w:hideMark/>
          </w:tcPr>
          <w:p w14:paraId="2D97D726" w14:textId="55BC561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ilverberg</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7368gpiu1","properties":{"formattedCitation":"[174]","plainCitation":"[174]"},"citationItems":[{"id":4087,"uris":["http://zotero.org/users/1562642/items/FQVFQ7EU"],"uri":["http://zotero.org/users/1562642/items/FQVFQ7EU"],"itemData":{"id":4087,"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74]</w:t>
            </w:r>
            <w:r w:rsidRPr="004E1B7B">
              <w:rPr>
                <w:rFonts w:ascii="Arial" w:eastAsia="Calibri" w:hAnsi="Arial" w:cs="Arial"/>
                <w:color w:val="000000"/>
                <w:sz w:val="20"/>
                <w:szCs w:val="20"/>
              </w:rPr>
              <w:fldChar w:fldCharType="end"/>
            </w:r>
          </w:p>
        </w:tc>
        <w:tc>
          <w:tcPr>
            <w:tcW w:w="720" w:type="dxa"/>
            <w:vAlign w:val="center"/>
          </w:tcPr>
          <w:p w14:paraId="3525954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7DDBF79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Finland</w:t>
            </w:r>
          </w:p>
        </w:tc>
        <w:tc>
          <w:tcPr>
            <w:tcW w:w="1350" w:type="dxa"/>
            <w:noWrap/>
            <w:vAlign w:val="center"/>
            <w:hideMark/>
          </w:tcPr>
          <w:p w14:paraId="7AB73ECA"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9</w:t>
            </w:r>
          </w:p>
        </w:tc>
        <w:tc>
          <w:tcPr>
            <w:tcW w:w="3330" w:type="dxa"/>
            <w:noWrap/>
            <w:vAlign w:val="center"/>
            <w:hideMark/>
          </w:tcPr>
          <w:p w14:paraId="62F0B5D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Finnish, 100</w:t>
            </w:r>
          </w:p>
        </w:tc>
      </w:tr>
      <w:tr w:rsidR="006D34E3" w:rsidRPr="004E1B7B" w14:paraId="0AD7072B" w14:textId="77777777" w:rsidTr="00C25C2D">
        <w:trPr>
          <w:trHeight w:val="300"/>
        </w:trPr>
        <w:tc>
          <w:tcPr>
            <w:tcW w:w="2335" w:type="dxa"/>
            <w:noWrap/>
            <w:vAlign w:val="center"/>
            <w:hideMark/>
          </w:tcPr>
          <w:p w14:paraId="325B0F3A" w14:textId="06380FC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iman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31k583vnp","properties":{"formattedCitation":"[175]","plainCitation":"[175]"},"citationItems":[{"id":4558,"uris":["http://zotero.org/users/1562642/items/U7E369WI"],"uri":["http://zotero.org/users/1562642/items/U7E369WI"],"itemData":{"id":4558,"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75]</w:t>
            </w:r>
            <w:r w:rsidRPr="004E1B7B">
              <w:rPr>
                <w:rFonts w:ascii="Arial" w:eastAsia="Calibri" w:hAnsi="Arial" w:cs="Arial"/>
                <w:color w:val="000000"/>
                <w:sz w:val="20"/>
                <w:szCs w:val="20"/>
              </w:rPr>
              <w:fldChar w:fldCharType="end"/>
            </w:r>
          </w:p>
        </w:tc>
        <w:tc>
          <w:tcPr>
            <w:tcW w:w="720" w:type="dxa"/>
            <w:vAlign w:val="center"/>
          </w:tcPr>
          <w:p w14:paraId="6A63F49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17AC355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487A36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38</w:t>
            </w:r>
          </w:p>
        </w:tc>
        <w:tc>
          <w:tcPr>
            <w:tcW w:w="3330" w:type="dxa"/>
            <w:noWrap/>
            <w:vAlign w:val="center"/>
            <w:hideMark/>
          </w:tcPr>
          <w:p w14:paraId="2293600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Spanish, 100</w:t>
            </w:r>
          </w:p>
        </w:tc>
      </w:tr>
      <w:tr w:rsidR="006D34E3" w:rsidRPr="004E1B7B" w14:paraId="416FCDD8" w14:textId="77777777" w:rsidTr="00C25C2D">
        <w:trPr>
          <w:trHeight w:val="300"/>
        </w:trPr>
        <w:tc>
          <w:tcPr>
            <w:tcW w:w="2335" w:type="dxa"/>
            <w:noWrap/>
            <w:vAlign w:val="center"/>
            <w:hideMark/>
          </w:tcPr>
          <w:p w14:paraId="763AB94F" w14:textId="410F1F2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okum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9113qc8a2","properties":{"formattedCitation":"[303]","plainCitation":"[303]"},"citationItems":[{"id":4112,"uris":["http://zotero.org/users/1562642/items/ACKXKGIJ"],"uri":["http://zotero.org/users/1562642/items/ACKXKGIJ"],"itemData":{"id":4112,"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3]</w:t>
            </w:r>
            <w:r w:rsidRPr="004E1B7B">
              <w:rPr>
                <w:rFonts w:ascii="Arial" w:eastAsia="Calibri" w:hAnsi="Arial" w:cs="Arial"/>
                <w:color w:val="000000"/>
                <w:sz w:val="20"/>
                <w:szCs w:val="20"/>
              </w:rPr>
              <w:fldChar w:fldCharType="end"/>
            </w:r>
          </w:p>
        </w:tc>
        <w:tc>
          <w:tcPr>
            <w:tcW w:w="720" w:type="dxa"/>
            <w:vAlign w:val="center"/>
          </w:tcPr>
          <w:p w14:paraId="45E410D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5967262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652E9CE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w:t>
            </w:r>
          </w:p>
        </w:tc>
        <w:tc>
          <w:tcPr>
            <w:tcW w:w="3330" w:type="dxa"/>
            <w:noWrap/>
            <w:vAlign w:val="center"/>
            <w:hideMark/>
          </w:tcPr>
          <w:p w14:paraId="4846066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FB93089" w14:textId="77777777" w:rsidTr="00C25C2D">
        <w:trPr>
          <w:trHeight w:val="300"/>
        </w:trPr>
        <w:tc>
          <w:tcPr>
            <w:tcW w:w="2335" w:type="dxa"/>
            <w:noWrap/>
            <w:vAlign w:val="center"/>
            <w:hideMark/>
          </w:tcPr>
          <w:p w14:paraId="7938B50D" w14:textId="72160A0C"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orzbach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mmu13adni","properties":{"formattedCitation":"[304]","plainCitation":"[304]"},"citationItems":[{"id":3942,"uris":["http://zotero.org/users/1562642/items/HQRGCGC2"],"uri":["http://zotero.org/users/1562642/items/HQRGCGC2"],"itemData":{"id":3942,"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4]</w:t>
            </w:r>
            <w:r w:rsidRPr="004E1B7B">
              <w:rPr>
                <w:rFonts w:ascii="Arial" w:eastAsia="Calibri" w:hAnsi="Arial" w:cs="Arial"/>
                <w:color w:val="000000"/>
                <w:sz w:val="20"/>
                <w:szCs w:val="20"/>
              </w:rPr>
              <w:fldChar w:fldCharType="end"/>
            </w:r>
          </w:p>
        </w:tc>
        <w:tc>
          <w:tcPr>
            <w:tcW w:w="720" w:type="dxa"/>
            <w:vAlign w:val="center"/>
          </w:tcPr>
          <w:p w14:paraId="0F86AEE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3CF0C56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7BD3144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32</w:t>
            </w:r>
          </w:p>
        </w:tc>
        <w:tc>
          <w:tcPr>
            <w:tcW w:w="3330" w:type="dxa"/>
            <w:noWrap/>
            <w:vAlign w:val="center"/>
            <w:hideMark/>
          </w:tcPr>
          <w:p w14:paraId="6BBDE9A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F109D0F" w14:textId="77777777" w:rsidTr="00C25C2D">
        <w:trPr>
          <w:trHeight w:val="300"/>
        </w:trPr>
        <w:tc>
          <w:tcPr>
            <w:tcW w:w="2335" w:type="dxa"/>
            <w:noWrap/>
            <w:vAlign w:val="center"/>
            <w:hideMark/>
          </w:tcPr>
          <w:p w14:paraId="2E87F0A1" w14:textId="0FAE326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Stud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kucjs3soo","properties":{"formattedCitation":"[305]","plainCitation":"[305]"},"citationItems":[{"id":3976,"uris":["http://zotero.org/users/1562642/items/XC3KDXD7"],"uri":["http://zotero.org/users/1562642/items/XC3KDXD7"],"itemData":{"id":3976,"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5]</w:t>
            </w:r>
            <w:r w:rsidRPr="004E1B7B">
              <w:rPr>
                <w:rFonts w:ascii="Arial" w:eastAsia="Calibri" w:hAnsi="Arial" w:cs="Arial"/>
                <w:color w:val="000000"/>
                <w:sz w:val="20"/>
                <w:szCs w:val="20"/>
              </w:rPr>
              <w:fldChar w:fldCharType="end"/>
            </w:r>
          </w:p>
        </w:tc>
        <w:tc>
          <w:tcPr>
            <w:tcW w:w="720" w:type="dxa"/>
            <w:vAlign w:val="center"/>
          </w:tcPr>
          <w:p w14:paraId="302729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697E6AF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witzerland</w:t>
            </w:r>
          </w:p>
        </w:tc>
        <w:tc>
          <w:tcPr>
            <w:tcW w:w="1350" w:type="dxa"/>
            <w:noWrap/>
            <w:vAlign w:val="center"/>
            <w:hideMark/>
          </w:tcPr>
          <w:p w14:paraId="31DA517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3</w:t>
            </w:r>
          </w:p>
        </w:tc>
        <w:tc>
          <w:tcPr>
            <w:tcW w:w="3330" w:type="dxa"/>
            <w:noWrap/>
            <w:vAlign w:val="center"/>
            <w:hideMark/>
          </w:tcPr>
          <w:p w14:paraId="1F74CE0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erman, 100</w:t>
            </w:r>
          </w:p>
        </w:tc>
      </w:tr>
      <w:tr w:rsidR="006D34E3" w:rsidRPr="004E1B7B" w14:paraId="0C8D4D42" w14:textId="77777777" w:rsidTr="00C25C2D">
        <w:trPr>
          <w:trHeight w:val="300"/>
        </w:trPr>
        <w:tc>
          <w:tcPr>
            <w:tcW w:w="2335" w:type="dxa"/>
            <w:noWrap/>
            <w:vAlign w:val="center"/>
            <w:hideMark/>
          </w:tcPr>
          <w:p w14:paraId="1B664356" w14:textId="2F967CA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wick</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1eihdjg4b","properties":{"formattedCitation":"[306]","plainCitation":"[306]"},"citationItems":[{"id":4533,"uris":["http://zotero.org/users/1562642/items/XQ7V9HXQ"],"uri":["http://zotero.org/users/1562642/items/XQ7V9HXQ"],"itemData":{"id":4533,"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6]</w:t>
            </w:r>
            <w:r w:rsidRPr="004E1B7B">
              <w:rPr>
                <w:rFonts w:ascii="Arial" w:eastAsia="Calibri" w:hAnsi="Arial" w:cs="Arial"/>
                <w:color w:val="000000"/>
                <w:sz w:val="20"/>
                <w:szCs w:val="20"/>
              </w:rPr>
              <w:fldChar w:fldCharType="end"/>
            </w:r>
          </w:p>
        </w:tc>
        <w:tc>
          <w:tcPr>
            <w:tcW w:w="720" w:type="dxa"/>
            <w:vAlign w:val="center"/>
          </w:tcPr>
          <w:p w14:paraId="3D31E98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3ED884C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369E07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3</w:t>
            </w:r>
          </w:p>
        </w:tc>
        <w:tc>
          <w:tcPr>
            <w:tcW w:w="3330" w:type="dxa"/>
            <w:noWrap/>
            <w:vAlign w:val="center"/>
            <w:hideMark/>
          </w:tcPr>
          <w:p w14:paraId="5FD514D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6F38D2E" w14:textId="77777777" w:rsidTr="00C25C2D">
        <w:trPr>
          <w:trHeight w:val="300"/>
        </w:trPr>
        <w:tc>
          <w:tcPr>
            <w:tcW w:w="2335" w:type="dxa"/>
            <w:noWrap/>
            <w:vAlign w:val="center"/>
            <w:hideMark/>
          </w:tcPr>
          <w:p w14:paraId="23D98597" w14:textId="6D0B176E"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Tay</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1dndnh4a","properties":{"formattedCitation":"[183]","plainCitation":"[183]"},"citationItems":[{"id":4237,"uris":["http://zotero.org/users/1562642/items/8IIVBPKX"],"uri":["http://zotero.org/users/1562642/items/8IIVBPKX"],"itemData":{"id":423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83]</w:t>
            </w:r>
            <w:r w:rsidRPr="004E1B7B">
              <w:rPr>
                <w:rFonts w:ascii="Arial" w:eastAsia="Calibri" w:hAnsi="Arial" w:cs="Arial"/>
                <w:color w:val="000000"/>
                <w:sz w:val="20"/>
                <w:szCs w:val="20"/>
              </w:rPr>
              <w:fldChar w:fldCharType="end"/>
            </w:r>
          </w:p>
        </w:tc>
        <w:tc>
          <w:tcPr>
            <w:tcW w:w="720" w:type="dxa"/>
            <w:vAlign w:val="center"/>
          </w:tcPr>
          <w:p w14:paraId="6AE6B69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2FF6A1C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ingapore</w:t>
            </w:r>
          </w:p>
        </w:tc>
        <w:tc>
          <w:tcPr>
            <w:tcW w:w="1350" w:type="dxa"/>
            <w:noWrap/>
            <w:vAlign w:val="center"/>
            <w:hideMark/>
          </w:tcPr>
          <w:p w14:paraId="23AA407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76</w:t>
            </w:r>
          </w:p>
        </w:tc>
        <w:tc>
          <w:tcPr>
            <w:tcW w:w="3330" w:type="dxa"/>
            <w:noWrap/>
            <w:vAlign w:val="center"/>
            <w:hideMark/>
          </w:tcPr>
          <w:p w14:paraId="5577ECE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71.05</w:t>
            </w:r>
          </w:p>
          <w:p w14:paraId="74C7FAF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Mandarin, 28.95</w:t>
            </w:r>
          </w:p>
        </w:tc>
      </w:tr>
      <w:tr w:rsidR="006D34E3" w:rsidRPr="004E1B7B" w14:paraId="68EB469B" w14:textId="77777777" w:rsidTr="00C25C2D">
        <w:trPr>
          <w:trHeight w:val="300"/>
        </w:trPr>
        <w:tc>
          <w:tcPr>
            <w:tcW w:w="2335" w:type="dxa"/>
            <w:noWrap/>
            <w:vAlign w:val="center"/>
            <w:hideMark/>
          </w:tcPr>
          <w:p w14:paraId="387BE112" w14:textId="46CCE2C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erry, </w:t>
            </w:r>
            <w:r w:rsidRPr="004E1B7B">
              <w:rPr>
                <w:rFonts w:ascii="Arial" w:eastAsia="Calibri" w:hAnsi="Arial" w:cs="Arial"/>
                <w:sz w:val="20"/>
                <w:szCs w:val="20"/>
              </w:rPr>
              <w:t xml:space="preserve">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p3j2h4tr5","properties":{"formattedCitation":"[307]","plainCitation":"[307]"},"citationItems":[{"id":4527,"uris":["http://zotero.org/users/1562642/items/N7ZTIZDR"],"uri":["http://zotero.org/users/1562642/items/N7ZTIZDR"],"itemData":{"id":4527,"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7]</w:t>
            </w:r>
            <w:r w:rsidRPr="004E1B7B">
              <w:rPr>
                <w:rFonts w:ascii="Arial" w:eastAsia="Calibri" w:hAnsi="Arial" w:cs="Arial"/>
                <w:color w:val="000000"/>
                <w:sz w:val="20"/>
                <w:szCs w:val="20"/>
              </w:rPr>
              <w:fldChar w:fldCharType="end"/>
            </w:r>
          </w:p>
        </w:tc>
        <w:tc>
          <w:tcPr>
            <w:tcW w:w="720" w:type="dxa"/>
            <w:vAlign w:val="center"/>
          </w:tcPr>
          <w:p w14:paraId="037654B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6D9BEC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11C83C8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1</w:t>
            </w:r>
          </w:p>
        </w:tc>
        <w:tc>
          <w:tcPr>
            <w:tcW w:w="3330" w:type="dxa"/>
            <w:noWrap/>
            <w:vAlign w:val="center"/>
            <w:hideMark/>
          </w:tcPr>
          <w:p w14:paraId="49C6C11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7AFF68D" w14:textId="77777777" w:rsidTr="00C25C2D">
        <w:trPr>
          <w:trHeight w:val="300"/>
        </w:trPr>
        <w:tc>
          <w:tcPr>
            <w:tcW w:w="2335" w:type="dxa"/>
            <w:noWrap/>
            <w:vAlign w:val="center"/>
            <w:hideMark/>
          </w:tcPr>
          <w:p w14:paraId="250096AE" w14:textId="72F782C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headom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h3p8vaovj","properties":{"formattedCitation":"[188]","plainCitation":"[188]"},"citationItems":[{"id":4150,"uris":["http://zotero.org/users/1562642/items/2E9PMR4M"],"uri":["http://zotero.org/users/1562642/items/2E9PMR4M"],"itemData":{"id":4150,"type":"article-journal","title":"Enzogenol for cognitive functioning in traumatic brain injury: A pilot placebo</w:instrText>
            </w:r>
            <w:r>
              <w:rPr>
                <w:rFonts w:ascii="Cambria Math" w:eastAsia="Calibri" w:hAnsi="Cambria Math" w:cs="Cambria Math"/>
                <w:color w:val="000000"/>
                <w:sz w:val="20"/>
                <w:szCs w:val="20"/>
              </w:rPr>
              <w:instrText>‐</w:instrText>
            </w:r>
            <w:r>
              <w:rPr>
                <w:rFonts w:ascii="Arial" w:eastAsia="Calibri" w:hAnsi="Arial" w:cs="Arial"/>
                <w:color w:val="000000"/>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88]</w:t>
            </w:r>
            <w:r w:rsidRPr="004E1B7B">
              <w:rPr>
                <w:rFonts w:ascii="Arial" w:eastAsia="Calibri" w:hAnsi="Arial" w:cs="Arial"/>
                <w:color w:val="000000"/>
                <w:sz w:val="20"/>
                <w:szCs w:val="20"/>
              </w:rPr>
              <w:fldChar w:fldCharType="end"/>
            </w:r>
          </w:p>
        </w:tc>
        <w:tc>
          <w:tcPr>
            <w:tcW w:w="720" w:type="dxa"/>
            <w:vAlign w:val="center"/>
          </w:tcPr>
          <w:p w14:paraId="22A15A0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230820C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New Zealand</w:t>
            </w:r>
          </w:p>
        </w:tc>
        <w:tc>
          <w:tcPr>
            <w:tcW w:w="1350" w:type="dxa"/>
            <w:noWrap/>
            <w:vAlign w:val="center"/>
            <w:hideMark/>
          </w:tcPr>
          <w:p w14:paraId="09DD4DE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0</w:t>
            </w:r>
          </w:p>
        </w:tc>
        <w:tc>
          <w:tcPr>
            <w:tcW w:w="3330" w:type="dxa"/>
            <w:noWrap/>
            <w:vAlign w:val="center"/>
            <w:hideMark/>
          </w:tcPr>
          <w:p w14:paraId="0A025CD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1A59DC6" w14:textId="77777777" w:rsidTr="00C25C2D">
        <w:trPr>
          <w:trHeight w:val="300"/>
        </w:trPr>
        <w:tc>
          <w:tcPr>
            <w:tcW w:w="2335" w:type="dxa"/>
            <w:noWrap/>
            <w:vAlign w:val="center"/>
            <w:hideMark/>
          </w:tcPr>
          <w:p w14:paraId="54924847" w14:textId="6C34D2F4"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Thornton</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c47borbpf","properties":{"formattedCitation":"[308]","plainCitation":"[308]"},"citationItems":[{"id":4524,"uris":["http://zotero.org/users/1562642/items/FNFB2DCG"],"uri":["http://zotero.org/users/1562642/items/FNFB2DCG"],"itemData":{"id":4524,"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8]</w:t>
            </w:r>
            <w:r w:rsidRPr="004E1B7B">
              <w:rPr>
                <w:rFonts w:ascii="Arial" w:eastAsia="Calibri" w:hAnsi="Arial" w:cs="Arial"/>
                <w:color w:val="000000"/>
                <w:sz w:val="20"/>
                <w:szCs w:val="20"/>
              </w:rPr>
              <w:fldChar w:fldCharType="end"/>
            </w:r>
          </w:p>
        </w:tc>
        <w:tc>
          <w:tcPr>
            <w:tcW w:w="720" w:type="dxa"/>
            <w:vAlign w:val="center"/>
          </w:tcPr>
          <w:p w14:paraId="0AEBA97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8</w:t>
            </w:r>
          </w:p>
        </w:tc>
        <w:tc>
          <w:tcPr>
            <w:tcW w:w="1620" w:type="dxa"/>
            <w:vAlign w:val="center"/>
          </w:tcPr>
          <w:p w14:paraId="0DD0A2E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18074B7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1</w:t>
            </w:r>
          </w:p>
        </w:tc>
        <w:tc>
          <w:tcPr>
            <w:tcW w:w="3330" w:type="dxa"/>
            <w:noWrap/>
            <w:vAlign w:val="center"/>
            <w:hideMark/>
          </w:tcPr>
          <w:p w14:paraId="6AE8021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BBA4169" w14:textId="77777777" w:rsidTr="00C25C2D">
        <w:trPr>
          <w:trHeight w:val="300"/>
        </w:trPr>
        <w:tc>
          <w:tcPr>
            <w:tcW w:w="2335" w:type="dxa"/>
            <w:noWrap/>
            <w:vAlign w:val="center"/>
            <w:hideMark/>
          </w:tcPr>
          <w:p w14:paraId="29A2985C" w14:textId="34CA526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Tombaugh</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6080jabto","properties":{"formattedCitation":"[309]","plainCitation":"[309]"},"citationItems":[{"id":3923,"uris":["http://zotero.org/users/1562642/items/EF37R97J"],"uri":["http://zotero.org/users/1562642/items/EF37R97J"],"itemData":{"id":3923,"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09]</w:t>
            </w:r>
            <w:r w:rsidRPr="004E1B7B">
              <w:rPr>
                <w:rFonts w:ascii="Arial" w:eastAsia="Calibri" w:hAnsi="Arial" w:cs="Arial"/>
                <w:color w:val="000000"/>
                <w:sz w:val="20"/>
                <w:szCs w:val="20"/>
              </w:rPr>
              <w:fldChar w:fldCharType="end"/>
            </w:r>
          </w:p>
        </w:tc>
        <w:tc>
          <w:tcPr>
            <w:tcW w:w="720" w:type="dxa"/>
            <w:vAlign w:val="center"/>
          </w:tcPr>
          <w:p w14:paraId="5DBBDC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0B0E088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nknown or Unreported</w:t>
            </w:r>
          </w:p>
        </w:tc>
        <w:tc>
          <w:tcPr>
            <w:tcW w:w="1350" w:type="dxa"/>
            <w:noWrap/>
            <w:vAlign w:val="center"/>
            <w:hideMark/>
          </w:tcPr>
          <w:p w14:paraId="346B076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18</w:t>
            </w:r>
          </w:p>
        </w:tc>
        <w:tc>
          <w:tcPr>
            <w:tcW w:w="3330" w:type="dxa"/>
            <w:noWrap/>
            <w:vAlign w:val="center"/>
            <w:hideMark/>
          </w:tcPr>
          <w:p w14:paraId="0907CFC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D6E2D2D" w14:textId="77777777" w:rsidTr="00C25C2D">
        <w:trPr>
          <w:trHeight w:val="300"/>
        </w:trPr>
        <w:tc>
          <w:tcPr>
            <w:tcW w:w="2335" w:type="dxa"/>
            <w:noWrap/>
            <w:vAlign w:val="center"/>
            <w:hideMark/>
          </w:tcPr>
          <w:p w14:paraId="036C1D42" w14:textId="4A2CAECB"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lastRenderedPageBreak/>
              <w:t xml:space="preserve">Troyanskay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lb5o9bjn","properties":{"formattedCitation":"[310]","plainCitation":"[310]"},"citationItems":[{"id":3919,"uris":["http://zotero.org/users/1562642/items/4R3V6969"],"uri":["http://zotero.org/users/1562642/items/4R3V6969"],"itemData":{"id":3919,"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0]</w:t>
            </w:r>
            <w:r w:rsidRPr="004E1B7B">
              <w:rPr>
                <w:rFonts w:ascii="Arial" w:eastAsia="Calibri" w:hAnsi="Arial" w:cs="Arial"/>
                <w:color w:val="000000"/>
                <w:sz w:val="20"/>
                <w:szCs w:val="20"/>
              </w:rPr>
              <w:fldChar w:fldCharType="end"/>
            </w:r>
          </w:p>
        </w:tc>
        <w:tc>
          <w:tcPr>
            <w:tcW w:w="720" w:type="dxa"/>
            <w:vAlign w:val="center"/>
          </w:tcPr>
          <w:p w14:paraId="65AB24B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71ACAC7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8603FB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97</w:t>
            </w:r>
          </w:p>
        </w:tc>
        <w:tc>
          <w:tcPr>
            <w:tcW w:w="3330" w:type="dxa"/>
            <w:noWrap/>
            <w:vAlign w:val="center"/>
            <w:hideMark/>
          </w:tcPr>
          <w:p w14:paraId="6F795992"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11DC676D" w14:textId="77777777" w:rsidTr="00C25C2D">
        <w:trPr>
          <w:trHeight w:val="300"/>
        </w:trPr>
        <w:tc>
          <w:tcPr>
            <w:tcW w:w="2335" w:type="dxa"/>
            <w:noWrap/>
            <w:vAlign w:val="center"/>
            <w:hideMark/>
          </w:tcPr>
          <w:p w14:paraId="26C7E9FF" w14:textId="6352EA89"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ir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h8oc4tlse","properties":{"formattedCitation":"[311]","plainCitation":"[311]"},"citationItems":[{"id":4518,"uris":["http://zotero.org/users/1562642/items/VIQTCMTF"],"uri":["http://zotero.org/users/1562642/items/VIQTCMTF"],"itemData":{"id":4518,"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1]</w:t>
            </w:r>
            <w:r w:rsidRPr="004E1B7B">
              <w:rPr>
                <w:rFonts w:ascii="Arial" w:eastAsia="Calibri" w:hAnsi="Arial" w:cs="Arial"/>
                <w:color w:val="000000"/>
                <w:sz w:val="20"/>
                <w:szCs w:val="20"/>
              </w:rPr>
              <w:fldChar w:fldCharType="end"/>
            </w:r>
          </w:p>
        </w:tc>
        <w:tc>
          <w:tcPr>
            <w:tcW w:w="720" w:type="dxa"/>
            <w:vAlign w:val="center"/>
          </w:tcPr>
          <w:p w14:paraId="5E689C8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6E49A60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reece</w:t>
            </w:r>
          </w:p>
        </w:tc>
        <w:tc>
          <w:tcPr>
            <w:tcW w:w="1350" w:type="dxa"/>
            <w:noWrap/>
            <w:vAlign w:val="center"/>
            <w:hideMark/>
          </w:tcPr>
          <w:p w14:paraId="1A745E1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2</w:t>
            </w:r>
          </w:p>
        </w:tc>
        <w:tc>
          <w:tcPr>
            <w:tcW w:w="3330" w:type="dxa"/>
            <w:noWrap/>
            <w:vAlign w:val="center"/>
            <w:hideMark/>
          </w:tcPr>
          <w:p w14:paraId="7D49C37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reek, 100</w:t>
            </w:r>
          </w:p>
        </w:tc>
      </w:tr>
      <w:tr w:rsidR="006D34E3" w:rsidRPr="004E1B7B" w14:paraId="034A46A6" w14:textId="77777777" w:rsidTr="00C25C2D">
        <w:trPr>
          <w:trHeight w:val="300"/>
        </w:trPr>
        <w:tc>
          <w:tcPr>
            <w:tcW w:w="2335" w:type="dxa"/>
            <w:noWrap/>
            <w:vAlign w:val="center"/>
            <w:hideMark/>
          </w:tcPr>
          <w:p w14:paraId="4F788741" w14:textId="15A04A6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irka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mn160rm3s","properties":{"formattedCitation":"[312]","plainCitation":"[312]"},"citationItems":[{"id":4517,"uris":["http://zotero.org/users/1562642/items/D4RB8T7W"],"uri":["http://zotero.org/users/1562642/items/D4RB8T7W"],"itemData":{"id":4517,"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2]</w:t>
            </w:r>
            <w:r w:rsidRPr="004E1B7B">
              <w:rPr>
                <w:rFonts w:ascii="Arial" w:eastAsia="Calibri" w:hAnsi="Arial" w:cs="Arial"/>
                <w:color w:val="000000"/>
                <w:sz w:val="20"/>
                <w:szCs w:val="20"/>
              </w:rPr>
              <w:fldChar w:fldCharType="end"/>
            </w:r>
          </w:p>
        </w:tc>
        <w:tc>
          <w:tcPr>
            <w:tcW w:w="720" w:type="dxa"/>
            <w:vAlign w:val="center"/>
          </w:tcPr>
          <w:p w14:paraId="5DE9AD7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1</w:t>
            </w:r>
          </w:p>
        </w:tc>
        <w:tc>
          <w:tcPr>
            <w:tcW w:w="1620" w:type="dxa"/>
            <w:vAlign w:val="center"/>
          </w:tcPr>
          <w:p w14:paraId="68B09AC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Greece</w:t>
            </w:r>
          </w:p>
        </w:tc>
        <w:tc>
          <w:tcPr>
            <w:tcW w:w="1350" w:type="dxa"/>
            <w:noWrap/>
            <w:vAlign w:val="center"/>
            <w:hideMark/>
          </w:tcPr>
          <w:p w14:paraId="5A2F8BE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14:paraId="6D1615A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Greek, 100</w:t>
            </w:r>
          </w:p>
        </w:tc>
      </w:tr>
      <w:tr w:rsidR="006D34E3" w:rsidRPr="004E1B7B" w14:paraId="0F5AB841" w14:textId="77777777" w:rsidTr="00C25C2D">
        <w:trPr>
          <w:trHeight w:val="300"/>
        </w:trPr>
        <w:tc>
          <w:tcPr>
            <w:tcW w:w="2335" w:type="dxa"/>
            <w:noWrap/>
            <w:vAlign w:val="center"/>
            <w:hideMark/>
          </w:tcPr>
          <w:p w14:paraId="5384F5CB" w14:textId="5AE02D73"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Tsushima &amp; Siu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llihfumr5","properties":{"formattedCitation":"[51]","plainCitation":"[51]"},"citationItems":[{"id":85,"uris":["http://zotero.org/users/1562642/items/7GD9BX89"],"uri":["http://zotero.org/users/1562642/items/7GD9BX89"],"itemData":{"id":85,"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51]</w:t>
            </w:r>
            <w:r w:rsidRPr="004E1B7B">
              <w:rPr>
                <w:rFonts w:ascii="Arial" w:eastAsia="Calibri" w:hAnsi="Arial" w:cs="Arial"/>
                <w:color w:val="000000"/>
                <w:sz w:val="20"/>
                <w:szCs w:val="20"/>
              </w:rPr>
              <w:fldChar w:fldCharType="end"/>
            </w:r>
          </w:p>
        </w:tc>
        <w:tc>
          <w:tcPr>
            <w:tcW w:w="720" w:type="dxa"/>
            <w:vAlign w:val="center"/>
          </w:tcPr>
          <w:p w14:paraId="2ED63C0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6BC9836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CC2DC5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47</w:t>
            </w:r>
          </w:p>
        </w:tc>
        <w:tc>
          <w:tcPr>
            <w:tcW w:w="3330" w:type="dxa"/>
            <w:noWrap/>
            <w:vAlign w:val="center"/>
            <w:hideMark/>
          </w:tcPr>
          <w:p w14:paraId="4A8C9C7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EFA3D1C" w14:textId="77777777" w:rsidTr="00C25C2D">
        <w:trPr>
          <w:trHeight w:val="300"/>
        </w:trPr>
        <w:tc>
          <w:tcPr>
            <w:tcW w:w="2335" w:type="dxa"/>
            <w:noWrap/>
            <w:vAlign w:val="center"/>
            <w:hideMark/>
          </w:tcPr>
          <w:p w14:paraId="265B4C3D" w14:textId="2C6F1D9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Tsushi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q5g95dmpi","properties":{"formattedCitation":"[313]","plainCitation":"[313]"},"citationItems":[{"id":3918,"uris":["http://zotero.org/users/1562642/items/85GCHBJS"],"uri":["http://zotero.org/users/1562642/items/85GCHBJS"],"itemData":{"id":3918,"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3]</w:t>
            </w:r>
            <w:r w:rsidRPr="004E1B7B">
              <w:rPr>
                <w:rFonts w:ascii="Arial" w:eastAsia="Calibri" w:hAnsi="Arial" w:cs="Arial"/>
                <w:color w:val="000000"/>
                <w:sz w:val="20"/>
                <w:szCs w:val="20"/>
              </w:rPr>
              <w:fldChar w:fldCharType="end"/>
            </w:r>
          </w:p>
        </w:tc>
        <w:tc>
          <w:tcPr>
            <w:tcW w:w="720" w:type="dxa"/>
            <w:vAlign w:val="center"/>
          </w:tcPr>
          <w:p w14:paraId="1788839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6B2D4A5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389C99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83</w:t>
            </w:r>
          </w:p>
        </w:tc>
        <w:tc>
          <w:tcPr>
            <w:tcW w:w="3330" w:type="dxa"/>
            <w:noWrap/>
            <w:vAlign w:val="center"/>
            <w:hideMark/>
          </w:tcPr>
          <w:p w14:paraId="1806912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AFED9D8" w14:textId="77777777" w:rsidTr="00C25C2D">
        <w:trPr>
          <w:trHeight w:val="300"/>
        </w:trPr>
        <w:tc>
          <w:tcPr>
            <w:tcW w:w="2335" w:type="dxa"/>
            <w:noWrap/>
            <w:vAlign w:val="center"/>
            <w:hideMark/>
          </w:tcPr>
          <w:p w14:paraId="710735C2" w14:textId="4EE993FA"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Tsushima</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6970kguvb","properties":{"formattedCitation":"[314]","plainCitation":"[314]"},"citationItems":[{"id":40,"uris":["http://zotero.org/users/1562642/items/PUJU43G8"],"uri":["http://zotero.org/users/1562642/items/PUJU43G8"],"itemData":{"id":40,"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4]</w:t>
            </w:r>
            <w:r w:rsidRPr="004E1B7B">
              <w:rPr>
                <w:rFonts w:ascii="Arial" w:eastAsia="Calibri" w:hAnsi="Arial" w:cs="Arial"/>
                <w:color w:val="000000"/>
                <w:sz w:val="20"/>
                <w:szCs w:val="20"/>
              </w:rPr>
              <w:fldChar w:fldCharType="end"/>
            </w:r>
          </w:p>
        </w:tc>
        <w:tc>
          <w:tcPr>
            <w:tcW w:w="720" w:type="dxa"/>
            <w:vAlign w:val="center"/>
          </w:tcPr>
          <w:p w14:paraId="3CA6447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519D862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32FBEB0"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2</w:t>
            </w:r>
          </w:p>
        </w:tc>
        <w:tc>
          <w:tcPr>
            <w:tcW w:w="3330" w:type="dxa"/>
            <w:noWrap/>
            <w:vAlign w:val="center"/>
            <w:hideMark/>
          </w:tcPr>
          <w:p w14:paraId="79B334D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0830A54" w14:textId="77777777" w:rsidTr="00C25C2D">
        <w:trPr>
          <w:trHeight w:val="300"/>
        </w:trPr>
        <w:tc>
          <w:tcPr>
            <w:tcW w:w="2335" w:type="dxa"/>
            <w:noWrap/>
            <w:vAlign w:val="center"/>
            <w:hideMark/>
          </w:tcPr>
          <w:p w14:paraId="4DF82715" w14:textId="0A7A649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Van Beek</w:t>
            </w:r>
            <w:r w:rsidRPr="004E1B7B">
              <w:rPr>
                <w:rFonts w:ascii="Arial" w:eastAsia="Calibri" w:hAnsi="Arial" w:cs="Arial"/>
                <w:sz w:val="20"/>
                <w:szCs w:val="20"/>
              </w:rPr>
              <w:t xml:space="preserve"> et al.</w:t>
            </w:r>
            <w:r w:rsidRPr="004E1B7B">
              <w:rPr>
                <w:rFonts w:ascii="Arial" w:eastAsia="Calibri" w:hAnsi="Arial" w:cs="Arial"/>
                <w:color w:val="000000"/>
                <w:sz w:val="20"/>
                <w:szCs w:val="20"/>
              </w:rPr>
              <w:t xml:space="preserve">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04o9c1j74","properties":{"formattedCitation":"[315]","plainCitation":"[315]"},"citationItems":[{"id":3915,"uris":["http://zotero.org/users/1562642/items/FEI99R76"],"uri":["http://zotero.org/users/1562642/items/FEI99R76"],"itemData":{"id":3915,"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5]</w:t>
            </w:r>
            <w:r w:rsidRPr="004E1B7B">
              <w:rPr>
                <w:rFonts w:ascii="Arial" w:eastAsia="Calibri" w:hAnsi="Arial" w:cs="Arial"/>
                <w:color w:val="000000"/>
                <w:sz w:val="20"/>
                <w:szCs w:val="20"/>
              </w:rPr>
              <w:fldChar w:fldCharType="end"/>
            </w:r>
          </w:p>
        </w:tc>
        <w:tc>
          <w:tcPr>
            <w:tcW w:w="720" w:type="dxa"/>
            <w:vAlign w:val="center"/>
          </w:tcPr>
          <w:p w14:paraId="440034F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56FC7D2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Belgium</w:t>
            </w:r>
          </w:p>
        </w:tc>
        <w:tc>
          <w:tcPr>
            <w:tcW w:w="1350" w:type="dxa"/>
            <w:noWrap/>
            <w:vAlign w:val="center"/>
            <w:hideMark/>
          </w:tcPr>
          <w:p w14:paraId="2F5A65C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40</w:t>
            </w:r>
          </w:p>
        </w:tc>
        <w:tc>
          <w:tcPr>
            <w:tcW w:w="3330" w:type="dxa"/>
            <w:noWrap/>
            <w:vAlign w:val="center"/>
            <w:hideMark/>
          </w:tcPr>
          <w:p w14:paraId="39FFAC5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Dutch, 100</w:t>
            </w:r>
          </w:p>
        </w:tc>
      </w:tr>
      <w:tr w:rsidR="006D34E3" w:rsidRPr="004E1B7B" w14:paraId="585C2ADC" w14:textId="77777777" w:rsidTr="00C25C2D">
        <w:trPr>
          <w:trHeight w:val="300"/>
        </w:trPr>
        <w:tc>
          <w:tcPr>
            <w:tcW w:w="2335" w:type="dxa"/>
            <w:noWrap/>
            <w:vAlign w:val="center"/>
            <w:hideMark/>
          </w:tcPr>
          <w:p w14:paraId="5E2FFD00" w14:textId="44F281C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Vassilyadi</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7vjmvp1lf","properties":{"formattedCitation":"[316]","plainCitation":"[316]"},"citationItems":[{"id":39,"uris":["http://zotero.org/users/1562642/items/PI8B2F5M"],"uri":["http://zotero.org/users/1562642/items/PI8B2F5M"],"itemData":{"id":39,"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6]</w:t>
            </w:r>
            <w:r w:rsidRPr="004E1B7B">
              <w:rPr>
                <w:rFonts w:ascii="Arial" w:eastAsia="Calibri" w:hAnsi="Arial" w:cs="Arial"/>
                <w:color w:val="000000"/>
                <w:sz w:val="20"/>
                <w:szCs w:val="20"/>
              </w:rPr>
              <w:fldChar w:fldCharType="end"/>
            </w:r>
          </w:p>
        </w:tc>
        <w:tc>
          <w:tcPr>
            <w:tcW w:w="720" w:type="dxa"/>
            <w:vAlign w:val="center"/>
          </w:tcPr>
          <w:p w14:paraId="7209C3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7BA1427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Canada</w:t>
            </w:r>
          </w:p>
        </w:tc>
        <w:tc>
          <w:tcPr>
            <w:tcW w:w="1350" w:type="dxa"/>
            <w:noWrap/>
            <w:vAlign w:val="center"/>
            <w:hideMark/>
          </w:tcPr>
          <w:p w14:paraId="748065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50</w:t>
            </w:r>
          </w:p>
        </w:tc>
        <w:tc>
          <w:tcPr>
            <w:tcW w:w="3330" w:type="dxa"/>
            <w:noWrap/>
            <w:vAlign w:val="center"/>
            <w:hideMark/>
          </w:tcPr>
          <w:p w14:paraId="7CC623E6"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French, 100</w:t>
            </w:r>
          </w:p>
        </w:tc>
      </w:tr>
      <w:tr w:rsidR="006D34E3" w:rsidRPr="004E1B7B" w14:paraId="5DCA7424" w14:textId="77777777" w:rsidTr="00C25C2D">
        <w:trPr>
          <w:trHeight w:val="300"/>
        </w:trPr>
        <w:tc>
          <w:tcPr>
            <w:tcW w:w="2335" w:type="dxa"/>
            <w:noWrap/>
            <w:vAlign w:val="center"/>
            <w:hideMark/>
          </w:tcPr>
          <w:p w14:paraId="62E520F2" w14:textId="5AC8F2C6"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Veeramuthu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aq9ggsief","properties":{"formattedCitation":"[198]","plainCitation":"[198]"},"citationItems":[{"id":3859,"uris":["http://zotero.org/users/1562642/items/UPJUB4CC"],"uri":["http://zotero.org/users/1562642/items/UPJUB4CC"],"itemData":{"id":3859,"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198]</w:t>
            </w:r>
            <w:r w:rsidRPr="004E1B7B">
              <w:rPr>
                <w:rFonts w:ascii="Arial" w:eastAsia="Calibri" w:hAnsi="Arial" w:cs="Arial"/>
                <w:color w:val="000000"/>
                <w:sz w:val="20"/>
                <w:szCs w:val="20"/>
              </w:rPr>
              <w:fldChar w:fldCharType="end"/>
            </w:r>
          </w:p>
        </w:tc>
        <w:tc>
          <w:tcPr>
            <w:tcW w:w="720" w:type="dxa"/>
            <w:vAlign w:val="center"/>
          </w:tcPr>
          <w:p w14:paraId="0B2DDAC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792DD4B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Malaysia</w:t>
            </w:r>
          </w:p>
        </w:tc>
        <w:tc>
          <w:tcPr>
            <w:tcW w:w="1350" w:type="dxa"/>
            <w:noWrap/>
            <w:vAlign w:val="center"/>
            <w:hideMark/>
          </w:tcPr>
          <w:p w14:paraId="6E471A1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1</w:t>
            </w:r>
          </w:p>
        </w:tc>
        <w:tc>
          <w:tcPr>
            <w:tcW w:w="3330" w:type="dxa"/>
            <w:noWrap/>
            <w:vAlign w:val="center"/>
            <w:hideMark/>
          </w:tcPr>
          <w:p w14:paraId="38C0F6D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or Malay, 100</w:t>
            </w:r>
          </w:p>
        </w:tc>
      </w:tr>
      <w:tr w:rsidR="006D34E3" w:rsidRPr="004E1B7B" w14:paraId="3CD09F87" w14:textId="77777777" w:rsidTr="00C25C2D">
        <w:trPr>
          <w:trHeight w:val="300"/>
        </w:trPr>
        <w:tc>
          <w:tcPr>
            <w:tcW w:w="2335" w:type="dxa"/>
            <w:noWrap/>
            <w:vAlign w:val="center"/>
            <w:hideMark/>
          </w:tcPr>
          <w:p w14:paraId="3AD66158" w14:textId="69ECA612"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Vilar-López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sro4kb8ar","properties":{"formattedCitation":"[200]","plainCitation":"[200]"},"citationItems":[{"id":3909,"uris":["http://zotero.org/users/1562642/items/9QFJVNV4"],"uri":["http://zotero.org/users/1562642/items/9QFJVNV4"],"itemData":{"id":3909,"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00]</w:t>
            </w:r>
            <w:r w:rsidRPr="004E1B7B">
              <w:rPr>
                <w:rFonts w:ascii="Arial" w:eastAsia="Calibri" w:hAnsi="Arial" w:cs="Arial"/>
                <w:color w:val="000000"/>
                <w:sz w:val="20"/>
                <w:szCs w:val="20"/>
              </w:rPr>
              <w:fldChar w:fldCharType="end"/>
            </w:r>
          </w:p>
        </w:tc>
        <w:tc>
          <w:tcPr>
            <w:tcW w:w="720" w:type="dxa"/>
            <w:vAlign w:val="center"/>
          </w:tcPr>
          <w:p w14:paraId="4D6145C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7</w:t>
            </w:r>
          </w:p>
        </w:tc>
        <w:tc>
          <w:tcPr>
            <w:tcW w:w="1620" w:type="dxa"/>
            <w:vAlign w:val="center"/>
          </w:tcPr>
          <w:p w14:paraId="27BE06A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Spain</w:t>
            </w:r>
          </w:p>
        </w:tc>
        <w:tc>
          <w:tcPr>
            <w:tcW w:w="1350" w:type="dxa"/>
            <w:noWrap/>
            <w:vAlign w:val="center"/>
            <w:hideMark/>
          </w:tcPr>
          <w:p w14:paraId="40132DE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w:t>
            </w:r>
          </w:p>
        </w:tc>
        <w:tc>
          <w:tcPr>
            <w:tcW w:w="3330" w:type="dxa"/>
            <w:noWrap/>
            <w:vAlign w:val="center"/>
            <w:hideMark/>
          </w:tcPr>
          <w:p w14:paraId="3AD5F2C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Spanish, 100</w:t>
            </w:r>
          </w:p>
        </w:tc>
      </w:tr>
      <w:tr w:rsidR="006D34E3" w:rsidRPr="004E1B7B" w14:paraId="4ED8F4A7" w14:textId="77777777" w:rsidTr="00C25C2D">
        <w:trPr>
          <w:trHeight w:val="300"/>
        </w:trPr>
        <w:tc>
          <w:tcPr>
            <w:tcW w:w="2335" w:type="dxa"/>
            <w:noWrap/>
            <w:vAlign w:val="center"/>
            <w:hideMark/>
          </w:tcPr>
          <w:p w14:paraId="2A84DDF4" w14:textId="392302A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aid-Ebbs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u9tkett9","properties":{"formattedCitation":"[202]","plainCitation":"[202]"},"citationItems":[{"id":3910,"uris":["http://zotero.org/users/1562642/items/E5Q8ZHAV"],"uri":["http://zotero.org/users/1562642/items/E5Q8ZHAV"],"itemData":{"id":3910,"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02]</w:t>
            </w:r>
            <w:r w:rsidRPr="004E1B7B">
              <w:rPr>
                <w:rFonts w:ascii="Arial" w:eastAsia="Calibri" w:hAnsi="Arial" w:cs="Arial"/>
                <w:color w:val="000000"/>
                <w:sz w:val="20"/>
                <w:szCs w:val="20"/>
              </w:rPr>
              <w:fldChar w:fldCharType="end"/>
            </w:r>
          </w:p>
        </w:tc>
        <w:tc>
          <w:tcPr>
            <w:tcW w:w="720" w:type="dxa"/>
            <w:vAlign w:val="center"/>
          </w:tcPr>
          <w:p w14:paraId="4643A04C"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2B69687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5D9637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w:t>
            </w:r>
          </w:p>
        </w:tc>
        <w:tc>
          <w:tcPr>
            <w:tcW w:w="3330" w:type="dxa"/>
            <w:noWrap/>
            <w:vAlign w:val="center"/>
            <w:hideMark/>
          </w:tcPr>
          <w:p w14:paraId="7FC8A11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B738B07" w14:textId="77777777" w:rsidTr="00C25C2D">
        <w:trPr>
          <w:trHeight w:val="300"/>
        </w:trPr>
        <w:tc>
          <w:tcPr>
            <w:tcW w:w="2335" w:type="dxa"/>
            <w:noWrap/>
            <w:vAlign w:val="center"/>
            <w:hideMark/>
          </w:tcPr>
          <w:p w14:paraId="742E89E6" w14:textId="08768EB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all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d59gc2fsb","properties":{"formattedCitation":"[317]","plainCitation":"[317]"},"citationItems":[{"id":4498,"uris":["http://zotero.org/users/1562642/items/53HI4426"],"uri":["http://zotero.org/users/1562642/items/53HI4426"],"itemData":{"id":4498,"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7]</w:t>
            </w:r>
            <w:r w:rsidRPr="004E1B7B">
              <w:rPr>
                <w:rFonts w:ascii="Arial" w:eastAsia="Calibri" w:hAnsi="Arial" w:cs="Arial"/>
                <w:color w:val="000000"/>
                <w:sz w:val="20"/>
                <w:szCs w:val="20"/>
              </w:rPr>
              <w:fldChar w:fldCharType="end"/>
            </w:r>
            <w:r>
              <w:rPr>
                <w:rFonts w:ascii="Arial" w:eastAsia="Calibri" w:hAnsi="Arial" w:cs="Arial"/>
                <w:color w:val="000000"/>
                <w:sz w:val="20"/>
                <w:szCs w:val="20"/>
                <w:vertAlign w:val="superscript"/>
              </w:rPr>
              <w:t>f</w:t>
            </w:r>
          </w:p>
        </w:tc>
        <w:tc>
          <w:tcPr>
            <w:tcW w:w="720" w:type="dxa"/>
            <w:vAlign w:val="center"/>
          </w:tcPr>
          <w:p w14:paraId="386D379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6</w:t>
            </w:r>
          </w:p>
        </w:tc>
        <w:tc>
          <w:tcPr>
            <w:tcW w:w="1620" w:type="dxa"/>
            <w:vAlign w:val="center"/>
          </w:tcPr>
          <w:p w14:paraId="50FA593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2F3DB07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618</w:t>
            </w:r>
          </w:p>
        </w:tc>
        <w:tc>
          <w:tcPr>
            <w:tcW w:w="3330" w:type="dxa"/>
            <w:noWrap/>
            <w:vAlign w:val="center"/>
            <w:hideMark/>
          </w:tcPr>
          <w:p w14:paraId="6CA8312D"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Non-English, 1.46</w:t>
            </w:r>
          </w:p>
        </w:tc>
      </w:tr>
      <w:tr w:rsidR="006D34E3" w:rsidRPr="004E1B7B" w14:paraId="187461D4" w14:textId="77777777" w:rsidTr="00C25C2D">
        <w:trPr>
          <w:trHeight w:val="300"/>
        </w:trPr>
        <w:tc>
          <w:tcPr>
            <w:tcW w:w="2335" w:type="dxa"/>
            <w:noWrap/>
            <w:vAlign w:val="center"/>
            <w:hideMark/>
          </w:tcPr>
          <w:p w14:paraId="6AA952CC" w14:textId="291C2D6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hitesid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d4r7ed0so","properties":{"formattedCitation":"[205]","plainCitation":"[205]"},"citationItems":[{"id":3905,"uris":["http://zotero.org/users/1562642/items/BI3KGKR7"],"uri":["http://zotero.org/users/1562642/items/BI3KGKR7"],"itemData":{"id":3905,"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05]</w:t>
            </w:r>
            <w:r w:rsidRPr="004E1B7B">
              <w:rPr>
                <w:rFonts w:ascii="Arial" w:eastAsia="Calibri" w:hAnsi="Arial" w:cs="Arial"/>
                <w:color w:val="000000"/>
                <w:sz w:val="20"/>
                <w:szCs w:val="20"/>
              </w:rPr>
              <w:fldChar w:fldCharType="end"/>
            </w:r>
          </w:p>
        </w:tc>
        <w:tc>
          <w:tcPr>
            <w:tcW w:w="720" w:type="dxa"/>
            <w:vAlign w:val="center"/>
          </w:tcPr>
          <w:p w14:paraId="7CDA5258"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5E95EBE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889144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4</w:t>
            </w:r>
          </w:p>
        </w:tc>
        <w:tc>
          <w:tcPr>
            <w:tcW w:w="3330" w:type="dxa"/>
            <w:noWrap/>
            <w:vAlign w:val="center"/>
            <w:hideMark/>
          </w:tcPr>
          <w:p w14:paraId="7DDCBE10"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5A690289" w14:textId="77777777" w:rsidTr="00C25C2D">
        <w:trPr>
          <w:trHeight w:val="300"/>
        </w:trPr>
        <w:tc>
          <w:tcPr>
            <w:tcW w:w="2335" w:type="dxa"/>
            <w:noWrap/>
            <w:vAlign w:val="center"/>
            <w:hideMark/>
          </w:tcPr>
          <w:p w14:paraId="43D9B8CA" w14:textId="2F51BBE5"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Wilson</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pvho7et9a","properties":{"formattedCitation":"[318]","plainCitation":"[318]"},"citationItems":[{"id":3904,"uris":["http://zotero.org/users/1562642/items/F7V8EP3T"],"uri":["http://zotero.org/users/1562642/items/F7V8EP3T"],"itemData":{"id":3904,"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8]</w:t>
            </w:r>
            <w:r w:rsidRPr="004E1B7B">
              <w:rPr>
                <w:rFonts w:ascii="Arial" w:eastAsia="Calibri" w:hAnsi="Arial" w:cs="Arial"/>
                <w:color w:val="000000"/>
                <w:sz w:val="20"/>
                <w:szCs w:val="20"/>
              </w:rPr>
              <w:fldChar w:fldCharType="end"/>
            </w:r>
          </w:p>
        </w:tc>
        <w:tc>
          <w:tcPr>
            <w:tcW w:w="720" w:type="dxa"/>
            <w:vAlign w:val="center"/>
          </w:tcPr>
          <w:p w14:paraId="1292EEC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4</w:t>
            </w:r>
          </w:p>
        </w:tc>
        <w:tc>
          <w:tcPr>
            <w:tcW w:w="1620" w:type="dxa"/>
            <w:vAlign w:val="center"/>
          </w:tcPr>
          <w:p w14:paraId="29DE45FF"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4F2FFFF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7</w:t>
            </w:r>
          </w:p>
        </w:tc>
        <w:tc>
          <w:tcPr>
            <w:tcW w:w="3330" w:type="dxa"/>
            <w:noWrap/>
            <w:vAlign w:val="center"/>
            <w:hideMark/>
          </w:tcPr>
          <w:p w14:paraId="7F7C30CC"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35D6723A" w14:textId="77777777" w:rsidTr="00C25C2D">
        <w:trPr>
          <w:trHeight w:val="300"/>
        </w:trPr>
        <w:tc>
          <w:tcPr>
            <w:tcW w:w="2335" w:type="dxa"/>
            <w:noWrap/>
            <w:vAlign w:val="center"/>
            <w:hideMark/>
          </w:tcPr>
          <w:p w14:paraId="09932880" w14:textId="1228441F"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Winkler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i1ge1e5mb","properties":{"formattedCitation":"[207]","plainCitation":"[207]"},"citationItems":[{"id":3903,"uris":["http://zotero.org/users/1562642/items/7J9MTN5W"],"uri":["http://zotero.org/users/1562642/items/7J9MTN5W"],"itemData":{"id":3903,"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207]</w:t>
            </w:r>
            <w:r w:rsidRPr="004E1B7B">
              <w:rPr>
                <w:rFonts w:ascii="Arial" w:eastAsia="Calibri" w:hAnsi="Arial" w:cs="Arial"/>
                <w:color w:val="000000"/>
                <w:sz w:val="20"/>
                <w:szCs w:val="20"/>
              </w:rPr>
              <w:fldChar w:fldCharType="end"/>
            </w:r>
          </w:p>
        </w:tc>
        <w:tc>
          <w:tcPr>
            <w:tcW w:w="720" w:type="dxa"/>
            <w:vAlign w:val="center"/>
          </w:tcPr>
          <w:p w14:paraId="6D856B1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6</w:t>
            </w:r>
          </w:p>
        </w:tc>
        <w:tc>
          <w:tcPr>
            <w:tcW w:w="1620" w:type="dxa"/>
            <w:vAlign w:val="center"/>
          </w:tcPr>
          <w:p w14:paraId="326A8B8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C78889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00</w:t>
            </w:r>
          </w:p>
        </w:tc>
        <w:tc>
          <w:tcPr>
            <w:tcW w:w="3330" w:type="dxa"/>
            <w:noWrap/>
            <w:vAlign w:val="center"/>
            <w:hideMark/>
          </w:tcPr>
          <w:p w14:paraId="771D3064"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1C21094" w14:textId="77777777" w:rsidTr="00C25C2D">
        <w:trPr>
          <w:trHeight w:val="300"/>
        </w:trPr>
        <w:tc>
          <w:tcPr>
            <w:tcW w:w="2335" w:type="dxa"/>
            <w:noWrap/>
            <w:vAlign w:val="center"/>
            <w:hideMark/>
          </w:tcPr>
          <w:p w14:paraId="7EE8E552" w14:textId="60C9EA3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Wong</w:t>
            </w:r>
            <w:r w:rsidRPr="004E1B7B">
              <w:rPr>
                <w:rFonts w:ascii="Arial" w:eastAsia="Calibri" w:hAnsi="Arial" w:cs="Arial"/>
                <w:sz w:val="20"/>
                <w:szCs w:val="20"/>
              </w:rPr>
              <w:t xml:space="preserv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1bd8j6lc8b","properties":{"formattedCitation":"[319]","plainCitation":"[319]"},"citationItems":[{"id":4490,"uris":["http://zotero.org/users/1562642/items/ATEKU7RP"],"uri":["http://zotero.org/users/1562642/items/ATEKU7RP"],"itemData":{"id":4490,"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19]</w:t>
            </w:r>
            <w:r w:rsidRPr="004E1B7B">
              <w:rPr>
                <w:rFonts w:ascii="Arial" w:eastAsia="Calibri" w:hAnsi="Arial" w:cs="Arial"/>
                <w:color w:val="000000"/>
                <w:sz w:val="20"/>
                <w:szCs w:val="20"/>
              </w:rPr>
              <w:fldChar w:fldCharType="end"/>
            </w:r>
          </w:p>
        </w:tc>
        <w:tc>
          <w:tcPr>
            <w:tcW w:w="720" w:type="dxa"/>
            <w:vAlign w:val="center"/>
          </w:tcPr>
          <w:p w14:paraId="47B27B3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0</w:t>
            </w:r>
          </w:p>
        </w:tc>
        <w:tc>
          <w:tcPr>
            <w:tcW w:w="1620" w:type="dxa"/>
            <w:vAlign w:val="center"/>
          </w:tcPr>
          <w:p w14:paraId="252DD3B6"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Australia</w:t>
            </w:r>
          </w:p>
        </w:tc>
        <w:tc>
          <w:tcPr>
            <w:tcW w:w="1350" w:type="dxa"/>
            <w:noWrap/>
            <w:vAlign w:val="center"/>
            <w:hideMark/>
          </w:tcPr>
          <w:p w14:paraId="6A1FA1B7"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14</w:t>
            </w:r>
          </w:p>
        </w:tc>
        <w:tc>
          <w:tcPr>
            <w:tcW w:w="3330" w:type="dxa"/>
            <w:noWrap/>
            <w:vAlign w:val="center"/>
            <w:hideMark/>
          </w:tcPr>
          <w:p w14:paraId="5A8BD6F3"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07E06229" w14:textId="77777777" w:rsidTr="00C25C2D">
        <w:trPr>
          <w:trHeight w:val="300"/>
        </w:trPr>
        <w:tc>
          <w:tcPr>
            <w:tcW w:w="2335" w:type="dxa"/>
            <w:noWrap/>
            <w:vAlign w:val="center"/>
            <w:hideMark/>
          </w:tcPr>
          <w:p w14:paraId="4D02D19C" w14:textId="58607E31"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Yallampalli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ilnugseua","properties":{"formattedCitation":"[320]","plainCitation":"[320]"},"citationItems":[{"id":4118,"uris":["http://zotero.org/users/1562642/items/PUF5X6DZ"],"uri":["http://zotero.org/users/1562642/items/PUF5X6DZ"],"itemData":{"id":4118,"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20]</w:t>
            </w:r>
            <w:r w:rsidRPr="004E1B7B">
              <w:rPr>
                <w:rFonts w:ascii="Arial" w:eastAsia="Calibri" w:hAnsi="Arial" w:cs="Arial"/>
                <w:color w:val="000000"/>
                <w:sz w:val="20"/>
                <w:szCs w:val="20"/>
              </w:rPr>
              <w:fldChar w:fldCharType="end"/>
            </w:r>
          </w:p>
        </w:tc>
        <w:tc>
          <w:tcPr>
            <w:tcW w:w="720" w:type="dxa"/>
            <w:vAlign w:val="center"/>
          </w:tcPr>
          <w:p w14:paraId="00303155"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3</w:t>
            </w:r>
          </w:p>
        </w:tc>
        <w:tc>
          <w:tcPr>
            <w:tcW w:w="1620" w:type="dxa"/>
            <w:vAlign w:val="center"/>
          </w:tcPr>
          <w:p w14:paraId="53E12D52"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0947969"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2</w:t>
            </w:r>
          </w:p>
        </w:tc>
        <w:tc>
          <w:tcPr>
            <w:tcW w:w="3330" w:type="dxa"/>
            <w:noWrap/>
            <w:vAlign w:val="center"/>
            <w:hideMark/>
          </w:tcPr>
          <w:p w14:paraId="5B02721B"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60D3124B" w14:textId="77777777" w:rsidTr="00C25C2D">
        <w:trPr>
          <w:trHeight w:val="300"/>
        </w:trPr>
        <w:tc>
          <w:tcPr>
            <w:tcW w:w="2335" w:type="dxa"/>
            <w:noWrap/>
            <w:vAlign w:val="center"/>
            <w:hideMark/>
          </w:tcPr>
          <w:p w14:paraId="4622707F" w14:textId="4F06FD7D"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Yengo-Kahn &amp; Solomon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2ol7md2t9e","properties":{"formattedCitation":"[321]","plainCitation":"[321]"},"citationItems":[{"id":4094,"uris":["http://zotero.org/users/1562642/items/Q9RSDZEX"],"uri":["http://zotero.org/users/1562642/items/Q9RSDZEX"],"itemData":{"id":4094,"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21]</w:t>
            </w:r>
            <w:r w:rsidRPr="004E1B7B">
              <w:rPr>
                <w:rFonts w:ascii="Arial" w:eastAsia="Calibri" w:hAnsi="Arial" w:cs="Arial"/>
                <w:color w:val="000000"/>
                <w:sz w:val="20"/>
                <w:szCs w:val="20"/>
              </w:rPr>
              <w:fldChar w:fldCharType="end"/>
            </w:r>
          </w:p>
        </w:tc>
        <w:tc>
          <w:tcPr>
            <w:tcW w:w="720" w:type="dxa"/>
            <w:vAlign w:val="center"/>
          </w:tcPr>
          <w:p w14:paraId="32429B6B"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5</w:t>
            </w:r>
          </w:p>
        </w:tc>
        <w:tc>
          <w:tcPr>
            <w:tcW w:w="1620" w:type="dxa"/>
            <w:vAlign w:val="center"/>
          </w:tcPr>
          <w:p w14:paraId="40512533"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040CDA64"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37</w:t>
            </w:r>
          </w:p>
        </w:tc>
        <w:tc>
          <w:tcPr>
            <w:tcW w:w="3330" w:type="dxa"/>
            <w:noWrap/>
            <w:vAlign w:val="center"/>
            <w:hideMark/>
          </w:tcPr>
          <w:p w14:paraId="7C22DF07"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20A349CD" w14:textId="77777777" w:rsidTr="00C25C2D">
        <w:trPr>
          <w:trHeight w:val="300"/>
        </w:trPr>
        <w:tc>
          <w:tcPr>
            <w:tcW w:w="2335" w:type="dxa"/>
            <w:noWrap/>
            <w:vAlign w:val="center"/>
            <w:hideMark/>
          </w:tcPr>
          <w:p w14:paraId="1C719FBD" w14:textId="45CB0AA0"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Zuckerman, Lee, et al. </w:t>
            </w:r>
            <w:r w:rsidRPr="004E1B7B">
              <w:rPr>
                <w:rFonts w:ascii="Arial" w:eastAsia="Calibri" w:hAnsi="Arial" w:cs="Arial"/>
                <w:color w:val="000000"/>
                <w:sz w:val="20"/>
                <w:szCs w:val="20"/>
              </w:rPr>
              <w:fldChar w:fldCharType="begin"/>
            </w:r>
            <w:r>
              <w:rPr>
                <w:rFonts w:ascii="Arial" w:eastAsia="Calibri" w:hAnsi="Arial" w:cs="Arial"/>
                <w:color w:val="000000"/>
                <w:sz w:val="20"/>
                <w:szCs w:val="20"/>
              </w:rPr>
              <w:instrText xml:space="preserve"> ADDIN ZOTERO_ITEM CSL_CITATION {"citationID":"a5ikthoj4d","properties":{"formattedCitation":"[322]","plainCitation":"[322]"},"citationItems":[{"id":4479,"uris":["http://zotero.org/users/1562642/items/DSV8DW3G"],"uri":["http://zotero.org/users/1562642/items/DSV8DW3G"],"itemData":{"id":4479,"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sidRPr="004E1B7B">
              <w:rPr>
                <w:rFonts w:ascii="Arial" w:eastAsia="Calibri" w:hAnsi="Arial" w:cs="Arial"/>
                <w:color w:val="000000"/>
                <w:sz w:val="20"/>
                <w:szCs w:val="20"/>
              </w:rPr>
              <w:fldChar w:fldCharType="separate"/>
            </w:r>
            <w:r w:rsidRPr="006D34E3">
              <w:rPr>
                <w:rFonts w:ascii="Arial" w:hAnsi="Arial" w:cs="Arial"/>
                <w:sz w:val="20"/>
              </w:rPr>
              <w:t>[322]</w:t>
            </w:r>
            <w:r w:rsidRPr="004E1B7B">
              <w:rPr>
                <w:rFonts w:ascii="Arial" w:eastAsia="Calibri" w:hAnsi="Arial" w:cs="Arial"/>
                <w:color w:val="000000"/>
                <w:sz w:val="20"/>
                <w:szCs w:val="20"/>
              </w:rPr>
              <w:fldChar w:fldCharType="end"/>
            </w:r>
          </w:p>
        </w:tc>
        <w:tc>
          <w:tcPr>
            <w:tcW w:w="720" w:type="dxa"/>
            <w:vAlign w:val="center"/>
          </w:tcPr>
          <w:p w14:paraId="4E09DCFE"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12</w:t>
            </w:r>
          </w:p>
        </w:tc>
        <w:tc>
          <w:tcPr>
            <w:tcW w:w="1620" w:type="dxa"/>
            <w:vAlign w:val="center"/>
          </w:tcPr>
          <w:p w14:paraId="6B6FD31D"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USA</w:t>
            </w:r>
          </w:p>
        </w:tc>
        <w:tc>
          <w:tcPr>
            <w:tcW w:w="1350" w:type="dxa"/>
            <w:noWrap/>
            <w:vAlign w:val="center"/>
            <w:hideMark/>
          </w:tcPr>
          <w:p w14:paraId="3C02ED61" w14:textId="77777777" w:rsidR="006D34E3" w:rsidRPr="004E1B7B" w:rsidRDefault="006D34E3" w:rsidP="00C25C2D">
            <w:pPr>
              <w:jc w:val="center"/>
              <w:rPr>
                <w:rFonts w:ascii="Arial" w:eastAsia="Calibri" w:hAnsi="Arial" w:cs="Arial"/>
                <w:color w:val="000000"/>
                <w:sz w:val="20"/>
                <w:szCs w:val="20"/>
              </w:rPr>
            </w:pPr>
            <w:r w:rsidRPr="004E1B7B">
              <w:rPr>
                <w:rFonts w:ascii="Arial" w:eastAsia="Calibri" w:hAnsi="Arial" w:cs="Arial"/>
                <w:color w:val="000000"/>
                <w:sz w:val="20"/>
                <w:szCs w:val="20"/>
              </w:rPr>
              <w:t>200</w:t>
            </w:r>
          </w:p>
        </w:tc>
        <w:tc>
          <w:tcPr>
            <w:tcW w:w="3330" w:type="dxa"/>
            <w:noWrap/>
            <w:vAlign w:val="center"/>
            <w:hideMark/>
          </w:tcPr>
          <w:p w14:paraId="5759872A"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English, 100</w:t>
            </w:r>
          </w:p>
        </w:tc>
      </w:tr>
      <w:tr w:rsidR="006D34E3" w:rsidRPr="004E1B7B" w14:paraId="42AD9FF3" w14:textId="77777777" w:rsidTr="00C25C2D">
        <w:trPr>
          <w:trHeight w:val="300"/>
        </w:trPr>
        <w:tc>
          <w:tcPr>
            <w:tcW w:w="9355" w:type="dxa"/>
            <w:gridSpan w:val="5"/>
            <w:noWrap/>
            <w:vAlign w:val="center"/>
          </w:tcPr>
          <w:p w14:paraId="3352F465"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 xml:space="preserve">Note: </w:t>
            </w:r>
          </w:p>
          <w:p w14:paraId="1076A601" w14:textId="77777777" w:rsidR="006D34E3" w:rsidRDefault="006D34E3" w:rsidP="00C25C2D">
            <w:pPr>
              <w:rPr>
                <w:rFonts w:ascii="Arial" w:eastAsia="Calibri" w:hAnsi="Arial" w:cs="Arial"/>
                <w:color w:val="000000"/>
                <w:sz w:val="20"/>
                <w:szCs w:val="20"/>
                <w:vertAlign w:val="superscript"/>
              </w:rPr>
            </w:pPr>
            <w:r w:rsidRPr="00D71D9E">
              <w:rPr>
                <w:rFonts w:ascii="Arial" w:eastAsia="Calibri" w:hAnsi="Arial" w:cs="Arial"/>
                <w:color w:val="000000"/>
                <w:sz w:val="20"/>
                <w:szCs w:val="20"/>
                <w:vertAlign w:val="superscript"/>
              </w:rPr>
              <w:t>a</w:t>
            </w:r>
            <w:r>
              <w:rPr>
                <w:rFonts w:ascii="Arial" w:eastAsia="Calibri" w:hAnsi="Arial" w:cs="Arial"/>
                <w:color w:val="000000"/>
                <w:sz w:val="20"/>
                <w:szCs w:val="20"/>
              </w:rPr>
              <w:t>Country is the country of affiliation for the authors. This does not necessarily imply that recruitment of participants occurred in this country.</w:t>
            </w:r>
            <w:r>
              <w:rPr>
                <w:rFonts w:ascii="Arial" w:eastAsia="Calibri" w:hAnsi="Arial" w:cs="Arial"/>
                <w:color w:val="000000"/>
                <w:sz w:val="20"/>
                <w:szCs w:val="20"/>
                <w:vertAlign w:val="superscript"/>
              </w:rPr>
              <w:t xml:space="preserve"> </w:t>
            </w:r>
          </w:p>
          <w:p w14:paraId="32CB29A3" w14:textId="77777777" w:rsidR="006D34E3" w:rsidRPr="004E1B7B" w:rsidRDefault="006D34E3" w:rsidP="00C25C2D">
            <w:pPr>
              <w:rPr>
                <w:rFonts w:ascii="Arial" w:eastAsia="Calibri" w:hAnsi="Arial" w:cs="Arial"/>
                <w:color w:val="000000"/>
                <w:sz w:val="20"/>
                <w:szCs w:val="20"/>
              </w:rPr>
            </w:pPr>
            <w:r>
              <w:rPr>
                <w:rFonts w:ascii="Arial" w:eastAsia="Calibri" w:hAnsi="Arial" w:cs="Arial"/>
                <w:color w:val="000000"/>
                <w:sz w:val="20"/>
                <w:szCs w:val="20"/>
                <w:vertAlign w:val="superscript"/>
              </w:rPr>
              <w:t>b</w:t>
            </w:r>
            <w:r w:rsidRPr="004E1B7B">
              <w:rPr>
                <w:rFonts w:ascii="Arial" w:eastAsia="Calibri" w:hAnsi="Arial" w:cs="Arial"/>
                <w:color w:val="000000"/>
                <w:sz w:val="20"/>
                <w:szCs w:val="20"/>
              </w:rPr>
              <w:t>Multiple studies are reported in the manuscript. Language is only reported for the first.</w:t>
            </w:r>
          </w:p>
          <w:p w14:paraId="370931AD" w14:textId="77777777" w:rsidR="006D34E3" w:rsidRPr="004E1B7B" w:rsidRDefault="006D34E3" w:rsidP="00C25C2D">
            <w:pPr>
              <w:rPr>
                <w:rFonts w:ascii="Arial" w:eastAsia="Calibri" w:hAnsi="Arial" w:cs="Arial"/>
                <w:color w:val="000000"/>
                <w:sz w:val="20"/>
                <w:szCs w:val="20"/>
              </w:rPr>
            </w:pPr>
            <w:r>
              <w:rPr>
                <w:rFonts w:ascii="Arial" w:eastAsia="Calibri" w:hAnsi="Arial" w:cs="Arial"/>
                <w:color w:val="000000"/>
                <w:sz w:val="20"/>
                <w:szCs w:val="20"/>
                <w:vertAlign w:val="superscript"/>
              </w:rPr>
              <w:t>c</w:t>
            </w:r>
            <w:r w:rsidRPr="004E1B7B">
              <w:rPr>
                <w:rFonts w:ascii="Arial" w:hAnsi="Arial" w:cs="Arial"/>
                <w:sz w:val="20"/>
                <w:szCs w:val="20"/>
              </w:rPr>
              <w:t>One non-native German speaker</w:t>
            </w:r>
          </w:p>
          <w:p w14:paraId="76C37D0E" w14:textId="77777777" w:rsidR="006D34E3" w:rsidRPr="004E1B7B" w:rsidRDefault="006D34E3" w:rsidP="00C25C2D">
            <w:pPr>
              <w:rPr>
                <w:rFonts w:ascii="Arial" w:eastAsia="Calibri" w:hAnsi="Arial" w:cs="Arial"/>
                <w:color w:val="000000"/>
                <w:sz w:val="20"/>
                <w:szCs w:val="20"/>
              </w:rPr>
            </w:pPr>
            <w:r>
              <w:rPr>
                <w:rFonts w:ascii="Arial" w:eastAsia="Calibri" w:hAnsi="Arial" w:cs="Arial"/>
                <w:color w:val="000000"/>
                <w:sz w:val="20"/>
                <w:szCs w:val="20"/>
                <w:vertAlign w:val="superscript"/>
              </w:rPr>
              <w:t>d</w:t>
            </w:r>
            <w:r w:rsidRPr="004E1B7B">
              <w:rPr>
                <w:rFonts w:ascii="Arial" w:hAnsi="Arial" w:cs="Arial"/>
                <w:sz w:val="20"/>
                <w:szCs w:val="20"/>
              </w:rPr>
              <w:t>Participants were specifically identified as not being Spanish-speaking</w:t>
            </w:r>
          </w:p>
          <w:p w14:paraId="44A17FAA" w14:textId="77777777" w:rsidR="006D34E3" w:rsidRPr="004E1B7B" w:rsidRDefault="006D34E3" w:rsidP="00C25C2D">
            <w:pPr>
              <w:rPr>
                <w:rFonts w:ascii="Arial" w:hAnsi="Arial" w:cs="Arial"/>
                <w:sz w:val="20"/>
                <w:szCs w:val="20"/>
              </w:rPr>
            </w:pPr>
            <w:r>
              <w:rPr>
                <w:rFonts w:ascii="Arial" w:eastAsia="Calibri" w:hAnsi="Arial" w:cs="Arial"/>
                <w:color w:val="000000"/>
                <w:sz w:val="20"/>
                <w:szCs w:val="20"/>
                <w:vertAlign w:val="superscript"/>
              </w:rPr>
              <w:t>e</w:t>
            </w:r>
            <w:r w:rsidRPr="004E1B7B">
              <w:rPr>
                <w:rFonts w:ascii="Arial" w:hAnsi="Arial" w:cs="Arial"/>
                <w:sz w:val="20"/>
                <w:szCs w:val="20"/>
              </w:rPr>
              <w:t>All participants were English proficient, however values were provided for English-first</w:t>
            </w:r>
          </w:p>
          <w:p w14:paraId="02AB8716" w14:textId="77777777" w:rsidR="006D34E3" w:rsidRPr="004E1B7B" w:rsidRDefault="006D34E3" w:rsidP="00C25C2D">
            <w:pPr>
              <w:rPr>
                <w:rFonts w:ascii="Arial" w:eastAsia="Calibri" w:hAnsi="Arial" w:cs="Arial"/>
                <w:color w:val="000000"/>
                <w:sz w:val="20"/>
                <w:szCs w:val="20"/>
              </w:rPr>
            </w:pPr>
            <w:r>
              <w:rPr>
                <w:rFonts w:ascii="Arial" w:eastAsia="Calibri" w:hAnsi="Arial" w:cs="Arial"/>
                <w:color w:val="000000"/>
                <w:sz w:val="20"/>
                <w:szCs w:val="20"/>
                <w:vertAlign w:val="superscript"/>
              </w:rPr>
              <w:t>f</w:t>
            </w:r>
            <w:r w:rsidRPr="004E1B7B">
              <w:rPr>
                <w:rFonts w:ascii="Arial" w:hAnsi="Arial" w:cs="Arial"/>
                <w:sz w:val="20"/>
                <w:szCs w:val="20"/>
              </w:rPr>
              <w:t>The implicit assumption would be that the remaining 98.54% of the participants speak English, however this is not specifically documented.</w:t>
            </w:r>
          </w:p>
          <w:p w14:paraId="096A00CE" w14:textId="77777777" w:rsidR="006D34E3" w:rsidRPr="004E1B7B" w:rsidRDefault="006D34E3" w:rsidP="00C25C2D">
            <w:pPr>
              <w:rPr>
                <w:rFonts w:ascii="Arial" w:eastAsia="Calibri" w:hAnsi="Arial" w:cs="Arial"/>
                <w:color w:val="000000"/>
                <w:sz w:val="20"/>
                <w:szCs w:val="20"/>
              </w:rPr>
            </w:pPr>
            <w:r w:rsidRPr="004E1B7B">
              <w:rPr>
                <w:rFonts w:ascii="Arial" w:eastAsia="Calibri" w:hAnsi="Arial" w:cs="Arial"/>
                <w:color w:val="000000"/>
                <w:sz w:val="20"/>
                <w:szCs w:val="20"/>
              </w:rPr>
              <w:t>USA: United States of America</w:t>
            </w:r>
          </w:p>
        </w:tc>
      </w:tr>
    </w:tbl>
    <w:p w14:paraId="35752787" w14:textId="77777777" w:rsidR="006D34E3" w:rsidRDefault="006D34E3" w:rsidP="00883118">
      <w:pPr>
        <w:spacing w:line="480" w:lineRule="auto"/>
        <w:ind w:firstLine="720"/>
      </w:pPr>
      <w:bookmarkStart w:id="3" w:name="_GoBack"/>
      <w:bookmarkEnd w:id="3"/>
    </w:p>
    <w:p w14:paraId="305A2E2A" w14:textId="2EB32ADE" w:rsidR="007A4493" w:rsidRPr="00820946" w:rsidRDefault="00820946" w:rsidP="00820946">
      <w:pPr>
        <w:spacing w:line="480" w:lineRule="auto"/>
        <w:rPr>
          <w:b/>
        </w:rPr>
      </w:pPr>
      <w:r w:rsidRPr="00820946">
        <w:rPr>
          <w:b/>
        </w:rPr>
        <w:t xml:space="preserve">3.3 </w:t>
      </w:r>
      <w:r w:rsidR="002D2328" w:rsidRPr="00820946">
        <w:rPr>
          <w:b/>
        </w:rPr>
        <w:t>Articles reporting r</w:t>
      </w:r>
      <w:r w:rsidR="007A4493" w:rsidRPr="00820946">
        <w:rPr>
          <w:b/>
        </w:rPr>
        <w:t>ace</w:t>
      </w:r>
      <w:r w:rsidR="009930DA" w:rsidRPr="00820946">
        <w:rPr>
          <w:b/>
        </w:rPr>
        <w:t xml:space="preserve">, </w:t>
      </w:r>
      <w:r w:rsidR="002D2328" w:rsidRPr="00820946">
        <w:rPr>
          <w:b/>
        </w:rPr>
        <w:t>c</w:t>
      </w:r>
      <w:r w:rsidR="009930DA" w:rsidRPr="00820946">
        <w:rPr>
          <w:b/>
        </w:rPr>
        <w:t xml:space="preserve">ulture, </w:t>
      </w:r>
      <w:r w:rsidR="002D2328" w:rsidRPr="00820946">
        <w:rPr>
          <w:b/>
        </w:rPr>
        <w:t>e</w:t>
      </w:r>
      <w:r w:rsidR="009930DA" w:rsidRPr="00820946">
        <w:rPr>
          <w:b/>
        </w:rPr>
        <w:t xml:space="preserve">thnicity, or </w:t>
      </w:r>
      <w:r w:rsidR="002D2328" w:rsidRPr="00820946">
        <w:rPr>
          <w:b/>
        </w:rPr>
        <w:t>c</w:t>
      </w:r>
      <w:r w:rsidR="001A352F" w:rsidRPr="00820946">
        <w:rPr>
          <w:b/>
        </w:rPr>
        <w:t xml:space="preserve">ountry of </w:t>
      </w:r>
      <w:r w:rsidR="002D2328" w:rsidRPr="00820946">
        <w:rPr>
          <w:b/>
        </w:rPr>
        <w:t>o</w:t>
      </w:r>
      <w:r w:rsidR="001A352F" w:rsidRPr="00820946">
        <w:rPr>
          <w:b/>
        </w:rPr>
        <w:t>rigin</w:t>
      </w:r>
      <w:r w:rsidR="002D2328" w:rsidRPr="00820946">
        <w:rPr>
          <w:b/>
        </w:rPr>
        <w:t>.</w:t>
      </w:r>
    </w:p>
    <w:p w14:paraId="36611EEB" w14:textId="2C65E6D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lastRenderedPageBreak/>
        <w:t xml:space="preserve">Caucasian or </w:t>
      </w:r>
      <w:r w:rsidR="004E2DB1">
        <w:t>W</w:t>
      </w:r>
      <w:r w:rsidR="00E70DEE">
        <w:t>hite</w:t>
      </w:r>
      <w:r w:rsidR="00023F40">
        <w:t xml:space="preserve"> without reporting actual values</w:t>
      </w:r>
      <w:r w:rsidR="00E70DEE">
        <w:t xml:space="preserve"> </w:t>
      </w:r>
      <w:r w:rsidR="00E70DEE">
        <w:fldChar w:fldCharType="begin"/>
      </w:r>
      <w:r w:rsidR="006D34E3">
        <w:instrText xml:space="preserve"> ADDIN ZOTERO_ITEM CSL_CITATION {"citationID":"aj9ck0llm2","properties":{"formattedCitation":"[301,323]","plainCitation":"[301,323]"},"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3896,"uris":["http://zotero.org/users/1562642/items/53BVTQNG"],"uri":["http://zotero.org/users/1562642/items/53BVTQNG"],"itemData":{"id":3896,"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6D34E3" w:rsidRPr="006D34E3">
        <w:rPr>
          <w:rFonts w:cs="Arial"/>
        </w:rPr>
        <w:t>[301,323]</w:t>
      </w:r>
      <w:r w:rsidR="00E70DEE">
        <w:fldChar w:fldCharType="end"/>
      </w:r>
      <w:r w:rsidR="00E70DEE">
        <w:t xml:space="preserve">, while one simply noted “comparable… ethnic backgrounds” between groups </w:t>
      </w:r>
      <w:r w:rsidR="00E70DEE">
        <w:fldChar w:fldCharType="begin"/>
      </w:r>
      <w:r w:rsidR="006D34E3">
        <w:instrText xml:space="preserve"> ADDIN ZOTERO_ITEM CSL_CITATION {"citationID":"a27n1aho3te","properties":{"formattedCitation":"[324]","plainCitation":"[324]"},"citationItems":[{"id":3695,"uris":["http://zotero.org/users/1562642/items/VANIRJR6"],"uri":["http://zotero.org/users/1562642/items/VANIRJR6"],"itemData":{"id":3695,"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6D34E3" w:rsidRPr="006D34E3">
        <w:rPr>
          <w:rFonts w:cs="Arial"/>
        </w:rPr>
        <w:t>[324]</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w:t>
      </w:r>
      <w:r w:rsidR="004E2DB1">
        <w:t>mTBI</w:t>
      </w:r>
      <w:r w:rsidR="005C63A6">
        <w:t xml:space="preserve"> </w:t>
      </w:r>
      <w:r w:rsidR="00E70DEE">
        <w:fldChar w:fldCharType="begin"/>
      </w:r>
      <w:r w:rsidR="006D34E3">
        <w:instrText xml:space="preserve"> ADDIN ZOTERO_ITEM CSL_CITATION {"citationID":"ak3fgn3nm8","properties":{"formattedCitation":"[262]","plainCitation":"[262]"},"citationItems":[{"id":4645,"uris":["http://zotero.org/users/1562642/items/FEZ7PS2H"],"uri":["http://zotero.org/users/1562642/items/FEZ7PS2H"],"itemData":{"id":4645,"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6D34E3" w:rsidRPr="006D34E3">
        <w:rPr>
          <w:rFonts w:cs="Arial"/>
        </w:rPr>
        <w:t>[262]</w:t>
      </w:r>
      <w:r w:rsidR="00E70DEE">
        <w:fldChar w:fldCharType="end"/>
      </w:r>
      <w:r w:rsidR="00F739EA">
        <w:t xml:space="preserve">. Therefore, </w:t>
      </w:r>
      <w:r w:rsidR="00A67237">
        <w:t>for the purposes of this review</w:t>
      </w:r>
      <w:r w:rsidR="004E2DB1">
        <w:t>,</w:t>
      </w:r>
      <w:r w:rsidR="00A67237">
        <w:t xml:space="preserve">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4A026263"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883118">
        <w:t>1</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883118">
        <w:t>2</w:t>
      </w:r>
      <w:r w:rsidR="00B325F2">
        <w:t xml:space="preserve"> </w:t>
      </w:r>
      <w:r w:rsidR="007073FD">
        <w:t>for frequencies of these descriptors</w:t>
      </w:r>
      <w:r w:rsidR="00A612F0">
        <w:t xml:space="preserve">. </w:t>
      </w:r>
    </w:p>
    <w:p w14:paraId="77167AA6" w14:textId="2522E37B" w:rsidR="007126CC" w:rsidRDefault="007126CC" w:rsidP="005025B5">
      <w:pPr>
        <w:spacing w:line="480" w:lineRule="auto"/>
        <w:ind w:firstLine="720"/>
      </w:pPr>
      <w:r>
        <w:t xml:space="preserve">&lt;Insert Table </w:t>
      </w:r>
      <w:r w:rsidR="00883118">
        <w:t>1</w:t>
      </w:r>
      <w:r>
        <w:t xml:space="preserve"> approximately here&gt;</w:t>
      </w:r>
    </w:p>
    <w:p w14:paraId="5CBE631A" w14:textId="59F29BD9" w:rsidR="007126CC" w:rsidRDefault="007126CC" w:rsidP="005025B5">
      <w:pPr>
        <w:spacing w:line="480" w:lineRule="auto"/>
        <w:ind w:firstLine="720"/>
      </w:pPr>
      <w:r>
        <w:t xml:space="preserve">&lt;Insert Table </w:t>
      </w:r>
      <w:r w:rsidR="00883118">
        <w:t>2</w:t>
      </w:r>
      <w:r>
        <w:t xml:space="preserve"> approximately here&gt;</w:t>
      </w:r>
    </w:p>
    <w:p w14:paraId="71973E10" w14:textId="372266BF"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 xml:space="preserve">individuals identified as “White” (n = 26037, 35.00%) or “Caucasian” (n = 8816, 11.85%) accounted for 46.53% of all participants, with individuals identified as “Hispanic” (n = 12903, 17.34%) or African-American (n = 3772, 5.07%) accounting for the next largest </w:t>
      </w:r>
      <w:r w:rsidR="007353E0">
        <w:lastRenderedPageBreak/>
        <w:t>proportions of the participants</w:t>
      </w:r>
      <w:r w:rsidR="007073FD">
        <w:t xml:space="preserve"> (Table </w:t>
      </w:r>
      <w:r w:rsidR="00883118">
        <w:t>1</w:t>
      </w:r>
      <w:r w:rsidR="007073FD">
        <w:t xml:space="preserve">). </w:t>
      </w:r>
      <w:r w:rsidR="0081297F">
        <w:t>Furthermore</w:t>
      </w:r>
      <w:r w:rsidR="007353E0">
        <w:t xml:space="preserve"> individuals identified as “White” or “Caucasian” accounted for more than 50% of the participants in 66.25% (n = 106) of the 160 articles (Table </w:t>
      </w:r>
      <w:r w:rsidR="00883118">
        <w:t>1</w:t>
      </w:r>
      <w:r w:rsidR="007353E0">
        <w:t>).</w:t>
      </w:r>
      <w:r w:rsidR="005C63A6">
        <w:t>P</w:t>
      </w:r>
      <w:r w:rsidR="009930DA">
        <w:t xml:space="preserve">articipants </w:t>
      </w:r>
      <w:r w:rsidR="007353E0">
        <w:t>specifically identified as being from the</w:t>
      </w:r>
      <w:r w:rsidR="009930DA">
        <w:t xml:space="preserve"> United States </w:t>
      </w:r>
      <w:r w:rsidR="00F7466F">
        <w:t xml:space="preserve">were the majority of </w:t>
      </w:r>
      <w:r w:rsidR="00883118">
        <w:t>all</w:t>
      </w:r>
      <w:r w:rsidR="00F7466F">
        <w:t xml:space="preserve"> participants </w:t>
      </w:r>
      <w:r w:rsidR="005C63A6">
        <w:t xml:space="preserve">across the 10 articles reporting country of origin </w:t>
      </w:r>
      <w:r w:rsidR="00F7466F">
        <w:t xml:space="preserve">(n = </w:t>
      </w:r>
      <w:r w:rsidR="00067D01">
        <w:t>31793</w:t>
      </w:r>
      <w:r w:rsidR="00F7466F">
        <w:t xml:space="preserve">, </w:t>
      </w:r>
      <w:r w:rsidR="00EE0390">
        <w:t>92.04</w:t>
      </w:r>
      <w:r w:rsidR="00F7466F">
        <w:t>%</w:t>
      </w:r>
      <w:r w:rsidR="007073FD">
        <w:t xml:space="preserve">; Table </w:t>
      </w:r>
      <w:r w:rsidR="00883118">
        <w:t>2</w:t>
      </w:r>
      <w:r w:rsidR="007073FD">
        <w:t>)</w:t>
      </w:r>
      <w:r w:rsidR="003E6C16">
        <w:t>.</w:t>
      </w:r>
      <w:r w:rsidR="005D4373">
        <w:t xml:space="preserve"> </w:t>
      </w:r>
    </w:p>
    <w:p w14:paraId="7C112F83" w14:textId="0FFBFA20"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 xml:space="preserve">football players </w:t>
      </w:r>
      <w:r>
        <w:fldChar w:fldCharType="begin"/>
      </w:r>
      <w:r w:rsidR="006D34E3">
        <w:instrText xml:space="preserve"> ADDIN ZOTERO_ITEM CSL_CITATION {"citationID":"lki5efmtp","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6D34E3" w:rsidRPr="006D34E3">
        <w:rPr>
          <w:rFonts w:cs="Arial"/>
        </w:rPr>
        <w:t>[54]</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6D34E3">
        <w:instrText xml:space="preserve"> ADDIN ZOTERO_ITEM CSL_CITATION {"citationID":"23np0b5min","properties":{"formattedCitation":"[61]","plainCitation":"[61]"},"citationItems":[{"id":4317,"uris":["http://zotero.org/users/1562642/items/KCJKXVZC"],"uri":["http://zotero.org/users/1562642/items/KCJKXVZC"],"itemData":{"id":4317,"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6D34E3" w:rsidRPr="006D34E3">
        <w:rPr>
          <w:rFonts w:cs="Arial"/>
        </w:rPr>
        <w:t>[61]</w:t>
      </w:r>
      <w:r w:rsidR="00251B34">
        <w:fldChar w:fldCharType="end"/>
      </w:r>
      <w:r w:rsidR="00251B34">
        <w:t xml:space="preserve">.  </w:t>
      </w:r>
      <w:r w:rsidR="00696BCD">
        <w:t xml:space="preserve">Furthermore, while </w:t>
      </w:r>
      <w:r w:rsidR="004E2DB1">
        <w:t>W</w:t>
      </w:r>
      <w:r w:rsidR="00696BCD">
        <w:t>hite individuals were more likely to report amnesia than individuals identified as “other”, there were no difference between amnesia and non-amnesia groups on ImPACT subscales</w:t>
      </w:r>
      <w:r w:rsidR="00EE0390">
        <w:t xml:space="preserve"> </w:t>
      </w:r>
      <w:r w:rsidR="00EE0390">
        <w:fldChar w:fldCharType="begin"/>
      </w:r>
      <w:r w:rsidR="006D34E3">
        <w:instrText xml:space="preserve"> ADDIN ZOTERO_ITEM CSL_CITATION {"citationID":"a1dcquhmi22","properties":{"formattedCitation":"[66]","plainCitation":"[66]"},"citationItems":[{"id":61,"uris":["http://zotero.org/users/1562642/items/6SJM2BRW"],"uri":["http://zotero.org/users/1562642/items/6SJM2BRW"],"itemData":{"id":61,"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6D34E3" w:rsidRPr="006D34E3">
        <w:rPr>
          <w:rFonts w:cs="Arial"/>
        </w:rPr>
        <w:t>[66]</w:t>
      </w:r>
      <w:r w:rsidR="00EE0390">
        <w:fldChar w:fldCharType="end"/>
      </w:r>
      <w:r w:rsidR="00696BCD">
        <w:t xml:space="preserve">. </w:t>
      </w:r>
    </w:p>
    <w:p w14:paraId="1D45F9F2" w14:textId="700783DF"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6D34E3">
        <w:instrText xml:space="preserve"> ADDIN ZOTERO_ITEM CSL_CITATION {"citationID":"2f06qr53q","properties":{"formattedCitation":"[41]","plainCitation":"[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6D34E3" w:rsidRPr="006D34E3">
        <w:rPr>
          <w:rFonts w:cs="Arial"/>
        </w:rPr>
        <w:t>[41]</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6D34E3">
        <w:instrText xml:space="preserve"> ADDIN ZOTERO_ITEM CSL_CITATION {"citationID":"1moqv2f8fv","properties":{"formattedCitation":"[59]","plainCitation":"[59]"},"citationItems":[{"id":4338,"uris":["http://zotero.org/users/1562642/items/C77QXW6N"],"uri":["http://zotero.org/users/1562642/items/C77QXW6N"],"itemData":{"id":4338,"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6D34E3" w:rsidRPr="006D34E3">
        <w:rPr>
          <w:rFonts w:cs="Arial"/>
        </w:rPr>
        <w:t>[59]</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6D34E3">
        <w:instrText xml:space="preserve"> ADDIN ZOTERO_ITEM CSL_CITATION {"citationID":"a28noauvhv9","properties":{"formattedCitation":"[58]","plainCitation":"[58]"},"citationItems":[{"id":4031,"uris":["http://zotero.org/users/1562642/items/H94AAWHK"],"uri":["http://zotero.org/users/1562642/items/H94AAWHK"],"itemData":{"id":4031,"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6D34E3" w:rsidRPr="006D34E3">
        <w:rPr>
          <w:rFonts w:cs="Arial"/>
        </w:rPr>
        <w:t>[58]</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6692728B" w:rsidR="00AC0E5B" w:rsidRDefault="00A43DFE" w:rsidP="005025B5">
      <w:pPr>
        <w:spacing w:line="480" w:lineRule="auto"/>
        <w:ind w:firstLine="720"/>
      </w:pPr>
      <w:r>
        <w:lastRenderedPageBreak/>
        <w:t>L</w:t>
      </w:r>
      <w:r w:rsidR="00AC0E5B">
        <w:t xml:space="preserve">ower test-retest reliability on ImPACT for </w:t>
      </w:r>
      <w:r w:rsidR="004376AB">
        <w:t xml:space="preserve">American </w:t>
      </w:r>
      <w:r w:rsidR="00AC0E5B">
        <w:t xml:space="preserve">college students compared to Irish students was reported in one article </w:t>
      </w:r>
      <w:r w:rsidR="00AC0E5B">
        <w:fldChar w:fldCharType="begin"/>
      </w:r>
      <w:r w:rsidR="006D34E3">
        <w:instrText xml:space="preserve"> ADDIN ZOTERO_ITEM CSL_CITATION {"citationID":"62lhnrura","properties":{"formattedCitation":"[67]","plainCitation":"[67]"},"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6D34E3">
        <w:instrText xml:space="preserve"> ADDIN ZOTERO_ITEM CSL_CITATION {"citationID":"8u8girbo4","properties":{"formattedCitation":"[67]","plainCitation":"[67]"},"citationItems":[{"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While these timeframes inform about the long-term stability of the test, the dissimilarity does not permit cross-cultural comparison.</w:t>
      </w:r>
    </w:p>
    <w:p w14:paraId="41C628AC" w14:textId="4AB1166D" w:rsidR="00E22667" w:rsidRPr="00820946" w:rsidRDefault="00820946" w:rsidP="00820946">
      <w:pPr>
        <w:spacing w:line="480" w:lineRule="auto"/>
        <w:rPr>
          <w:b/>
        </w:rPr>
      </w:pPr>
      <w:r w:rsidRPr="00820946">
        <w:rPr>
          <w:b/>
        </w:rPr>
        <w:t xml:space="preserve">3.4 </w:t>
      </w:r>
      <w:r w:rsidR="001579F4" w:rsidRPr="00820946">
        <w:rPr>
          <w:b/>
        </w:rPr>
        <w:t>Articles r</w:t>
      </w:r>
      <w:r w:rsidR="00E22667" w:rsidRPr="00820946">
        <w:rPr>
          <w:b/>
        </w:rPr>
        <w:t xml:space="preserve">eporting </w:t>
      </w:r>
      <w:r w:rsidR="001579F4" w:rsidRPr="00820946">
        <w:rPr>
          <w:b/>
        </w:rPr>
        <w:t>l</w:t>
      </w:r>
      <w:r w:rsidR="00E22667" w:rsidRPr="00820946">
        <w:rPr>
          <w:b/>
        </w:rPr>
        <w:t>anguage</w:t>
      </w:r>
      <w:r w:rsidR="001579F4" w:rsidRPr="00820946">
        <w:rPr>
          <w:b/>
        </w:rPr>
        <w:t>.</w:t>
      </w:r>
    </w:p>
    <w:p w14:paraId="54E145B5" w14:textId="5FF73076" w:rsidR="00255D91" w:rsidRDefault="00D82134" w:rsidP="005025B5">
      <w:pPr>
        <w:spacing w:line="480" w:lineRule="auto"/>
        <w:ind w:firstLine="720"/>
      </w:pPr>
      <w:r>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6D34E3">
        <w:instrText xml:space="preserve"> ADDIN ZOTERO_ITEM CSL_CITATION {"citationID":"a13fka7uvoh","properties":{"formattedCitation":"[323]","plainCitation":"[323]"},"citationItems":[{"id":60,"uris":["http://zotero.org/users/1562642/items/6EZ39SX9"],"uri":["http://zotero.org/users/1562642/items/6EZ39SX9"],"itemData":{"id":60,"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6D34E3" w:rsidRPr="006D34E3">
        <w:rPr>
          <w:rFonts w:cs="Arial"/>
        </w:rPr>
        <w:t>[323]</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883118">
        <w:t>3</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391EEB82" w:rsidR="007126CC" w:rsidRDefault="007126CC" w:rsidP="005025B5">
      <w:pPr>
        <w:spacing w:line="480" w:lineRule="auto"/>
        <w:ind w:firstLine="720"/>
      </w:pPr>
      <w:r>
        <w:t xml:space="preserve">&lt;Insert Table </w:t>
      </w:r>
      <w:r w:rsidR="00883118">
        <w:t>3</w:t>
      </w:r>
      <w:r>
        <w:t xml:space="preserve"> approximately here&gt;</w:t>
      </w:r>
    </w:p>
    <w:p w14:paraId="1A2ED0C9" w14:textId="6FE35DBA"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w:t>
      </w:r>
      <w:r w:rsidR="001579F4">
        <w:lastRenderedPageBreak/>
        <w:t>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6D34E3">
        <w:instrText xml:space="preserve"> ADDIN ZOTERO_ITEM CSL_CITATION {"citationID":"l86rr9paa","properties":{"formattedCitation":"[53,60,63]","plainCitation":"[53,60,63]"},"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6D34E3" w:rsidRPr="006D34E3">
        <w:rPr>
          <w:rFonts w:cs="Arial"/>
        </w:rPr>
        <w:t>[53,60,63]</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6D34E3">
        <w:instrText xml:space="preserve"> ADDIN ZOTERO_ITEM CSL_CITATION {"citationID":"14guhgldb1","properties":{"formattedCitation":"[62]","plainCitation":"[62]"},"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6D34E3" w:rsidRPr="006D34E3">
        <w:rPr>
          <w:rFonts w:cs="Arial"/>
        </w:rPr>
        <w:t>[62]</w:t>
      </w:r>
      <w:r w:rsidR="00AC0E5B">
        <w:fldChar w:fldCharType="end"/>
      </w:r>
      <w:r w:rsidR="00AC0E5B">
        <w:t>. However, no between-group comparisons were made to determine whether there were systemat</w:t>
      </w:r>
      <w:r w:rsidR="002A6AF5">
        <w:t>ic differences.</w:t>
      </w:r>
      <w:r w:rsidR="00D52DC7">
        <w:tab/>
      </w:r>
    </w:p>
    <w:p w14:paraId="06B208D6" w14:textId="502EF66D" w:rsidR="00E542C3" w:rsidRDefault="00820946" w:rsidP="005025B5">
      <w:pPr>
        <w:spacing w:line="480" w:lineRule="auto"/>
        <w:jc w:val="center"/>
        <w:rPr>
          <w:b/>
        </w:rPr>
      </w:pPr>
      <w:r>
        <w:rPr>
          <w:b/>
        </w:rPr>
        <w:t xml:space="preserve">4 </w:t>
      </w:r>
      <w:r w:rsidR="00281749">
        <w:rPr>
          <w:b/>
        </w:rPr>
        <w:t>Summary</w:t>
      </w:r>
    </w:p>
    <w:p w14:paraId="0F471308" w14:textId="19B8098F" w:rsidR="00261582" w:rsidRDefault="00742F3D" w:rsidP="005025B5">
      <w:pPr>
        <w:spacing w:line="480" w:lineRule="auto"/>
      </w:pPr>
      <w:r>
        <w:rPr>
          <w:b/>
        </w:rPr>
        <w:tab/>
      </w:r>
      <w:r w:rsidR="00AC66E1">
        <w:t xml:space="preserve">Concussion </w:t>
      </w:r>
      <w:r w:rsidR="004E2DB1">
        <w:t xml:space="preserve">is </w:t>
      </w:r>
      <w:r w:rsidR="00AC66E1">
        <w:t xml:space="preserve">a public health crisis. The demand for objecti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a means to track functioning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6D34E3">
        <w:instrText xml:space="preserve"> ADDIN ZOTERO_ITEM CSL_CITATION {"citationID":"a18e0itlact","properties":{"formattedCitation":"[325]","plainCitation":"[325]"},"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6D34E3" w:rsidRPr="006D34E3">
        <w:rPr>
          <w:rFonts w:cs="Arial"/>
        </w:rPr>
        <w:t>[325]</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74830BA2"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r w:rsidR="005C63A6">
        <w:t>White</w:t>
      </w:r>
      <w:r w:rsidR="005C63A6">
        <w:t xml:space="preserve"> </w:t>
      </w:r>
      <w:r w:rsidR="00C01F1E">
        <w:t xml:space="preserve">or English-speaking participants are the majority of, or only, </w:t>
      </w:r>
      <w:r w:rsidR="00C01F1E">
        <w:lastRenderedPageBreak/>
        <w:t xml:space="preserve">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56B01076"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ImPACT,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t>
      </w:r>
      <w:r w:rsidR="004E2DB1">
        <w:t>W</w:t>
      </w:r>
      <w:r w:rsidR="00E450FB">
        <w:t>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6D34E3">
        <w:instrText xml:space="preserve"> ADDIN ZOTERO_ITEM CSL_CITATION {"citationID":"qji14uab2","properties":{"formattedCitation":"[53,60,63]","plainCitation":"[53,60,63]"},"citationItems":[{"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60,63]</w:t>
      </w:r>
      <w:r w:rsidR="00AF1261">
        <w:fldChar w:fldCharType="end"/>
      </w:r>
      <w:r w:rsidR="00AF1261">
        <w:t xml:space="preserve">. This is true even when these bilingual individuals take the test in the language that they prefer </w:t>
      </w:r>
      <w:r w:rsidR="00AF1261">
        <w:fldChar w:fldCharType="begin"/>
      </w:r>
      <w:r w:rsidR="006D34E3">
        <w:instrText xml:space="preserve"> ADDIN ZOTERO_ITEM CSL_CITATION {"citationID":"jlodgoeuc","properties":{"formattedCitation":"[53]","plainCitation":"[5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6D34E3">
        <w:instrText xml:space="preserve"> ADDIN ZOTERO_ITEM CSL_CITATION {"citationID":"ak25temf0h","properties":{"formattedCitation":"[13,17,22,53,60,63]","plainCitation":"[13,17,22,53,60,6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uris":["http://zotero.org/users/1562642/items/3EI2HC36"],"uri":["http://zotero.org/users/1562642/items/3EI2HC36"],"itemData":{"id":14,"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4,"uris":["http://zotero.org/users/1562642/items/AK3P39GP"],"uri":["http://zotero.org/users/1562642/items/AK3P39GP"],"itemData":{"id":2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784,"uris":["http://zotero.org/users/1562642/items/Z8VP2X9M"],"uri":["http://zotero.org/users/1562642/items/Z8VP2X9M"],"itemData":{"id":1784,"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6D34E3" w:rsidRPr="006D34E3">
        <w:rPr>
          <w:rFonts w:cs="Arial"/>
        </w:rPr>
        <w:t>[13,17,22,53,60,63]</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6D34E3">
        <w:instrText xml:space="preserve"> ADDIN ZOTERO_ITEM CSL_CITATION {"citationID":"1jl80ishll","properties":{"formattedCitation":"[62,67]","plainCitation":"[62,67]"},"citationItems":[{"id":68,"uris":["http://zotero.org/users/1562642/items/DB9I4H4A"],"uri":["http://zotero.org/users/1562642/items/DB9I4H4A"],"itemData":{"id":68,"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2,"uris":["http://zotero.org/users/1562642/items/AG4TXDJQ"],"uri":["http://zotero.org/users/1562642/items/AG4TXDJQ"],"itemData":{"id":72,"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6D34E3" w:rsidRPr="006D34E3">
        <w:rPr>
          <w:rFonts w:cs="Arial"/>
        </w:rPr>
        <w:t>[62,67]</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6D34E3">
        <w:instrText xml:space="preserve"> ADDIN ZOTERO_ITEM CSL_CITATION {"citationID":"22h3u16uj3","properties":{"formattedCitation":"[54]","plainCitation":"[54]"},"citationItems":[{"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6D34E3" w:rsidRPr="006D34E3">
        <w:rPr>
          <w:rFonts w:cs="Arial"/>
        </w:rPr>
        <w:t>[54]</w:t>
      </w:r>
      <w:r w:rsidR="00AF1261">
        <w:fldChar w:fldCharType="end"/>
      </w:r>
      <w:r w:rsidR="00AF1261">
        <w:t xml:space="preserve"> and increased likelihood of cognitive impairment </w:t>
      </w:r>
      <w:r w:rsidR="00AF1261">
        <w:fldChar w:fldCharType="begin"/>
      </w:r>
      <w:r w:rsidR="006D34E3">
        <w:instrText xml:space="preserve"> ADDIN ZOTERO_ITEM CSL_CITATION {"citationID":"WO2jHNC6","properties":{"formattedCitation":"[41]","plainCitation":"[41]"},"citationItems":[{"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6D34E3" w:rsidRPr="006D34E3">
        <w:rPr>
          <w:rFonts w:cs="Arial"/>
        </w:rPr>
        <w:t>[41]</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2624C7F"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w:t>
      </w:r>
      <w:r w:rsidR="00464E8E">
        <w:lastRenderedPageBreak/>
        <w:t xml:space="preserve">the representativeness of the samples drawn. </w:t>
      </w:r>
      <w:r w:rsidR="004376AB">
        <w:t>Second</w:t>
      </w:r>
      <w:r w:rsidR="00464E8E">
        <w:t>, it does not permit the reader to judge the populations on whom the results are valid</w:t>
      </w:r>
      <w:r w:rsidR="008947C8">
        <w:t xml:space="preserve"> and generalizable</w:t>
      </w:r>
      <w:r w:rsidR="00464E8E">
        <w:t xml:space="preserve">. </w:t>
      </w:r>
      <w:r w:rsidR="004376AB">
        <w:t>Third</w:t>
      </w:r>
      <w:r w:rsidR="00464E8E">
        <w:t>, it does not allow for testing and evaluating outcomes for differences across racial, cultural/ethnic, and linguistic populations.</w:t>
      </w:r>
    </w:p>
    <w:p w14:paraId="18C91A7A" w14:textId="6E071527" w:rsidR="00464E8E" w:rsidRDefault="00820946" w:rsidP="005025B5">
      <w:pPr>
        <w:spacing w:line="480" w:lineRule="auto"/>
        <w:rPr>
          <w:b/>
        </w:rPr>
      </w:pPr>
      <w:r>
        <w:rPr>
          <w:b/>
        </w:rPr>
        <w:t xml:space="preserve">4.1 </w:t>
      </w:r>
      <w:r w:rsidR="005471F5">
        <w:rPr>
          <w:b/>
        </w:rPr>
        <w:t>Recommendations</w:t>
      </w:r>
      <w:r w:rsidR="005471F5" w:rsidRPr="005471F5">
        <w:rPr>
          <w:b/>
        </w:rPr>
        <w:t xml:space="preserve"> for Research </w:t>
      </w:r>
    </w:p>
    <w:p w14:paraId="3FBB5921" w14:textId="5C828244"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race, culture/ethnicity, and language (primary, bilingual status) of participants. Doing so</w:t>
      </w:r>
      <w:r w:rsidR="008947C8">
        <w:t>,</w:t>
      </w:r>
      <w:r>
        <w:t xml:space="preserve"> will allow for better </w:t>
      </w:r>
      <w:r w:rsidR="009707AF">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Furthermore, reporting these demographic</w:t>
      </w:r>
      <w:r w:rsidR="005C63A6">
        <w:t xml:space="preserve"> </w:t>
      </w:r>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6D34E3">
        <w:instrText xml:space="preserve"> ADDIN ZOTERO_ITEM CSL_CITATION {"citationID":"adldbm40ck","properties":{"formattedCitation":"[325]","plainCitation":"[325]"},"citationItems":[{"id":16,"uris":["http://zotero.org/users/1562642/items/52UQ9B5G"],"uri":["http://zotero.org/users/1562642/items/52UQ9B5G"],"itemData":{"id":16,"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6D34E3" w:rsidRPr="006D34E3">
        <w:rPr>
          <w:rFonts w:cs="Arial"/>
        </w:rPr>
        <w:t>[325]</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51457A99" w:rsidR="007751AC" w:rsidRDefault="007751AC" w:rsidP="005025B5">
      <w:pPr>
        <w:spacing w:line="480" w:lineRule="auto"/>
      </w:pPr>
      <w:r>
        <w:tab/>
        <w:t xml:space="preserve">Second, </w:t>
      </w:r>
      <w:r w:rsidR="008947C8">
        <w:t xml:space="preserve">future </w:t>
      </w:r>
      <w:r>
        <w:t>research</w:t>
      </w:r>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02BF1">
        <w:t xml:space="preserve"> </w:t>
      </w:r>
      <w:r w:rsidR="00602BF1">
        <w:fldChar w:fldCharType="begin"/>
      </w:r>
      <w:r w:rsidR="006D34E3">
        <w:instrText xml:space="preserve"> ADDIN ZOTERO_ITEM CSL_CITATION {"citationID":"alv48c063u","properties":{"formattedCitation":"[53,63]","plainCitation":"[53,6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6D34E3" w:rsidRPr="006D34E3">
        <w:rPr>
          <w:rFonts w:cs="Arial"/>
        </w:rPr>
        <w:t>[53,63]</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6B3BA289" w:rsidR="007751AC" w:rsidRDefault="00820946" w:rsidP="005025B5">
      <w:pPr>
        <w:spacing w:line="480" w:lineRule="auto"/>
        <w:rPr>
          <w:b/>
        </w:rPr>
      </w:pPr>
      <w:r>
        <w:rPr>
          <w:b/>
        </w:rPr>
        <w:lastRenderedPageBreak/>
        <w:t xml:space="preserve">4.2 </w:t>
      </w:r>
      <w:r w:rsidR="007751AC">
        <w:rPr>
          <w:b/>
        </w:rPr>
        <w:t>Recommendations for Practice</w:t>
      </w:r>
    </w:p>
    <w:p w14:paraId="30F9C3AF" w14:textId="4F0E37EB"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6D34E3">
        <w:instrText xml:space="preserve"> ADDIN ZOTERO_ITEM CSL_CITATION {"citationID":"a1c28au5gga","properties":{"formattedCitation":"[11,15,16,20,326]","plainCitation":"[11,15,16,20,326]"},"citationItems":[{"id":31,"uris":["http://zotero.org/users/1562642/items/B5UBJEG6"],"uri":["http://zotero.org/users/1562642/items/B5UBJEG6"],"itemData":{"id":31,"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6,"uris":["http://zotero.org/users/1562642/items/5KN8325G"],"uri":["http://zotero.org/users/1562642/items/5KN8325G"],"itemData":{"id":26,"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9,"uris":["http://zotero.org/users/1562642/items/VHB45TRM"],"uri":["http://zotero.org/users/1562642/items/VHB45TRM"],"itemData":{"id":19,"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3,"uris":["http://zotero.org/users/1562642/items/2BIB7WJ6"],"uri":["http://zotero.org/users/1562642/items/2BIB7WJ6"],"itemData":{"id":23,"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0,"uris":["http://zotero.org/users/1562642/items/C4ZXCKT3"],"uri":["http://zotero.org/users/1562642/items/C4ZXCKT3"],"itemData":{"id":10,"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6D34E3" w:rsidRPr="006D34E3">
        <w:rPr>
          <w:rFonts w:cs="Arial"/>
        </w:rPr>
        <w:t>[11,15,16,20,326]</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6D34E3">
        <w:instrText xml:space="preserve"> ADDIN ZOTERO_ITEM CSL_CITATION {"citationID":"a2cmlhcelcn","properties":{"formattedCitation":"[41,53,54,60,63]","plainCitation":"[41,53,54,60,63]"},"citationItems":[{"id":4746,"uris":["http://zotero.org/users/1562642/items/C35NUQIP"],"uri":["http://zotero.org/users/1562642/items/C35NUQIP"],"itemData":{"id":4746,"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1,"uris":["http://zotero.org/users/1562642/items/EI9BNGMX"],"uri":["http://zotero.org/users/1562642/items/EI9BNGMX"],"itemData":{"id":4391,"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3,"uris":["http://zotero.org/users/1562642/items/F689A7AU"],"uri":["http://zotero.org/users/1562642/items/F689A7AU"],"itemData":{"id":4333,"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2,"uris":["http://zotero.org/users/1562642/items/PIUDATJM"],"uri":["http://zotero.org/users/1562642/items/PIUDATJM"],"itemData":{"id":4372,"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1,"uris":["http://zotero.org/users/1562642/items/UWBB5IC5"],"uri":["http://zotero.org/users/1562642/items/UWBB5IC5"],"itemData":{"id":4181,"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6D34E3" w:rsidRPr="006D34E3">
        <w:rPr>
          <w:rFonts w:cs="Arial"/>
        </w:rPr>
        <w:t>[41,53,54,60,63]</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0B366248" w:rsidR="003F6906" w:rsidRDefault="00820946" w:rsidP="005025B5">
      <w:pPr>
        <w:spacing w:line="480" w:lineRule="auto"/>
      </w:pPr>
      <w:r>
        <w:rPr>
          <w:b/>
        </w:rPr>
        <w:t xml:space="preserve">4.3 </w:t>
      </w:r>
      <w:r w:rsidR="003F6906">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lastRenderedPageBreak/>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427AC722" w14:textId="77777777" w:rsidR="006D34E3" w:rsidRDefault="00E542C3" w:rsidP="006D34E3">
      <w:pPr>
        <w:pStyle w:val="Bibliography"/>
      </w:pPr>
      <w:r>
        <w:rPr>
          <w:b/>
        </w:rPr>
        <w:fldChar w:fldCharType="begin"/>
      </w:r>
      <w:r w:rsidR="006D34E3">
        <w:rPr>
          <w:b/>
        </w:rPr>
        <w:instrText xml:space="preserve"> ADDIN ZOTERO_BIBL {"custom":[]} CSL_BIBLIOGRAPHY </w:instrText>
      </w:r>
      <w:r>
        <w:rPr>
          <w:b/>
        </w:rPr>
        <w:fldChar w:fldCharType="separate"/>
      </w:r>
      <w:r w:rsidR="006D34E3">
        <w:t xml:space="preserve">1. Langlois JA, Rutland-Brown W, Wald MM. The epidemiology and impact of traumatic brain injury: a brief overview. J. Head Trauma Rehabil. 2006;21:375–8. </w:t>
      </w:r>
    </w:p>
    <w:p w14:paraId="7B36359F" w14:textId="77777777" w:rsidR="006D34E3" w:rsidRDefault="006D34E3" w:rsidP="006D34E3">
      <w:pPr>
        <w:pStyle w:val="Bibliography"/>
      </w:pPr>
      <w:r>
        <w:t xml:space="preserve">2. McCrea M, Hammeke T, Olsen G, Leo P, Guskiewicz KM. Unreported concussion in high school football players: implications for prevention. Clin. J. Sport Med. 2004;14:13–17. </w:t>
      </w:r>
    </w:p>
    <w:p w14:paraId="69B3FF88" w14:textId="77777777" w:rsidR="006D34E3" w:rsidRDefault="006D34E3" w:rsidP="006D34E3">
      <w:pPr>
        <w:pStyle w:val="Bibliography"/>
      </w:pPr>
      <w:r>
        <w:t xml:space="preserve">3. Meehan WP, Mannix RC, O’Brien MJ, Collins MW. The prevalence of undiagnosed concussions in athletes. Clin. J. Sport Med. Off. J. Can. Acad. Sport Med. 2013;23:339–42. </w:t>
      </w:r>
    </w:p>
    <w:p w14:paraId="395EFE77" w14:textId="77777777" w:rsidR="006D34E3" w:rsidRDefault="006D34E3" w:rsidP="006D34E3">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0C54F0F4" w14:textId="77777777" w:rsidR="006D34E3" w:rsidRDefault="006D34E3" w:rsidP="006D34E3">
      <w:pPr>
        <w:pStyle w:val="Bibliography"/>
      </w:pPr>
      <w:r>
        <w:t xml:space="preserve">5. Hoge CW, McGurk D, Thomas JL, Cox AL, Engel CC, Castro CA. Mild traumatic brain injury in US soldiers returning from Iraq. N. Engl. J. Med. 2008;358:453–463. </w:t>
      </w:r>
    </w:p>
    <w:p w14:paraId="31AC6C53" w14:textId="77777777" w:rsidR="006D34E3" w:rsidRDefault="006D34E3" w:rsidP="006D34E3">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3EC48205" w14:textId="77777777" w:rsidR="006D34E3" w:rsidRDefault="006D34E3" w:rsidP="006D34E3">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13BCD9CD" w14:textId="77777777" w:rsidR="006D34E3" w:rsidRDefault="006D34E3" w:rsidP="006D34E3">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EFC5B19" w14:textId="77777777" w:rsidR="006D34E3" w:rsidRDefault="006D34E3" w:rsidP="006D34E3">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423FAED1" w14:textId="77777777" w:rsidR="006D34E3" w:rsidRDefault="006D34E3" w:rsidP="006D34E3">
      <w:pPr>
        <w:pStyle w:val="Bibliography"/>
      </w:pPr>
      <w:r>
        <w:t xml:space="preserve">10. Manly JJ, Jacobs DM, Ferraro FR. Future directions in neuropsychological assessment with African Americans. Minor. Cross-Cult. Asp. Neuropsychol. Assess. 2002;79–96. </w:t>
      </w:r>
    </w:p>
    <w:p w14:paraId="20224E83" w14:textId="77777777" w:rsidR="006D34E3" w:rsidRDefault="006D34E3" w:rsidP="006D34E3">
      <w:pPr>
        <w:pStyle w:val="Bibliography"/>
      </w:pPr>
      <w:r>
        <w:t xml:space="preserve">11. Manly JJ. Critical issues in cultural neuropsychology: profit from diversity. Neuropsychol. Rev. 2008;18:179–83. </w:t>
      </w:r>
    </w:p>
    <w:p w14:paraId="5F2AAF1C" w14:textId="77777777" w:rsidR="006D34E3" w:rsidRDefault="006D34E3" w:rsidP="006D34E3">
      <w:pPr>
        <w:pStyle w:val="Bibliography"/>
      </w:pPr>
      <w:r>
        <w:t xml:space="preserve">12. Ardila A. Directions of research in cross-cultural neuropsychology. J. Clin. Exp. Neuropsychol. 1995;17:143–150. </w:t>
      </w:r>
    </w:p>
    <w:p w14:paraId="038CB5DE" w14:textId="77777777" w:rsidR="006D34E3" w:rsidRDefault="006D34E3" w:rsidP="006D34E3">
      <w:pPr>
        <w:pStyle w:val="Bibliography"/>
      </w:pPr>
      <w:r>
        <w:lastRenderedPageBreak/>
        <w:t xml:space="preserve">13. Ardila A. Cultural values underlying psychometric cognitive testing. Neuropsychol. Rev. 2005;15:185–195. </w:t>
      </w:r>
    </w:p>
    <w:p w14:paraId="4829C051" w14:textId="77777777" w:rsidR="006D34E3" w:rsidRDefault="006D34E3" w:rsidP="006D34E3">
      <w:pPr>
        <w:pStyle w:val="Bibliography"/>
      </w:pPr>
      <w:r>
        <w:t xml:space="preserve">14. Brickman AM, Cabo R, Manly JJ. Ethical issues in cross-cultural neuropsychology. Appl. Neuropsychol. 2006;13:91–100. </w:t>
      </w:r>
    </w:p>
    <w:p w14:paraId="04C3C5E3" w14:textId="77777777" w:rsidR="006D34E3" w:rsidRDefault="006D34E3" w:rsidP="006D34E3">
      <w:pPr>
        <w:pStyle w:val="Bibliography"/>
      </w:pPr>
      <w:r>
        <w:t xml:space="preserve">15. Fernández AL, Abe J. Bias in cross-cultural neuropsychological testing: problems and possible solutions. Cult. Brain. 2017;1–35. </w:t>
      </w:r>
    </w:p>
    <w:p w14:paraId="658B3C80" w14:textId="77777777" w:rsidR="006D34E3" w:rsidRDefault="006D34E3" w:rsidP="006D34E3">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299CECB1" w14:textId="77777777" w:rsidR="006D34E3" w:rsidRDefault="006D34E3" w:rsidP="006D34E3">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04311540" w14:textId="77777777" w:rsidR="006D34E3" w:rsidRDefault="006D34E3" w:rsidP="006D34E3">
      <w:pPr>
        <w:pStyle w:val="Bibliography"/>
      </w:pPr>
      <w:r>
        <w:t xml:space="preserve">18. Norman MA, Evans JD, Miller WS, Heaton RK. Demographically corrected norms for the California Verbal Learning Test. J. Clin. Exp. Neuropsychol. 2000;22:80–94. </w:t>
      </w:r>
    </w:p>
    <w:p w14:paraId="6A08EEA5" w14:textId="77777777" w:rsidR="006D34E3" w:rsidRDefault="006D34E3" w:rsidP="006D34E3">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73B82B32" w14:textId="77777777" w:rsidR="006D34E3" w:rsidRDefault="006D34E3" w:rsidP="006D34E3">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7B5E15A5" w14:textId="77777777" w:rsidR="006D34E3" w:rsidRDefault="006D34E3" w:rsidP="006D34E3">
      <w:pPr>
        <w:pStyle w:val="Bibliography"/>
      </w:pPr>
      <w:r>
        <w:t>21. Candelaria MA, Llorente AM. The assessment of the Hispanic child. Handb. Clin. Child Neuropsychol. [Internet]. Springer; 2009. p. 401–424. Available from: http://link.springer.com/chapter/10.1007/978-0-387-78867-8_18</w:t>
      </w:r>
    </w:p>
    <w:p w14:paraId="63715E24" w14:textId="77777777" w:rsidR="006D34E3" w:rsidRDefault="006D34E3" w:rsidP="006D34E3">
      <w:pPr>
        <w:pStyle w:val="Bibliography"/>
      </w:pPr>
      <w:r>
        <w:t xml:space="preserve">22. Echemendia RJ, Harris JG, Congett SM, Diaz ML, Puente AE. Neuropsychological training and practices with Hispanics: A national survey. Clin. Neuropsychol. 1997;11:229–43. </w:t>
      </w:r>
    </w:p>
    <w:p w14:paraId="0F356705" w14:textId="77777777" w:rsidR="006D34E3" w:rsidRDefault="006D34E3" w:rsidP="006D34E3">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0EBDD96D" w14:textId="77777777" w:rsidR="006D34E3" w:rsidRDefault="006D34E3" w:rsidP="006D34E3">
      <w:pPr>
        <w:pStyle w:val="Bibliography"/>
      </w:pPr>
      <w:r>
        <w:t xml:space="preserve">24. Jha N, Cantu R, Gennarelli TA, Tator CH, Bailes JE, Giza C, et al. International concussion consensus 2015. Curr. Res. Concussion. 2015;2:68–80. </w:t>
      </w:r>
    </w:p>
    <w:p w14:paraId="244ADD53" w14:textId="77777777" w:rsidR="006D34E3" w:rsidRDefault="006D34E3" w:rsidP="006D34E3">
      <w:pPr>
        <w:pStyle w:val="Bibliography"/>
      </w:pPr>
      <w:r>
        <w:lastRenderedPageBreak/>
        <w:t xml:space="preserve">25. Lovell MR, Iverson GL, Collins MW, Podell K, Johnston KM, Pardini D, et al. Measurement of symptoms following sports-related concussion: reliability and normative data for the post-concussion scale. Appl. Neuropsychol. 2006;13:166–174. </w:t>
      </w:r>
    </w:p>
    <w:p w14:paraId="671991DE" w14:textId="77777777" w:rsidR="006D34E3" w:rsidRDefault="006D34E3" w:rsidP="006D34E3">
      <w:pPr>
        <w:pStyle w:val="Bibliography"/>
      </w:pPr>
      <w:r>
        <w:t xml:space="preserve">26. Meehan WP, Mannix R, Monuteaux MC, Stein CJ, Bachur RG. Early symptom burden predicts recovery after sport-related concussion. Neurology. 2014;83:2204–10. </w:t>
      </w:r>
    </w:p>
    <w:p w14:paraId="5AFDCDE2" w14:textId="77777777" w:rsidR="006D34E3" w:rsidRDefault="006D34E3" w:rsidP="006D34E3">
      <w:pPr>
        <w:pStyle w:val="Bibliography"/>
      </w:pPr>
      <w:r>
        <w:t xml:space="preserve">27. McCrory P. Summary and agreement statement of the 2nd International Conference on Concussion in Sport, Prague 2004. Br. J. Sports Med. 2005;39:i78–86. </w:t>
      </w:r>
    </w:p>
    <w:p w14:paraId="55D047F1" w14:textId="77777777" w:rsidR="006D34E3" w:rsidRDefault="006D34E3" w:rsidP="006D34E3">
      <w:pPr>
        <w:pStyle w:val="Bibliography"/>
      </w:pPr>
      <w:r>
        <w:t xml:space="preserve">28. Harmon KG, Drezner JA, Gammons M, Guskiewicz KM, Halstead M, Herring SA, et al. American Medical Society for Sports Medicine position statement: concussion in sport. Br. J. Sports Med. 2013;47:15–26. </w:t>
      </w:r>
    </w:p>
    <w:p w14:paraId="3264D785" w14:textId="77777777" w:rsidR="006D34E3" w:rsidRDefault="006D34E3" w:rsidP="006D34E3">
      <w:pPr>
        <w:pStyle w:val="Bibliography"/>
      </w:pPr>
      <w:r>
        <w:t xml:space="preserve">29. McCrea MA, Nelson LD, Guskiewicz K. Diagnosis and Management of Acute Concussion. Phys. Med. Rehabil. Clin. N. Am. 2017;28:271–86. </w:t>
      </w:r>
    </w:p>
    <w:p w14:paraId="61ACE387" w14:textId="77777777" w:rsidR="006D34E3" w:rsidRDefault="006D34E3" w:rsidP="006D34E3">
      <w:pPr>
        <w:pStyle w:val="Bibliography"/>
      </w:pPr>
      <w:r>
        <w:t xml:space="preserve">30. Broglio SP, Puetz TW. The effect of sport concussion on neurocognitive function, self-report symptoms and postural control. Sports Med. 2008;38:53–67. </w:t>
      </w:r>
    </w:p>
    <w:p w14:paraId="40A1A68F" w14:textId="77777777" w:rsidR="006D34E3" w:rsidRDefault="006D34E3" w:rsidP="006D34E3">
      <w:pPr>
        <w:pStyle w:val="Bibliography"/>
      </w:pPr>
      <w:r>
        <w:t xml:space="preserve">31. Collins MW, Grindel SH, Lovell MR, Dede DE, Moser DJ, Phalin BR, et al. Relationship between concussion and neuropsychological performance in college football players. JAMA J. Am. Med. Assoc. 1999;282:964–70. </w:t>
      </w:r>
    </w:p>
    <w:p w14:paraId="147F80BD" w14:textId="77777777" w:rsidR="006D34E3" w:rsidRDefault="006D34E3" w:rsidP="006D34E3">
      <w:pPr>
        <w:pStyle w:val="Bibliography"/>
      </w:pPr>
      <w:r>
        <w:t xml:space="preserve">32. Collins MW, Iverson GL, Lovell MR, McKeag DB, Norwig J, Maroon J. On-field predictors of neuropsychological and symptom deficit following sports-related concussion. Clin. J. Sport Med. 2003;13:222–229. </w:t>
      </w:r>
    </w:p>
    <w:p w14:paraId="7A7A7C64" w14:textId="77777777" w:rsidR="006D34E3" w:rsidRDefault="006D34E3" w:rsidP="006D34E3">
      <w:pPr>
        <w:pStyle w:val="Bibliography"/>
      </w:pPr>
      <w:r>
        <w:t xml:space="preserve">33. Covassin T, Elbin RJ, Harris W, Parker T, Kontos AP. The role of age and sex in symptoms, neurocognitive performance, and postural stability in athletes after concussion. Am. J. Sports Med. 2012;40:1303–12. </w:t>
      </w:r>
    </w:p>
    <w:p w14:paraId="48030F33" w14:textId="77777777" w:rsidR="006D34E3" w:rsidRDefault="006D34E3" w:rsidP="006D34E3">
      <w:pPr>
        <w:pStyle w:val="Bibliography"/>
      </w:pPr>
      <w:r>
        <w:t xml:space="preserve">34. Guskiewicz KM. Balance assessment in the management of sport-related concussion. Clin. Sports Med. 2011;30:89–102. </w:t>
      </w:r>
    </w:p>
    <w:p w14:paraId="386AEF92" w14:textId="77777777" w:rsidR="006D34E3" w:rsidRDefault="006D34E3" w:rsidP="006D34E3">
      <w:pPr>
        <w:pStyle w:val="Bibliography"/>
      </w:pPr>
      <w:r>
        <w:t xml:space="preserve">35. Peterson CL, Ferrara MS, Mrazik M, Piland S, Elliott R. Evaluation of neuropsychological domain scores and postural stability following cerebral concussion in sports. Clin. J. Sport Med. 2003;13:230–237. </w:t>
      </w:r>
    </w:p>
    <w:p w14:paraId="797577EC" w14:textId="77777777" w:rsidR="006D34E3" w:rsidRDefault="006D34E3" w:rsidP="006D34E3">
      <w:pPr>
        <w:pStyle w:val="Bibliography"/>
      </w:pPr>
      <w:r>
        <w:t xml:space="preserve">36. Schatz P, Pardini JE, Lovell MR, Collins MW, Podell K. Sensitivity and specificity of the ImPACT test battery for concussion in athletes. Arch. Clin. Neuropsychol. 2006;21:91–9. </w:t>
      </w:r>
    </w:p>
    <w:p w14:paraId="2A86884E" w14:textId="77777777" w:rsidR="006D34E3" w:rsidRDefault="006D34E3" w:rsidP="006D34E3">
      <w:pPr>
        <w:pStyle w:val="Bibliography"/>
      </w:pPr>
      <w:r>
        <w:t xml:space="preserve">37. Valovich McLeod TC, Barr WB, McCrea M, Guskiewicz KM. Psychometric and measurement properties of concussion assessment tools in youth sports. J. Athl. Train. 2006;41:399–408. </w:t>
      </w:r>
    </w:p>
    <w:p w14:paraId="0627DDA6" w14:textId="77777777" w:rsidR="006D34E3" w:rsidRDefault="006D34E3" w:rsidP="006D34E3">
      <w:pPr>
        <w:pStyle w:val="Bibliography"/>
      </w:pPr>
      <w:r>
        <w:lastRenderedPageBreak/>
        <w:t xml:space="preserve">38. Sady MD, Vaughan CG, Gioia GA. Psychometric characteristics of the Postconcussion Symptom Inventory in children and adolescents. Arch. Clin. Neuropsychol. 2014;29:348–63. </w:t>
      </w:r>
    </w:p>
    <w:p w14:paraId="426EDD74" w14:textId="77777777" w:rsidR="006D34E3" w:rsidRDefault="006D34E3" w:rsidP="006D34E3">
      <w:pPr>
        <w:pStyle w:val="Bibliography"/>
      </w:pPr>
      <w:r>
        <w:t xml:space="preserve">39. Schatz P, Sandel N. Sensitivity and specificity of the online version of ImPACT in high school and collegiate athletes. Am. J. Sports Med. 2013;41:321–6. </w:t>
      </w:r>
    </w:p>
    <w:p w14:paraId="3232952A" w14:textId="77777777" w:rsidR="006D34E3" w:rsidRDefault="006D34E3" w:rsidP="006D34E3">
      <w:pPr>
        <w:pStyle w:val="Bibliography"/>
      </w:pPr>
      <w:r>
        <w:t xml:space="preserve">40. Barr WB, McCrea M. Sensitivity and specificity of standardized neurocognitive testing immediately following sports concussion. J. Int. Neuropsychol. Soc. 2001;7:693–702. </w:t>
      </w:r>
    </w:p>
    <w:p w14:paraId="599146EB" w14:textId="77777777" w:rsidR="006D34E3" w:rsidRDefault="006D34E3" w:rsidP="006D34E3">
      <w:pPr>
        <w:pStyle w:val="Bibliography"/>
      </w:pPr>
      <w:r>
        <w:t xml:space="preserve">41. Kontos AP, Elbin RJ, Covassin T, Larson E. Exploring differences in computerized neurocognitive concussion testing between African American and White athletes. Arch. Clin. Neuropsychol. 2010;25:734–44. </w:t>
      </w:r>
    </w:p>
    <w:p w14:paraId="355A9D55" w14:textId="77777777" w:rsidR="006D34E3" w:rsidRDefault="006D34E3" w:rsidP="006D34E3">
      <w:pPr>
        <w:pStyle w:val="Bibliography"/>
      </w:pPr>
      <w:r>
        <w:t xml:space="preserve">42. McCrea M, Kelly JP, Randolph C, Kluge J, Bartolic E, Finn G, et al. Standardized Assessment of Concussion (SAC): on-site mental status evaluation of the athlete. J. Head Trauma Rehabil. 1998;13:27–35. </w:t>
      </w:r>
    </w:p>
    <w:p w14:paraId="7052984C" w14:textId="77777777" w:rsidR="006D34E3" w:rsidRDefault="006D34E3" w:rsidP="006D34E3">
      <w:pPr>
        <w:pStyle w:val="Bibliography"/>
      </w:pPr>
      <w:r>
        <w:t xml:space="preserve">43. Collie A, Maruff P, Makdissi M, McCrory P, McStephen M, Darby D. CogSport: reliability and correlation with conventional cognitive tests used in postconcussion medical evaluations. Clin. J. Sport Med. 2003;13:28–32. </w:t>
      </w:r>
    </w:p>
    <w:p w14:paraId="2BA99452" w14:textId="77777777" w:rsidR="006D34E3" w:rsidRDefault="006D34E3" w:rsidP="006D34E3">
      <w:pPr>
        <w:pStyle w:val="Bibliography"/>
      </w:pPr>
      <w:r>
        <w:t xml:space="preserve">44. McCrea M, Guskiewicz KM, Marshall SW, Barr W, Randolph C, Cantu RC, et al. Acute effects and recovery time following concussion in collegiate football players: The NCAA Concussion Study. JAMA J. Am. Med. Assoc. 2003;290:2556–63. </w:t>
      </w:r>
    </w:p>
    <w:p w14:paraId="23ABD93E" w14:textId="77777777" w:rsidR="006D34E3" w:rsidRDefault="006D34E3" w:rsidP="006D34E3">
      <w:pPr>
        <w:pStyle w:val="Bibliography"/>
      </w:pPr>
      <w:r>
        <w:t xml:space="preserve">45. McCrea M, Kelly JP, Randolph C, Cisler R, Berger L. Immediate neurocognitive effects of concussion. Neurosurgery. 2002;50:1032–1042. </w:t>
      </w:r>
    </w:p>
    <w:p w14:paraId="12B9F5FE" w14:textId="77777777" w:rsidR="006D34E3" w:rsidRDefault="006D34E3" w:rsidP="006D34E3">
      <w:pPr>
        <w:pStyle w:val="Bibliography"/>
      </w:pPr>
      <w:r>
        <w:t xml:space="preserve">46. Belanger HG, Vanderploeg RD. The neuropsychological impact of sports-related concussion: a meta-analysis. J. Int. Neuropsychol. Soc. 2005;11:345–357. </w:t>
      </w:r>
    </w:p>
    <w:p w14:paraId="031EDC48" w14:textId="77777777" w:rsidR="006D34E3" w:rsidRDefault="006D34E3" w:rsidP="006D34E3">
      <w:pPr>
        <w:pStyle w:val="Bibliography"/>
      </w:pPr>
      <w:r>
        <w:t xml:space="preserve">47. Schneider KJ, Iverson GL, Emery CA, McCrory P, Herring SA, Meeuwisse WH. The effects of rest and treatment following sport-related concussion: a systematic review of the literature. Br. J. Sports Med. 2013;47:304–7. </w:t>
      </w:r>
    </w:p>
    <w:p w14:paraId="51F562D0" w14:textId="77777777" w:rsidR="006D34E3" w:rsidRDefault="006D34E3" w:rsidP="006D34E3">
      <w:pPr>
        <w:pStyle w:val="Bibliography"/>
      </w:pPr>
      <w:r>
        <w:t xml:space="preserve">48. Chen J-K, Johnston KM, Frey S, Petrides M, Worsley K, Ptito A. Functional abnormalities in symptomatic concussed athletes: an fMRI study. NeuroImage. 2004;22:68–82. </w:t>
      </w:r>
    </w:p>
    <w:p w14:paraId="4DDCA94B" w14:textId="77777777" w:rsidR="006D34E3" w:rsidRDefault="006D34E3" w:rsidP="006D34E3">
      <w:pPr>
        <w:pStyle w:val="Bibliography"/>
      </w:pPr>
      <w:r>
        <w:t xml:space="preserve">49. Gosselin N, Bottari C, Chen J-K, Petrides M, Tinawi S, de Guise É, et al. Electrophysiology and functional MRI in post-acute mild traumatic brain injury. J. Neurotrauma. 2011;28:329–41. </w:t>
      </w:r>
    </w:p>
    <w:p w14:paraId="25578A06" w14:textId="77777777" w:rsidR="006D34E3" w:rsidRDefault="006D34E3" w:rsidP="006D34E3">
      <w:pPr>
        <w:pStyle w:val="Bibliography"/>
      </w:pPr>
      <w:r>
        <w:t xml:space="preserve">50. McAllister TW, Sparling MB, Flashman LA, Guerin SJ, Mamourian AC, Saykin AJ. Differential working memory load effects after mild traumatic brain injury. NeuroImage. 2001;14:1004–1012. </w:t>
      </w:r>
    </w:p>
    <w:p w14:paraId="2A56D19C" w14:textId="77777777" w:rsidR="006D34E3" w:rsidRDefault="006D34E3" w:rsidP="006D34E3">
      <w:pPr>
        <w:pStyle w:val="Bibliography"/>
      </w:pPr>
      <w:r>
        <w:lastRenderedPageBreak/>
        <w:t xml:space="preserve">51. Tsushima WT, Siu AM. Neuropsychological test performance of Hawai’i high school athletes: updated Hawai’i immediate post-concussion assessment and cognitive testing data. Hawaii J. Med. Public Health. 2014;73:208–11. </w:t>
      </w:r>
    </w:p>
    <w:p w14:paraId="5FB427CF" w14:textId="77777777" w:rsidR="006D34E3" w:rsidRDefault="006D34E3" w:rsidP="006D34E3">
      <w:pPr>
        <w:pStyle w:val="Bibliography"/>
      </w:pPr>
      <w:r>
        <w:t xml:space="preserve">52. Tsushima WT, Oshiro R, Zimbra D. Neuropsychological test performance of Hawai’i high school athletes: Hawai’i ImPACT normative data. Hawaii Med. J. 2008;67:93–5. </w:t>
      </w:r>
    </w:p>
    <w:p w14:paraId="1D681DBF" w14:textId="77777777" w:rsidR="006D34E3" w:rsidRDefault="006D34E3" w:rsidP="006D34E3">
      <w:pPr>
        <w:pStyle w:val="Bibliography"/>
      </w:pPr>
      <w:r>
        <w:t xml:space="preserve">53. Ott S, Schatz P, Solomon G, Ryan JJ. Neurocognitive performance and symptom profiles of Spanish-speaking Hispanic athletes on the ImPACT Test. Arch. Clin. Neuropsychol. 2014;29:152–63. </w:t>
      </w:r>
    </w:p>
    <w:p w14:paraId="3E49F14B" w14:textId="77777777" w:rsidR="006D34E3" w:rsidRDefault="006D34E3" w:rsidP="006D34E3">
      <w:pPr>
        <w:pStyle w:val="Bibliography"/>
      </w:pPr>
      <w:r>
        <w:t xml:space="preserve">54.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35BA99F9" w14:textId="77777777" w:rsidR="006D34E3" w:rsidRDefault="006D34E3" w:rsidP="006D34E3">
      <w:pPr>
        <w:pStyle w:val="Bibliography"/>
      </w:pPr>
      <w:r>
        <w:t xml:space="preserve">55. Maroon JC, Lovell MR, Norwig J, Podell K, Powell JW, Hartl R. Cerebral concussion in athletes: Evaluation and neuropsychological testing. Neurosurgery. 2000;47:659–672. </w:t>
      </w:r>
    </w:p>
    <w:p w14:paraId="52B1A31F" w14:textId="77777777" w:rsidR="006D34E3" w:rsidRDefault="006D34E3" w:rsidP="006D34E3">
      <w:pPr>
        <w:pStyle w:val="Bibliography"/>
      </w:pPr>
      <w:r>
        <w:t xml:space="preserve">56. Macciocchi SN, Seel RT, Thompson N. The impact of mild traumatic brain injury on cognitive functioning following co-occurring spinal cord injury. Arch. Clin. Neuropsychol. 2013;28:684–91. </w:t>
      </w:r>
    </w:p>
    <w:p w14:paraId="03CBC8E9" w14:textId="77777777" w:rsidR="006D34E3" w:rsidRDefault="006D34E3" w:rsidP="006D34E3">
      <w:pPr>
        <w:pStyle w:val="Bibliography"/>
      </w:pPr>
      <w:r>
        <w:t xml:space="preserve">57. Cole WR, Arrieux JP, Schwab K, Ivins BJ, Qashu FM, Lewis SC. Test–retest reliability of four computerized neurocognitive assessment tools in an active duty military population. Arch. Clin. Neuropsychol. 2013;28:732–42. </w:t>
      </w:r>
    </w:p>
    <w:p w14:paraId="3BE754A8" w14:textId="77777777" w:rsidR="006D34E3" w:rsidRDefault="006D34E3" w:rsidP="006D34E3">
      <w:pPr>
        <w:pStyle w:val="Bibliography"/>
      </w:pPr>
      <w:r>
        <w:t xml:space="preserve">58. Barker-Collo S, Jones K, Theadom A, Starkey N, Dowell A, McPherson K, et al. Neuropsychological outcome and its correlates in the first year after adult mild traumatic brain injury: A population-based New Zealand study. Brain Inj. 2015;29:1604–16. </w:t>
      </w:r>
    </w:p>
    <w:p w14:paraId="34A78BD8" w14:textId="77777777" w:rsidR="006D34E3" w:rsidRDefault="006D34E3" w:rsidP="006D34E3">
      <w:pPr>
        <w:pStyle w:val="Bibliography"/>
      </w:pPr>
      <w:r>
        <w:t xml:space="preserve">59. Bernick C, Banks SJ, Shin W, Obuchowski N, Butler S, Noback M, et al. Repeated head trauma is associated with smaller thalamic volumes and slower processing speed: the Professional Fighters’ Brain Health Study. Br. J. Sports Med. 2015;49:1007–11. </w:t>
      </w:r>
    </w:p>
    <w:p w14:paraId="1AACBD01" w14:textId="77777777" w:rsidR="006D34E3" w:rsidRDefault="006D34E3" w:rsidP="006D34E3">
      <w:pPr>
        <w:pStyle w:val="Bibliography"/>
      </w:pPr>
      <w:r>
        <w:t xml:space="preserve">60. Blake ML, Ott S, Villanyi E, Kazhuro K, Schatz P. Influence of language of administration on ImPACT performance by bilingual Spanish–English college students. Arch. Clin. Neuropsychol. 2015;30:302–9. </w:t>
      </w:r>
    </w:p>
    <w:p w14:paraId="6FDB998A" w14:textId="77777777" w:rsidR="006D34E3" w:rsidRDefault="006D34E3" w:rsidP="006D34E3">
      <w:pPr>
        <w:pStyle w:val="Bibliography"/>
      </w:pPr>
      <w:r>
        <w:t xml:space="preserve">61. Broshek DK, Kaushik T, Freeman JR, Erlanger D, Webbe F, Barth JT. Sex differences in outcome following sports-related concussion. J. Neurosurg. 2005;102:856–863. </w:t>
      </w:r>
    </w:p>
    <w:p w14:paraId="569E3C97" w14:textId="77777777" w:rsidR="006D34E3" w:rsidRDefault="006D34E3" w:rsidP="006D34E3">
      <w:pPr>
        <w:pStyle w:val="Bibliography"/>
      </w:pPr>
      <w:r>
        <w:t xml:space="preserve">62. Bruce JM, Echemendia R, Meeuwisse W, Comper P, Sisco A. 1 year test–retest reliability of ImPACT in professional ice hockey players. Clin. Neuropsychol. 2014;28:14–25. </w:t>
      </w:r>
    </w:p>
    <w:p w14:paraId="0F8757A2" w14:textId="77777777" w:rsidR="006D34E3" w:rsidRDefault="006D34E3" w:rsidP="006D34E3">
      <w:pPr>
        <w:pStyle w:val="Bibliography"/>
      </w:pPr>
      <w:r>
        <w:lastRenderedPageBreak/>
        <w:t xml:space="preserve">63. Jones NS, Walter KD, Caplinger R, Wright D, Raasch WG, Young C. Effect of education and language on baseline concussion screening tests in professional baseball players. Clin. J. Sport Med. 2014;24:284–8. </w:t>
      </w:r>
    </w:p>
    <w:p w14:paraId="56398F1B" w14:textId="77777777" w:rsidR="006D34E3" w:rsidRDefault="006D34E3" w:rsidP="006D34E3">
      <w:pPr>
        <w:pStyle w:val="Bibliography"/>
      </w:pPr>
      <w:r>
        <w:t xml:space="preserve">64. Larson EB, Kondiles BR, Starr CR, Zollman FS. Postconcussive complaints, cognition, symptom attribution and effort among veterans. J. Int. Neuropsychol. Soc. 2013;19:88–95. </w:t>
      </w:r>
    </w:p>
    <w:p w14:paraId="7933F3EB" w14:textId="77777777" w:rsidR="006D34E3" w:rsidRDefault="006D34E3" w:rsidP="006D34E3">
      <w:pPr>
        <w:pStyle w:val="Bibliography"/>
      </w:pPr>
      <w:r>
        <w:t xml:space="preserve">65. Rabinowitz AR, Li X, McCauley SR, Wilde EA, Barnes A, Hanten G, et al. Prevalence and predictors of poor recovery from mild traumatic brain injury. J. Neurotrauma. 2015;32:1488–96. </w:t>
      </w:r>
    </w:p>
    <w:p w14:paraId="59217AE7" w14:textId="77777777" w:rsidR="006D34E3" w:rsidRDefault="006D34E3" w:rsidP="006D34E3">
      <w:pPr>
        <w:pStyle w:val="Bibliography"/>
      </w:pPr>
      <w:r>
        <w:t xml:space="preserve">66. Register-Mihalik JK, De Maio VJ, Tibbo-Valeriote HL, Wooten JD. Characteristics of pediatric and adolescent concussion clinic patients with postconcussion amnesia. Clin. J. Sport Med. 2015;25:502–8. </w:t>
      </w:r>
    </w:p>
    <w:p w14:paraId="7474C58F" w14:textId="77777777" w:rsidR="006D34E3" w:rsidRDefault="006D34E3" w:rsidP="006D34E3">
      <w:pPr>
        <w:pStyle w:val="Bibliography"/>
      </w:pPr>
      <w:r>
        <w:t xml:space="preserve">67. Resch JE, Driscoll A, McCaffrey N, Brown C, Ferrara MS, Macciocchi S, et al. ImPact test-retest reliability: Reliably unreliable? J. Athl. Train. 2013;48:506–11. </w:t>
      </w:r>
    </w:p>
    <w:p w14:paraId="3ECBF064" w14:textId="77777777" w:rsidR="006D34E3" w:rsidRDefault="006D34E3" w:rsidP="006D34E3">
      <w:pPr>
        <w:pStyle w:val="Bibliography"/>
      </w:pPr>
      <w:r>
        <w:t xml:space="preserve">68. Allen BJ, Gfeller JD. The Immediate Post-Concussion Assessment and Cognitive Testing battery and traditional neuropsychological measures: A construct and concurrent validity study. Brain Inj. 2011;25:179–91. </w:t>
      </w:r>
    </w:p>
    <w:p w14:paraId="30D20678" w14:textId="77777777" w:rsidR="006D34E3" w:rsidRDefault="006D34E3" w:rsidP="006D34E3">
      <w:pPr>
        <w:pStyle w:val="Bibliography"/>
      </w:pPr>
      <w:r>
        <w:t xml:space="preserve">69. Amick MM, Clark A, Fortier CB, Esterman M, Rasmusson AM, Kenna A, et al. PTSD modifies performance on a task of affective executive control among deployed OEF/OIF veterans with mild traumatic brain injury. J. Int. Neuropsychol. Soc. 2013;19:792–801. </w:t>
      </w:r>
    </w:p>
    <w:p w14:paraId="044EF0C8" w14:textId="77777777" w:rsidR="006D34E3" w:rsidRDefault="006D34E3" w:rsidP="006D34E3">
      <w:pPr>
        <w:pStyle w:val="Bibliography"/>
      </w:pPr>
      <w:r>
        <w:t xml:space="preserve">70. Araujo GC, Antonini TN, Monahan K, Gelfius C, Klamar K, Potts M, et al. The relationship between suboptimal effort and post-concussion symptoms in children and adolescents with mild traumatic brain injury. Clin. Neuropsychol. 2014;28:786–801. </w:t>
      </w:r>
    </w:p>
    <w:p w14:paraId="6377CB32" w14:textId="77777777" w:rsidR="006D34E3" w:rsidRDefault="006D34E3" w:rsidP="006D34E3">
      <w:pPr>
        <w:pStyle w:val="Bibliography"/>
      </w:pPr>
      <w:r>
        <w:t xml:space="preserve">71. Armistead-Jehle P, Cooper DB, Vanderploeg RD. The role of performance validity tests in the assessment of cognitive functioning after military concussion: A replication and extension. Appl. Neuropsychol. Adult. 2016;23:264–73. </w:t>
      </w:r>
    </w:p>
    <w:p w14:paraId="05BB3341" w14:textId="77777777" w:rsidR="006D34E3" w:rsidRDefault="006D34E3" w:rsidP="006D34E3">
      <w:pPr>
        <w:pStyle w:val="Bibliography"/>
      </w:pPr>
      <w:r>
        <w:t xml:space="preserve">72. Babikian T, Satz P, Zaucha K, Light R, Lewis RS, Asarnow RF. The UCLA longitudinal study of neurocognitive outcomes following mild pediatric traumatic brain injury. J. Int. Neuropsychol. Soc. 2011;17:886–95. </w:t>
      </w:r>
    </w:p>
    <w:p w14:paraId="79AA0247" w14:textId="77777777" w:rsidR="006D34E3" w:rsidRDefault="006D34E3" w:rsidP="006D34E3">
      <w:pPr>
        <w:pStyle w:val="Bibliography"/>
      </w:pPr>
      <w:r>
        <w:t xml:space="preserve">73. Barrow IM, Hough M, Rastatter MP, Walker M, Holbert D, Rotondo MF. Can within-category naming identify subtle cognitive deficits in the mild traumatic brain-injured patient? J. Trauma Acute Care Surg. 2003;54:888–897. </w:t>
      </w:r>
    </w:p>
    <w:p w14:paraId="0A264A71" w14:textId="77777777" w:rsidR="006D34E3" w:rsidRDefault="006D34E3" w:rsidP="006D34E3">
      <w:pPr>
        <w:pStyle w:val="Bibliography"/>
      </w:pPr>
      <w:r>
        <w:t xml:space="preserve">74. Barwick F, Arnett P, Slobounov S. EEG correlates of fatigue during administration of a neuropsychological test battery. Clin. Neurophysiol. 2012;123:278–84. </w:t>
      </w:r>
    </w:p>
    <w:p w14:paraId="7A029336" w14:textId="77777777" w:rsidR="006D34E3" w:rsidRDefault="006D34E3" w:rsidP="006D34E3">
      <w:pPr>
        <w:pStyle w:val="Bibliography"/>
      </w:pPr>
      <w:r>
        <w:lastRenderedPageBreak/>
        <w:t xml:space="preserve">75. Barwood CHS, Murdoch BE. Unravelling the influence of mild traumatic brain injury (MTBI) on cognitive-linguistic processing: A comparative group analysis. Brain Inj. 2013;27:671–6. </w:t>
      </w:r>
    </w:p>
    <w:p w14:paraId="4FD6675E" w14:textId="77777777" w:rsidR="006D34E3" w:rsidRDefault="006D34E3" w:rsidP="006D34E3">
      <w:pPr>
        <w:pStyle w:val="Bibliography"/>
      </w:pPr>
      <w:r>
        <w:t xml:space="preserve">76. Beers SR, Goldstein G, Katz LJ. Neuropsychological differences between college students with learning disabilities and those with mild head injury. J. Learn. Disabil. 1994;27:315–24. </w:t>
      </w:r>
    </w:p>
    <w:p w14:paraId="6F485896" w14:textId="77777777" w:rsidR="006D34E3" w:rsidRDefault="006D34E3" w:rsidP="006D34E3">
      <w:pPr>
        <w:pStyle w:val="Bibliography"/>
      </w:pPr>
      <w:r>
        <w:t xml:space="preserve">77. Biederman J, Feinberg L, Chan J, Adeyemo BO, Woodworth KY, Panis W, et al. Mild traumatic brain injury and attention-deficit hyperactivity disorder in young student athletes. J. Nerv. Ment. Dis. 2015;203:813–9. </w:t>
      </w:r>
    </w:p>
    <w:p w14:paraId="457B71B8" w14:textId="77777777" w:rsidR="006D34E3" w:rsidRDefault="006D34E3" w:rsidP="006D34E3">
      <w:pPr>
        <w:pStyle w:val="Bibliography"/>
      </w:pPr>
      <w:r>
        <w:t xml:space="preserve">78. Bigler ED, Jantz PB, Farrer TJ, Abildskov TJ, Dennis M, Gerhardt CA, et al. Day of injury CT and late MRI findings: Cognitive outcome in a paediatric sample with complicated mild traumatic brain injury. Brain Inj. 2015;29:1062–70. </w:t>
      </w:r>
    </w:p>
    <w:p w14:paraId="2BC68A2B" w14:textId="77777777" w:rsidR="006D34E3" w:rsidRDefault="006D34E3" w:rsidP="006D34E3">
      <w:pPr>
        <w:pStyle w:val="Bibliography"/>
      </w:pPr>
      <w:r>
        <w:t xml:space="preserve">79. Boake C, McCauley SR, Levin HS, Contant CF, Song JX, Brown SA, et al. Limited agreement between criteria-based diagnoses of postconcussional syndrome. J. Neuropsychiatry Clin. Neurosci. 2004;16:493–9. </w:t>
      </w:r>
    </w:p>
    <w:p w14:paraId="7AAF63CB" w14:textId="77777777" w:rsidR="006D34E3" w:rsidRDefault="006D34E3" w:rsidP="006D34E3">
      <w:pPr>
        <w:pStyle w:val="Bibliography"/>
      </w:pPr>
      <w:r>
        <w:t xml:space="preserve">80. Bolzenius JD, Roskos PT, Salminen LE, Paul RH, Bucholz RD. Cognitive and self-reported psychological outcomes of blast-induced mild traumatic brain injury in veterans: a preliminary study. Appl. Neuropsychol. Adult. 2015;22:79–87. </w:t>
      </w:r>
    </w:p>
    <w:p w14:paraId="35944A39" w14:textId="77777777" w:rsidR="006D34E3" w:rsidRDefault="006D34E3" w:rsidP="006D34E3">
      <w:pPr>
        <w:pStyle w:val="Bibliography"/>
      </w:pPr>
      <w:r>
        <w:t xml:space="preserve">81. Brooks BL, Daya H, Khan S, Carlson HL, Mikrogianakis A, Barlow KM. Cognition in the emergency department as a predictor of recovery after pediatric mild traumatic brain injury. J. Int. Neuropsychol. Soc. 2016;22:379–87. </w:t>
      </w:r>
    </w:p>
    <w:p w14:paraId="14F040B4" w14:textId="77777777" w:rsidR="006D34E3" w:rsidRDefault="006D34E3" w:rsidP="006D34E3">
      <w:pPr>
        <w:pStyle w:val="Bibliography"/>
      </w:pPr>
      <w:r>
        <w:t xml:space="preserve">82. Brooks BL, Khan S, Daya H, Mikrogianakis A, Barlow KM. Neurocognition in the emergency department after a mild traumatic brain injury in youth. J. Neurotrauma. 2014;31:1744–9. </w:t>
      </w:r>
    </w:p>
    <w:p w14:paraId="5FEF049E" w14:textId="77777777" w:rsidR="006D34E3" w:rsidRDefault="006D34E3" w:rsidP="006D34E3">
      <w:pPr>
        <w:pStyle w:val="Bibliography"/>
      </w:pPr>
      <w:r>
        <w:t xml:space="preserve">83.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6F910952" w14:textId="77777777" w:rsidR="006D34E3" w:rsidRDefault="006D34E3" w:rsidP="006D34E3">
      <w:pPr>
        <w:pStyle w:val="Bibliography"/>
      </w:pPr>
      <w:r>
        <w:t xml:space="preserve">84. Classen S, Levy C, Meyer DL, Bewernitz M, Lanford DN, Mann WC. Simulated driving performance of combat veterans with mild traumatic brain injury and posttraumatic stress disorder: A pilot study. Am. J. Occup. Ther. 2011;65:41–427. </w:t>
      </w:r>
    </w:p>
    <w:p w14:paraId="2A1F8C85" w14:textId="77777777" w:rsidR="006D34E3" w:rsidRDefault="006D34E3" w:rsidP="006D34E3">
      <w:pPr>
        <w:pStyle w:val="Bibliography"/>
      </w:pPr>
      <w:r>
        <w:t xml:space="preserve">85.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175E9C5E" w14:textId="77777777" w:rsidR="006D34E3" w:rsidRDefault="006D34E3" w:rsidP="006D34E3">
      <w:pPr>
        <w:pStyle w:val="Bibliography"/>
      </w:pPr>
      <w:r>
        <w:t xml:space="preserve">86. Combs HL, Berry DTR, Pape T, Babcock-Parziale J, Smith B, Schleenbaker R, et al. The effects of mild traumatic brain injury, post-traumatic stress disorder, and </w:t>
      </w:r>
      <w:r>
        <w:lastRenderedPageBreak/>
        <w:t xml:space="preserve">combined mild traumatic brain injury/post-traumatic stress disorder on returning veterans. J. Neurotrauma. 2015;32:956–66. </w:t>
      </w:r>
    </w:p>
    <w:p w14:paraId="23A171A8" w14:textId="77777777" w:rsidR="006D34E3" w:rsidRDefault="006D34E3" w:rsidP="006D34E3">
      <w:pPr>
        <w:pStyle w:val="Bibliography"/>
      </w:pPr>
      <w:r>
        <w:t xml:space="preserve">87. Coughlin JM, Wang Y, Munro CA, Ma S, Yue C, Chen S, et al. Neuroinflammation and brain atrophy in former NFL players: An in vivo multimodal imaging pilot study. Neurobiol. Dis. 2015;74:58–65. </w:t>
      </w:r>
    </w:p>
    <w:p w14:paraId="0391F3A8" w14:textId="77777777" w:rsidR="006D34E3" w:rsidRDefault="006D34E3" w:rsidP="006D34E3">
      <w:pPr>
        <w:pStyle w:val="Bibliography"/>
      </w:pPr>
      <w:r>
        <w:t xml:space="preserve">88. Daniel JC, Olesniewicz MH, Reeves DL, Tam D, Bleiberg J, Thatcher R, et al. Repeated measures of cognitive processing efficiency in adolescent athletes: Implications for monitoring recovery from concussion. Neuropsychiatry. Neuropsychol. Behav. Neurol. 1999;12:167–9. </w:t>
      </w:r>
    </w:p>
    <w:p w14:paraId="113D1B4C" w14:textId="77777777" w:rsidR="006D34E3" w:rsidRDefault="006D34E3" w:rsidP="006D34E3">
      <w:pPr>
        <w:pStyle w:val="Bibliography"/>
      </w:pPr>
      <w:r>
        <w:t xml:space="preserve">89. De Beaumont L, Tremblay S, Henry LC, Poirier J, Lassonde M, Théoret H. Motor system alterations in retired former athletes: The role of aging and concussion history. BMC Neurol. 2013;13:1–10. </w:t>
      </w:r>
    </w:p>
    <w:p w14:paraId="704CECFA" w14:textId="77777777" w:rsidR="006D34E3" w:rsidRDefault="006D34E3" w:rsidP="006D34E3">
      <w:pPr>
        <w:pStyle w:val="Bibliography"/>
      </w:pPr>
      <w:r>
        <w:t xml:space="preserve">90. Didehbani N, Cullum CM, Mansinghani S, Conover H, Hart JJ. Depressive symptoms and concussions in aging retired NFL players. Arch. Clin. Neuropsychol. 2013;28:418–24. </w:t>
      </w:r>
    </w:p>
    <w:p w14:paraId="522C1FC4" w14:textId="77777777" w:rsidR="006D34E3" w:rsidRDefault="006D34E3" w:rsidP="006D34E3">
      <w:pPr>
        <w:pStyle w:val="Bibliography"/>
      </w:pPr>
      <w:r>
        <w:t xml:space="preserve">91. Dretsch MN, Kelly MP, Coldren RL, Parish RV, Russell ML. No significant acute and subacute differences between blast and blunt concussions across multiple neurocognitive measures and symptoms in deployed soldiers. J. Neurotrauma. 2015;32:1217–22. </w:t>
      </w:r>
    </w:p>
    <w:p w14:paraId="01CB803E" w14:textId="77777777" w:rsidR="006D34E3" w:rsidRDefault="006D34E3" w:rsidP="006D34E3">
      <w:pPr>
        <w:pStyle w:val="Bibliography"/>
      </w:pPr>
      <w:r>
        <w:t xml:space="preserve">92. Dretsch MN, Parish R, Kelly M, Coldren R, Russell M. Eight-Day Temporal Stability of the Automated Neuropsychological Assessment Metric (ANAM) in a Deployment Environment. Appl. Neuropsychol. Adult. 2015;22:304–10. </w:t>
      </w:r>
    </w:p>
    <w:p w14:paraId="77037C6C" w14:textId="77777777" w:rsidR="006D34E3" w:rsidRDefault="006D34E3" w:rsidP="006D34E3">
      <w:pPr>
        <w:pStyle w:val="Bibliography"/>
      </w:pPr>
      <w:r>
        <w:t xml:space="preserve">93. Dretsch MN, Silverberg ND, Iverson GL. Multiple past concussions are associated with ongoing post-concussive symptoms but not cognitive impairment in active-duty army soldiers. J. Neurotrauma. 2015;32:1301–6. </w:t>
      </w:r>
    </w:p>
    <w:p w14:paraId="5BC93A63" w14:textId="77777777" w:rsidR="006D34E3" w:rsidRDefault="006D34E3" w:rsidP="006D34E3">
      <w:pPr>
        <w:pStyle w:val="Bibliography"/>
      </w:pPr>
      <w:r>
        <w:t xml:space="preserve">94. Durazzo TC, Abadjian L, Kincaid A, Bilovsky-Muniz T, Boreta L, Gauger GE. The Influence of Chronic Cigarette Smoking on Neurocognitive Recovery after Mild Traumatic Brain Injury. J. Neurotrauma. 2013;30:1013–22. </w:t>
      </w:r>
    </w:p>
    <w:p w14:paraId="51D1E22C" w14:textId="77777777" w:rsidR="006D34E3" w:rsidRDefault="006D34E3" w:rsidP="006D34E3">
      <w:pPr>
        <w:pStyle w:val="Bibliography"/>
      </w:pPr>
      <w:r>
        <w:t xml:space="preserve">95. Echemendia RJ, Putukian M, Mackin RS, Julian L, Shoss N. Neuropsychological test performance prior to and following sports-related mild traumatic brain injury. Clin. J. Sport Med. 2001;11:23–31. </w:t>
      </w:r>
    </w:p>
    <w:p w14:paraId="7BDE95A3" w14:textId="77777777" w:rsidR="006D34E3" w:rsidRDefault="006D34E3" w:rsidP="006D34E3">
      <w:pPr>
        <w:pStyle w:val="Bibliography"/>
      </w:pPr>
      <w:r>
        <w:t xml:space="preserve">96. Erlanger D, Feldman D, Kutner K, Kaushik T, Kroger H, Festa J, et al. Development and validation of a web-based neuropsychological test protocol for sports-related return-to-play decision-making. Arch. Clin. Neuropsychol. 2003;18:293–316. </w:t>
      </w:r>
    </w:p>
    <w:p w14:paraId="251F7E62" w14:textId="77777777" w:rsidR="006D34E3" w:rsidRDefault="006D34E3" w:rsidP="006D34E3">
      <w:pPr>
        <w:pStyle w:val="Bibliography"/>
      </w:pPr>
      <w:r>
        <w:t xml:space="preserve">97. Ettenhofer ML, Abeles N. The significance of mild traumatic brain injury to cognition and self-reported symptoms in long-term recovery from injury. J. Clin. Exp. Neuropsychol. 2008;31:363–72. </w:t>
      </w:r>
    </w:p>
    <w:p w14:paraId="44404C4B" w14:textId="77777777" w:rsidR="006D34E3" w:rsidRDefault="006D34E3" w:rsidP="006D34E3">
      <w:pPr>
        <w:pStyle w:val="Bibliography"/>
      </w:pPr>
      <w:r>
        <w:lastRenderedPageBreak/>
        <w:t xml:space="preserve">98. Fann JR, Uomoto JM, Katon WJ. Cognitive improvement with treatment of depression following mild traumatic brain injury. Psychosomatics. 2001;42:48–54. </w:t>
      </w:r>
    </w:p>
    <w:p w14:paraId="71BBB927" w14:textId="77777777" w:rsidR="006D34E3" w:rsidRDefault="006D34E3" w:rsidP="006D34E3">
      <w:pPr>
        <w:pStyle w:val="Bibliography"/>
      </w:pPr>
      <w:r>
        <w:t xml:space="preserve">99. Fay TB, Yeates KO, Taylor HG, Bangert B, Dietrich A, Nuss K, et al. Cognitive reserve as a moderator of postconcussive symptoms in children with complicated and uncomplicated mild traumatic brain injury. J. Int. Neuropsychol. Soc. 2010;16:94–105. </w:t>
      </w:r>
    </w:p>
    <w:p w14:paraId="49BAFA30" w14:textId="77777777" w:rsidR="006D34E3" w:rsidRDefault="006D34E3" w:rsidP="006D34E3">
      <w:pPr>
        <w:pStyle w:val="Bibliography"/>
      </w:pPr>
      <w:r>
        <w:t xml:space="preserve">100. Fisher DC, Ledbetter MF, Cohen NJ, Marmor D, Tulsky DS. WAIS-III and WMS-III profiles of mildly to severely brain-injured patients. Appl. Neuropsychol. 2000;7:126–132. </w:t>
      </w:r>
    </w:p>
    <w:p w14:paraId="251CE85E" w14:textId="77777777" w:rsidR="006D34E3" w:rsidRDefault="006D34E3" w:rsidP="006D34E3">
      <w:pPr>
        <w:pStyle w:val="Bibliography"/>
      </w:pPr>
      <w:r>
        <w:t xml:space="preserve">101. Franke LM, Czarnota JN, Ketchum JM, Walker WC. Factor analysis of persistent postconcussive symptoms within a military sample with blast exposure. J. Head Trauma Rehabil. 2015;30:E34–46. </w:t>
      </w:r>
    </w:p>
    <w:p w14:paraId="610B2B53" w14:textId="77777777" w:rsidR="006D34E3" w:rsidRDefault="006D34E3" w:rsidP="006D34E3">
      <w:pPr>
        <w:pStyle w:val="Bibliography"/>
      </w:pPr>
      <w:r>
        <w:t xml:space="preserve">102. Gill J, Merchant-Borna K, Lee H, Livingston WS, Olivera A, Cashion A, et al. Sports-related concussion results in differential expression of nuclear factor-κb pathway genes in peripheral blood during the acute and subacute periods. J. Head Trauma Rehabil. 2016;31:269–76. </w:t>
      </w:r>
    </w:p>
    <w:p w14:paraId="0489EC71" w14:textId="77777777" w:rsidR="006D34E3" w:rsidRDefault="006D34E3" w:rsidP="006D34E3">
      <w:pPr>
        <w:pStyle w:val="Bibliography"/>
      </w:pPr>
      <w:r>
        <w:t xml:space="preserve">103. Gordon SN, Fitzpatrick PJ, Hilsabeck RC. No effect of PTSD and other psychiatric disorders on cognitive functioning in veterans with mild TBI. Clin. Neuropsychol. 2011;25:337–47. </w:t>
      </w:r>
    </w:p>
    <w:p w14:paraId="3A4063FF" w14:textId="77777777" w:rsidR="006D34E3" w:rsidRDefault="006D34E3" w:rsidP="006D34E3">
      <w:pPr>
        <w:pStyle w:val="Bibliography"/>
      </w:pPr>
      <w:r>
        <w:t xml:space="preserve">104. Greiffenstein MF, Baker WJ. Premorbid clues? Preinjury scholastic performance and present neuropsychological functioning in late postconcussion syndrome. Clin. Neuropsychol. 2003;17:561–73. </w:t>
      </w:r>
    </w:p>
    <w:p w14:paraId="53490946" w14:textId="77777777" w:rsidR="006D34E3" w:rsidRDefault="006D34E3" w:rsidP="006D34E3">
      <w:pPr>
        <w:pStyle w:val="Bibliography"/>
      </w:pPr>
      <w:r>
        <w:t xml:space="preserve">105. Grills CE, Armistead-Jehle PJ. Performance validity test and neuropsychological assessment battery screening module performances in an active-duty sample with a history of concussion. Appl. Neuropsychol. Adult. 2016;23:295–301. </w:t>
      </w:r>
    </w:p>
    <w:p w14:paraId="33F5A1E4" w14:textId="77777777" w:rsidR="006D34E3" w:rsidRDefault="006D34E3" w:rsidP="006D34E3">
      <w:pPr>
        <w:pStyle w:val="Bibliography"/>
      </w:pPr>
      <w:r>
        <w:t xml:space="preserve">106. Hänninen T, Tuominen M, Parkkari J, Vartiainen M, Öhman J, Iverson GL, et al. Sport concussion assessment tool - 3rd edition - normative reference values for professional ice hockey players. J. Sci. Med. Sport. 2016;19:636–41. </w:t>
      </w:r>
    </w:p>
    <w:p w14:paraId="71506B09" w14:textId="77777777" w:rsidR="006D34E3" w:rsidRDefault="006D34E3" w:rsidP="006D34E3">
      <w:pPr>
        <w:pStyle w:val="Bibliography"/>
      </w:pPr>
      <w:r>
        <w:t xml:space="preserve">107. Hanna-Pladdy B, Berry ZM, Bennett T, Phillips HL, Gouvier WD. Stress as a diagnostic challenge for postconcussive symptoms: Sequelae of mild traumatic brain injury or physiological stress response. Clin. Neuropsychol. 2001;15:289–304. </w:t>
      </w:r>
    </w:p>
    <w:p w14:paraId="352735DA" w14:textId="77777777" w:rsidR="006D34E3" w:rsidRDefault="006D34E3" w:rsidP="006D34E3">
      <w:pPr>
        <w:pStyle w:val="Bibliography"/>
      </w:pPr>
      <w:r>
        <w:t xml:space="preserve">108. Hart JJ, Kraut MA, Womack KB, Strain J, Didehbani N, Bartz E, et al. Neuroimaging of cognitive dysfunction and depression in aging retired national football league players: A cross-sectional study. JAMA Neurol. 2013;70:326–35. </w:t>
      </w:r>
    </w:p>
    <w:p w14:paraId="3C49B028" w14:textId="77777777" w:rsidR="006D34E3" w:rsidRDefault="006D34E3" w:rsidP="006D34E3">
      <w:pPr>
        <w:pStyle w:val="Bibliography"/>
      </w:pPr>
      <w:r>
        <w:t xml:space="preserve">109. Hess DW, Marwitz JH, Kreutzer JS. Neuropsychological impairments after spinal cord injury: A comparative study with mild traumatic brain injury. Rehabil. Psychol. 2003;48:151–6. </w:t>
      </w:r>
    </w:p>
    <w:p w14:paraId="71F7BEB4" w14:textId="77777777" w:rsidR="006D34E3" w:rsidRDefault="006D34E3" w:rsidP="006D34E3">
      <w:pPr>
        <w:pStyle w:val="Bibliography"/>
      </w:pPr>
      <w:r>
        <w:lastRenderedPageBreak/>
        <w:t xml:space="preserve">110. Hill BD, Rohling ML, Boettcher AC, Meyers JE. Cognitive intra-individual variability has a positive association with traumatic brain injury severity and suboptimal effort. Arch. Clin. Neuropsychol. 2013;28:640–8. </w:t>
      </w:r>
    </w:p>
    <w:p w14:paraId="485BE6DE" w14:textId="77777777" w:rsidR="006D34E3" w:rsidRDefault="006D34E3" w:rsidP="006D34E3">
      <w:pPr>
        <w:pStyle w:val="Bibliography"/>
      </w:pPr>
      <w:r>
        <w:t xml:space="preserve">111. Hill BD, Womble MN, Rohling ML. Logistic regression function for detection of suspicious performance during baseline evaluations using concussion vital signs. Appl. Neuropsychol. Adult. 2015;22:233–40. </w:t>
      </w:r>
    </w:p>
    <w:p w14:paraId="08B4A6A6" w14:textId="77777777" w:rsidR="006D34E3" w:rsidRDefault="006D34E3" w:rsidP="006D34E3">
      <w:pPr>
        <w:pStyle w:val="Bibliography"/>
      </w:pPr>
      <w:r>
        <w:t xml:space="preserve">112. Hinton-Bayre AD, Geffen G, McFarland K. Mild head injury and speed of information processing: a prospective study of professional rugby league players. J. Clin. Exp. Neuropsychol. 1997;19:275–89. </w:t>
      </w:r>
    </w:p>
    <w:p w14:paraId="1569D32C" w14:textId="77777777" w:rsidR="006D34E3" w:rsidRDefault="006D34E3" w:rsidP="006D34E3">
      <w:pPr>
        <w:pStyle w:val="Bibliography"/>
      </w:pPr>
      <w:r>
        <w:t xml:space="preserve">113. Hunt TN, Ferrara MS. Age-related differences in neuropsychological testing among high school athletes. J. Athl. Train. 2009;44:405–9. </w:t>
      </w:r>
    </w:p>
    <w:p w14:paraId="17D7008D" w14:textId="77777777" w:rsidR="006D34E3" w:rsidRDefault="006D34E3" w:rsidP="006D34E3">
      <w:pPr>
        <w:pStyle w:val="Bibliography"/>
      </w:pPr>
      <w:r>
        <w:t xml:space="preserve">114. Ivins BJ, Lange RT, Cole WR, Kane R, Schwab KA, Iverson GL. Using base rates of low scores to interpret the ANAM4 TBI-MIL battery following mild traumatic brain injury. Arch. Clin. Neuropsychol. 2015;30:26–38. </w:t>
      </w:r>
    </w:p>
    <w:p w14:paraId="2E3CD23A" w14:textId="77777777" w:rsidR="006D34E3" w:rsidRDefault="006D34E3" w:rsidP="006D34E3">
      <w:pPr>
        <w:pStyle w:val="Bibliography"/>
      </w:pPr>
      <w:r>
        <w:t xml:space="preserve">115. Jamora CW, Schroeder SC, Ruff RM. Pain and mild traumatic brain injury: The implications of pain severity on emotional and cognitive functioning. Brain Inj. 2013;27:1134–40. </w:t>
      </w:r>
    </w:p>
    <w:p w14:paraId="6E59CCF7" w14:textId="77777777" w:rsidR="006D34E3" w:rsidRDefault="006D34E3" w:rsidP="006D34E3">
      <w:pPr>
        <w:pStyle w:val="Bibliography"/>
      </w:pPr>
      <w:r>
        <w:t xml:space="preserve">116. Kashluba S, Hanks RA, Casey JE, Millis SR. Neuropsychologic and functional outcome after complicated mild traumatic brain injury. Arch. Phys. Med. Rehabil. 2008;89:904–11. </w:t>
      </w:r>
    </w:p>
    <w:p w14:paraId="06190E07" w14:textId="77777777" w:rsidR="006D34E3" w:rsidRDefault="006D34E3" w:rsidP="006D34E3">
      <w:pPr>
        <w:pStyle w:val="Bibliography"/>
      </w:pPr>
      <w:r>
        <w:t xml:space="preserve">117. Killam C, Cautin RL, Santucci AC. Assessing the enduring residual neuropsychological effects of head trauma in college athletes who participate in contact sports. Arch. Clin. Neuropsychol. 2005;20:599–611. </w:t>
      </w:r>
    </w:p>
    <w:p w14:paraId="0A3BE469" w14:textId="77777777" w:rsidR="006D34E3" w:rsidRDefault="006D34E3" w:rsidP="006D34E3">
      <w:pPr>
        <w:pStyle w:val="Bibliography"/>
      </w:pPr>
      <w:r>
        <w:t xml:space="preserve">118. Krishnan M, Smith N, Donders J. Use of the Tower of London—Drexel University, Second Edition (TOLDX) in adults with traumatic brain injury. Clin. Neuropsychol. 2012;26:951–64. </w:t>
      </w:r>
    </w:p>
    <w:p w14:paraId="36B636A9" w14:textId="77777777" w:rsidR="006D34E3" w:rsidRDefault="006D34E3" w:rsidP="006D34E3">
      <w:pPr>
        <w:pStyle w:val="Bibliography"/>
      </w:pPr>
      <w:r>
        <w:t xml:space="preserve">119. Krivitzky LS, Roebuck-Spencer TM, Roth RM, Blackstone K, Johnson CP, Gioia G. Functional magnetic resonance imaging of working memory and response inhibition in children with mild traumatic brain injury. J. Int. Neuropsychol. Soc. 2011;17:1143–52. </w:t>
      </w:r>
    </w:p>
    <w:p w14:paraId="075BB2D0" w14:textId="77777777" w:rsidR="006D34E3" w:rsidRDefault="006D34E3" w:rsidP="006D34E3">
      <w:pPr>
        <w:pStyle w:val="Bibliography"/>
      </w:pPr>
      <w:r>
        <w:t xml:space="preserve">120. Lange RT, Pancholi S, Brickell TA, Sakura S, Bhagwat A, Merritt V, et al. Neuropsychological outcome from blast versus non-blast: Mild traumatic brain injury in U. S. military service members. J. Int. Neuropsychol. Soc. 2012;18:595–605. </w:t>
      </w:r>
    </w:p>
    <w:p w14:paraId="63E778A1" w14:textId="77777777" w:rsidR="006D34E3" w:rsidRDefault="006D34E3" w:rsidP="006D34E3">
      <w:pPr>
        <w:pStyle w:val="Bibliography"/>
      </w:pPr>
      <w:r>
        <w:t xml:space="preserve">121. Lange RT, Iverson GL, Franzen MD. Neuropsychological functioning following complicated vs. uncomplicated mild traumatic brain injury. Brain Inj. 2009;23:83–91. </w:t>
      </w:r>
    </w:p>
    <w:p w14:paraId="420B92A1" w14:textId="77777777" w:rsidR="006D34E3" w:rsidRDefault="006D34E3" w:rsidP="006D34E3">
      <w:pPr>
        <w:pStyle w:val="Bibliography"/>
      </w:pPr>
      <w:r>
        <w:lastRenderedPageBreak/>
        <w:t xml:space="preserve">122. Lange RT, Iverson GL, Brooks BL, Rennison VLA. Influence of poor effort on self-reported symptoms and neurocognitive test performance following mild traumatic brain injury. J. Clin. Exp. Neuropsychol. 2010;32:961–72. </w:t>
      </w:r>
    </w:p>
    <w:p w14:paraId="5104F1AB" w14:textId="77777777" w:rsidR="006D34E3" w:rsidRDefault="006D34E3" w:rsidP="006D34E3">
      <w:pPr>
        <w:pStyle w:val="Bibliography"/>
      </w:pPr>
      <w:r>
        <w:t xml:space="preserve">123. Lange RT, Pancholi S, Bhagwat A, Anderson-Barnes V, French LM. Influence of poor effort on neuropsychological test performance in U.S. military personnel following mild traumatic brain injury. J. Clin. Exp. Neuropsychol. 2012;34:453–66. </w:t>
      </w:r>
    </w:p>
    <w:p w14:paraId="45B81C64" w14:textId="77777777" w:rsidR="006D34E3" w:rsidRDefault="006D34E3" w:rsidP="006D34E3">
      <w:pPr>
        <w:pStyle w:val="Bibliography"/>
      </w:pPr>
      <w:r>
        <w:t xml:space="preserve">124. Larson EB, Zollman F, Kondiles B, Starr C. Memory deficits, postconcussive complaints, and posttraumatic stress disorder in a volunteer sample of veterans. Rehabil. Psychol. 2013;58:245–52. </w:t>
      </w:r>
    </w:p>
    <w:p w14:paraId="4325F80D" w14:textId="77777777" w:rsidR="006D34E3" w:rsidRDefault="006D34E3" w:rsidP="006D34E3">
      <w:pPr>
        <w:pStyle w:val="Bibliography"/>
      </w:pPr>
      <w:r>
        <w:t xml:space="preserve">125. Levin HS, Li X, McCauley SR, Hanten G, Wilde EA, Swank P. Neuropsychological outcome of mTBI: A principal component analysis approach. J. Neurotrauma. 2013;30:625–32. </w:t>
      </w:r>
    </w:p>
    <w:p w14:paraId="22A9EEC1" w14:textId="77777777" w:rsidR="006D34E3" w:rsidRDefault="006D34E3" w:rsidP="006D34E3">
      <w:pPr>
        <w:pStyle w:val="Bibliography"/>
      </w:pPr>
      <w:r>
        <w:t xml:space="preserve">126. Lippa SM, Pastorek NJ, Romesser J, Linck J, Sim AH, Wisdom NM, et al. Ecological validity of performance validity testing. Arch. Clin. Neuropsychol. 2014;29:236–44. </w:t>
      </w:r>
    </w:p>
    <w:p w14:paraId="6C392865" w14:textId="77777777" w:rsidR="006D34E3" w:rsidRDefault="006D34E3" w:rsidP="006D34E3">
      <w:pPr>
        <w:pStyle w:val="Bibliography"/>
      </w:pPr>
      <w:r>
        <w:t xml:space="preserve">127. Lopez KC, Leary JB, Pham DL, Chou Y-Y, Dsurney J, Chan L. Brain volume, connectivity and neuropsychological performance in mild traumatic brain injury: the impact of post-traumatic stress disorder symptoms. J. Neurotrauma. 2017;34:16–22. </w:t>
      </w:r>
    </w:p>
    <w:p w14:paraId="67CF9310" w14:textId="77777777" w:rsidR="006D34E3" w:rsidRDefault="006D34E3" w:rsidP="006D34E3">
      <w:pPr>
        <w:pStyle w:val="Bibliography"/>
      </w:pPr>
      <w:r>
        <w:t xml:space="preserve">128.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149CE11" w14:textId="77777777" w:rsidR="006D34E3" w:rsidRDefault="006D34E3" w:rsidP="006D34E3">
      <w:pPr>
        <w:pStyle w:val="Bibliography"/>
      </w:pPr>
      <w:r>
        <w:t xml:space="preserve">129. Lovell MR, Iverson GL, Collins MW, McKeag D, Maroon JC. Does loss of consciousness predict neuropsychological decrements after concussion? Clin. J. Sport Med. 1999;9:193–198. </w:t>
      </w:r>
    </w:p>
    <w:p w14:paraId="27732251" w14:textId="77777777" w:rsidR="006D34E3" w:rsidRDefault="006D34E3" w:rsidP="006D34E3">
      <w:pPr>
        <w:pStyle w:val="Bibliography"/>
      </w:pPr>
      <w:r>
        <w:t xml:space="preserve">130. Luethcke CA, Bryan CJ, Morrow CE, Isler WC. Comparison of concussive symptoms, cognitive performance, and psychological symptoms between acute blast-versus nonblast-induced mild traumatic brain injury. J. Int. Neuropsychol. Soc. 2011;17:36–45. </w:t>
      </w:r>
    </w:p>
    <w:p w14:paraId="06F8437D" w14:textId="77777777" w:rsidR="006D34E3" w:rsidRDefault="006D34E3" w:rsidP="006D34E3">
      <w:pPr>
        <w:pStyle w:val="Bibliography"/>
      </w:pPr>
      <w:r>
        <w:t xml:space="preserve">131. Mac Donald CL, Adam OR, Johnson AM, Nelson EC, Werner NJ, Rivet DJ, et al. Acute post-traumatic stress symptoms and age predict outcome in military blast concussion. Brain. 2015;138:1314–26. </w:t>
      </w:r>
    </w:p>
    <w:p w14:paraId="7D41BF83" w14:textId="77777777" w:rsidR="006D34E3" w:rsidRDefault="006D34E3" w:rsidP="006D34E3">
      <w:pPr>
        <w:pStyle w:val="Bibliography"/>
      </w:pPr>
      <w:r>
        <w:t xml:space="preserve">132. MacDonald CL, Johnson AM, Nelson EC, Werner NJ, Fang R, Flaherty SF, et al. Functional status after blast-plus-impact complex concussive traumatic brain injury in evacuated United States military personnel. J. Neurotrauma. 2014;31:889–98. </w:t>
      </w:r>
    </w:p>
    <w:p w14:paraId="5E5D1221" w14:textId="77777777" w:rsidR="006D34E3" w:rsidRDefault="006D34E3" w:rsidP="006D34E3">
      <w:pPr>
        <w:pStyle w:val="Bibliography"/>
      </w:pPr>
      <w:r>
        <w:lastRenderedPageBreak/>
        <w:t xml:space="preserve">133. Maillard-Wermelinger A, Yeates KO, Taylor HG, Rusin J, Bangert B, Dietrich A, et al. Mild traumatic brain injury and executive functions in school-aged children. Dev. Neurorehabilitation. 2009;12:330–41. </w:t>
      </w:r>
    </w:p>
    <w:p w14:paraId="338D5A79" w14:textId="77777777" w:rsidR="006D34E3" w:rsidRDefault="006D34E3" w:rsidP="006D34E3">
      <w:pPr>
        <w:pStyle w:val="Bibliography"/>
      </w:pPr>
      <w:r>
        <w:t xml:space="preserve">134.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0D4AFAB" w14:textId="77777777" w:rsidR="006D34E3" w:rsidRDefault="006D34E3" w:rsidP="006D34E3">
      <w:pPr>
        <w:pStyle w:val="Bibliography"/>
      </w:pPr>
      <w:r>
        <w:t xml:space="preserve">135. Massey JS, Meares S, Batchelor J, Bryant RA. An exploratory study of the association of acute posttraumatic stress, depression, and pain to cognitive functioning in mild traumatic brain injury. Neuropsychology. 2015;29:530–42. </w:t>
      </w:r>
    </w:p>
    <w:p w14:paraId="0A64198D" w14:textId="77777777" w:rsidR="006D34E3" w:rsidRDefault="006D34E3" w:rsidP="006D34E3">
      <w:pPr>
        <w:pStyle w:val="Bibliography"/>
      </w:pPr>
      <w:r>
        <w:t xml:space="preserve">136. Matser EJT, Kessels AGH, Jordan BD, Lezak MD, Troost J. Chronic traumatic brain injury in professional soccer players. Neurology. 1998;51:791–6. </w:t>
      </w:r>
    </w:p>
    <w:p w14:paraId="3D34F550" w14:textId="77777777" w:rsidR="006D34E3" w:rsidRDefault="006D34E3" w:rsidP="006D34E3">
      <w:pPr>
        <w:pStyle w:val="Bibliography"/>
      </w:pPr>
      <w:r>
        <w:t xml:space="preserve">137. Matser JT, Kessels AGH, Lezak MD, Troost J. A dose-response relation of headers and concussions with cognitive impairment in professional soccer players. J. Clin. Exp. Neuropsychol. 2001;23:770–4. </w:t>
      </w:r>
    </w:p>
    <w:p w14:paraId="33B3D5A8" w14:textId="77777777" w:rsidR="006D34E3" w:rsidRDefault="006D34E3" w:rsidP="006D34E3">
      <w:pPr>
        <w:pStyle w:val="Bibliography"/>
      </w:pPr>
      <w:r>
        <w:t xml:space="preserve">138. Matser EJT, Kessels AG, Lezak MD, Jordan BD, Troost J. Neuropsychological impairment in amateur soccer players. JAMA. 1999;282:971–3. </w:t>
      </w:r>
    </w:p>
    <w:p w14:paraId="15184E79" w14:textId="77777777" w:rsidR="006D34E3" w:rsidRDefault="006D34E3" w:rsidP="006D34E3">
      <w:pPr>
        <w:pStyle w:val="Bibliography"/>
      </w:pPr>
      <w:r>
        <w:t xml:space="preserve">139. Matser EJT, Kessels AGH, Lezak MD, Troost J, Jordan BD. Acute traumatic brain injury in amateur boxing. Phys. Sportsmed. 2000;28:87–92. </w:t>
      </w:r>
    </w:p>
    <w:p w14:paraId="60873386" w14:textId="77777777" w:rsidR="006D34E3" w:rsidRDefault="006D34E3" w:rsidP="006D34E3">
      <w:pPr>
        <w:pStyle w:val="Bibliography"/>
      </w:pPr>
      <w:r>
        <w:t xml:space="preserve">140. McAllister TW, Rhodes CH, Flashman LA, McDonald BC, Belloni D, Saykin AJ. Effect of the dopamine D2 receptor T allele on response latency after mild traumatic brain injury. Am. J. Psychiatry. 2005;162:1749–51. </w:t>
      </w:r>
    </w:p>
    <w:p w14:paraId="3DD08508" w14:textId="77777777" w:rsidR="006D34E3" w:rsidRDefault="006D34E3" w:rsidP="006D34E3">
      <w:pPr>
        <w:pStyle w:val="Bibliography"/>
      </w:pPr>
      <w:r>
        <w:t xml:space="preserve">141. McAllister TW, Tyler AL, Flashman LA, Rhodes CH, McDonald BC, Saykin AJ, et al. Polymorphisms in the brain-derived neurotrophic factor gene influence memory and processing speed one month after brain injury. J. Neurotrauma. 2012;29:1111–8. </w:t>
      </w:r>
    </w:p>
    <w:p w14:paraId="038C4639" w14:textId="77777777" w:rsidR="006D34E3" w:rsidRDefault="006D34E3" w:rsidP="006D34E3">
      <w:pPr>
        <w:pStyle w:val="Bibliography"/>
      </w:pPr>
      <w:r>
        <w:t xml:space="preserve">142. McCauley SR, Boake C, Pedroza C, Brown SA, Levin HS, Goodman HS, et al. Correlates of persistent postconcussional disorder: DSM-IV criteria versus ICD-10. J. Clin. Exp. Neuropsychol. 2008;30:360–79. </w:t>
      </w:r>
    </w:p>
    <w:p w14:paraId="376EA2AB" w14:textId="77777777" w:rsidR="006D34E3" w:rsidRDefault="006D34E3" w:rsidP="006D34E3">
      <w:pPr>
        <w:pStyle w:val="Bibliography"/>
      </w:pPr>
      <w:r>
        <w:t xml:space="preserve">143. McCauley SR, Wilde EA, Barnes A, Hanten G, Hunter JV, Levin HS, et al. Patterns of early emotional and neuropsychological sequelae after mild traumatic brain injury. J. Neurotrauma. 2014;31:914–25. </w:t>
      </w:r>
    </w:p>
    <w:p w14:paraId="2A63492C" w14:textId="77777777" w:rsidR="006D34E3" w:rsidRDefault="006D34E3" w:rsidP="006D34E3">
      <w:pPr>
        <w:pStyle w:val="Bibliography"/>
      </w:pPr>
      <w:r>
        <w:t xml:space="preserve">144. McDonald TW, Franzen MD. A validity study of the WAIT in closed head injury. Brain Inj. 1999;13:331–46. </w:t>
      </w:r>
    </w:p>
    <w:p w14:paraId="3DFAE8AA" w14:textId="77777777" w:rsidR="006D34E3" w:rsidRDefault="006D34E3" w:rsidP="006D34E3">
      <w:pPr>
        <w:pStyle w:val="Bibliography"/>
      </w:pPr>
      <w:r>
        <w:t xml:space="preserve">145. McGlinchey RE, Fortier CB, Venne JR, Maksimovskiy AL, Milberg WP. Effects of OEF/OIF-related physical and emotional co-morbidities on associative learning: </w:t>
      </w:r>
      <w:r>
        <w:lastRenderedPageBreak/>
        <w:t xml:space="preserve">concurrent delay and trace eyeblink classical conditioning. Int. J. Environ. Res. Public. Health. 2014;11:3046–73. </w:t>
      </w:r>
    </w:p>
    <w:p w14:paraId="5DBC86C4" w14:textId="77777777" w:rsidR="006D34E3" w:rsidRDefault="006D34E3" w:rsidP="006D34E3">
      <w:pPr>
        <w:pStyle w:val="Bibliography"/>
      </w:pPr>
      <w:r>
        <w:t xml:space="preserve">146. Merritt VC, Arnett PA. Premorbid predictors of postconcussion symptoms in collegiate athletes. J. Clin. Exp. Neuropsychol. 2014;36:1098–111. </w:t>
      </w:r>
    </w:p>
    <w:p w14:paraId="248AF235" w14:textId="77777777" w:rsidR="006D34E3" w:rsidRDefault="006D34E3" w:rsidP="006D34E3">
      <w:pPr>
        <w:pStyle w:val="Bibliography"/>
      </w:pPr>
      <w:r>
        <w:t xml:space="preserve">147. Meyer JE, Arnett PA. Validation of the Affective Word List as a measure of verbal learning and memory. J. Clin. Exp. Neuropsychol. 2015;37:316–24. </w:t>
      </w:r>
    </w:p>
    <w:p w14:paraId="017AAF67" w14:textId="77777777" w:rsidR="006D34E3" w:rsidRDefault="006D34E3" w:rsidP="006D34E3">
      <w:pPr>
        <w:pStyle w:val="Bibliography"/>
      </w:pPr>
      <w:r>
        <w:t xml:space="preserve">148. Meyers JE, Rohling ML. Validation of the Meyers Short Battery on mild TBI patients. Arch. Clin. Neuropsychol. 2004;19:637–51. </w:t>
      </w:r>
    </w:p>
    <w:p w14:paraId="5AA7B538" w14:textId="77777777" w:rsidR="006D34E3" w:rsidRDefault="006D34E3" w:rsidP="006D34E3">
      <w:pPr>
        <w:pStyle w:val="Bibliography"/>
      </w:pPr>
      <w:r>
        <w:t xml:space="preserve">149. Nakayama Y, Covassin T, Schatz P, Nogle S, Kovan J. Examination of the Test-Retest Reliability of a Computerized Neurocognitive Test Battery. Am. J. Sports Med. 2014;42:2000–5. </w:t>
      </w:r>
    </w:p>
    <w:p w14:paraId="6EE00507" w14:textId="77777777" w:rsidR="006D34E3" w:rsidRDefault="006D34E3" w:rsidP="006D34E3">
      <w:pPr>
        <w:pStyle w:val="Bibliography"/>
      </w:pPr>
      <w:r>
        <w:t xml:space="preserve">150. Nelson NW, Hoelzle JB, Mcguire KA, Ferrier-Auerbach AG, Charlesworth MJ, Sponheim SR. Evaluation context impacts neuropsychological performance of OEF/OIF veterans with reported combat-related concussion. Arch. Clin. Neuropsychol. 2010;25:713–23. </w:t>
      </w:r>
    </w:p>
    <w:p w14:paraId="232DC120" w14:textId="77777777" w:rsidR="006D34E3" w:rsidRDefault="006D34E3" w:rsidP="006D34E3">
      <w:pPr>
        <w:pStyle w:val="Bibliography"/>
      </w:pPr>
      <w:r>
        <w:t xml:space="preserve">151. Nelson NW, Hoelzle JB, Doane BM, McGuire KA, Ferrier-Auerbach AG, Charlesworth MJ, et al. Neuropsychological outcomes of U. S. veterans with report of remote blast-related concussion and current psychopathology. J. Int. Neuropsychol. Soc. 2012;18:845–55. </w:t>
      </w:r>
    </w:p>
    <w:p w14:paraId="2D56AB8A" w14:textId="77777777" w:rsidR="006D34E3" w:rsidRDefault="006D34E3" w:rsidP="006D34E3">
      <w:pPr>
        <w:pStyle w:val="Bibliography"/>
      </w:pPr>
      <w:r>
        <w:t xml:space="preserve">152.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0FF8879" w14:textId="77777777" w:rsidR="006D34E3" w:rsidRDefault="006D34E3" w:rsidP="006D34E3">
      <w:pPr>
        <w:pStyle w:val="Bibliography"/>
      </w:pPr>
      <w:r>
        <w:t xml:space="preserve">153. Nelson LD, Guskiewicz KM, Marshall SW, Hammeke T, Barr W, Randolph C, et al. Multiple self-reported concussions are more prevalent in athletes with ADHD and learning disability. Clin. J. Sport Med. 2016;26:120–127. </w:t>
      </w:r>
    </w:p>
    <w:p w14:paraId="162384C4" w14:textId="77777777" w:rsidR="006D34E3" w:rsidRDefault="006D34E3" w:rsidP="006D34E3">
      <w:pPr>
        <w:pStyle w:val="Bibliography"/>
      </w:pPr>
      <w:r>
        <w:t xml:space="preserve">154. Nelson LD, Pfaller AY, Rein LE, McCrea MA. Rates and predictors of invalid baseline test performance in high school and collegiate athletes for 3 computerized neurocognitive tests. Am. J. Sports Med. 2015;43:2018–26. </w:t>
      </w:r>
    </w:p>
    <w:p w14:paraId="6BA921F3" w14:textId="77777777" w:rsidR="006D34E3" w:rsidRDefault="006D34E3" w:rsidP="006D34E3">
      <w:pPr>
        <w:pStyle w:val="Bibliography"/>
      </w:pPr>
      <w:r>
        <w:t xml:space="preserve">155. Newman JB, Reesman JH, Vaughan CG, Gioia GA. Assessment of processing speed in children with mild TBI: A “first look” at the validity of pediatric ImPACT. Clin. Neuropsychol. 2013;27:779–93. </w:t>
      </w:r>
    </w:p>
    <w:p w14:paraId="528863CF" w14:textId="77777777" w:rsidR="006D34E3" w:rsidRDefault="006D34E3" w:rsidP="006D34E3">
      <w:pPr>
        <w:pStyle w:val="Bibliography"/>
      </w:pPr>
      <w:r>
        <w:t xml:space="preserve">156. Ord JS, Boettcher AC, Greve KW, Bianchini KJ. Detection of malingering in mild traumatic brain injury with the Conners’ Continuous Performance Test-II. J. Clin. Exp. Neuropsychol. 2010;32:380–7. </w:t>
      </w:r>
    </w:p>
    <w:p w14:paraId="5569D1D7" w14:textId="77777777" w:rsidR="006D34E3" w:rsidRDefault="006D34E3" w:rsidP="006D34E3">
      <w:pPr>
        <w:pStyle w:val="Bibliography"/>
      </w:pPr>
      <w:r>
        <w:lastRenderedPageBreak/>
        <w:t xml:space="preserve">157. Panenka WJ, Lange RT, Bouix S, Shewchuk JR, Heran MKS, Brubacher JR, et al. Neuropsychological outcome and diffusion tensor imaging in complicated versus uncomplicated mild traumatic brain injury. PLoS ONE. 2015;10:e0122746. </w:t>
      </w:r>
    </w:p>
    <w:p w14:paraId="57A4168C" w14:textId="77777777" w:rsidR="006D34E3" w:rsidRDefault="006D34E3" w:rsidP="006D34E3">
      <w:pPr>
        <w:pStyle w:val="Bibliography"/>
      </w:pPr>
      <w:r>
        <w:t xml:space="preserve">158. Paré N, Rabin LA, Fogel J, Pépin M. Mild traumatic brain injury and its sequelae: Characterisation of divided attention deficits. Neuropsychol. Rehabil. 2009;19:110–37. </w:t>
      </w:r>
    </w:p>
    <w:p w14:paraId="4D01D2D9" w14:textId="77777777" w:rsidR="006D34E3" w:rsidRDefault="006D34E3" w:rsidP="006D34E3">
      <w:pPr>
        <w:pStyle w:val="Bibliography"/>
      </w:pPr>
      <w:r>
        <w:t xml:space="preserve">159. Ponsford JL, Cameron P, Fitzgerald M, Grant M, Mikocka-Walus A. Long-term outcomes after uncomplicated mild traumatic brain injury: A comparison with trauma controls. J. Neurotrauma. 2011;28:937–46. </w:t>
      </w:r>
    </w:p>
    <w:p w14:paraId="5A02AE70" w14:textId="77777777" w:rsidR="006D34E3" w:rsidRDefault="006D34E3" w:rsidP="006D34E3">
      <w:pPr>
        <w:pStyle w:val="Bibliography"/>
      </w:pPr>
      <w:r>
        <w:t xml:space="preserve">160. Proto DA, Pastorek NJ, Miller BI, Romesser JM, Sim AH, Linck JF. The dangers of failing one or more performance validity tests in individuals claiming mild traumatic brain injury-related postconcussive symptoms. Arch. Clin. Neuropsychol. 2014;29:614–24. </w:t>
      </w:r>
    </w:p>
    <w:p w14:paraId="33EAF633" w14:textId="77777777" w:rsidR="006D34E3" w:rsidRDefault="006D34E3" w:rsidP="006D34E3">
      <w:pPr>
        <w:pStyle w:val="Bibliography"/>
      </w:pPr>
      <w:r>
        <w:t xml:space="preserve">161.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57F3D180" w14:textId="77777777" w:rsidR="006D34E3" w:rsidRDefault="006D34E3" w:rsidP="006D34E3">
      <w:pPr>
        <w:pStyle w:val="Bibliography"/>
      </w:pPr>
      <w:r>
        <w:t xml:space="preserve">162. Rabinowitz AR, Arnett PA. Reading based IQ estimates and actual premorbid cognitive performance: Discrepancies in a college athlete sample. J. Int. Neuropsychol. Soc. 2012;18:139–43. </w:t>
      </w:r>
    </w:p>
    <w:p w14:paraId="3FB90693" w14:textId="77777777" w:rsidR="006D34E3" w:rsidRDefault="006D34E3" w:rsidP="006D34E3">
      <w:pPr>
        <w:pStyle w:val="Bibliography"/>
      </w:pPr>
      <w:r>
        <w:t xml:space="preserve">163. Rabinowitz AR, Arnett PA. Intraindividual cognitive variability before and after sports-related concussion. Neuropsychology. 2013;27:481–90. </w:t>
      </w:r>
    </w:p>
    <w:p w14:paraId="383DFE88" w14:textId="77777777" w:rsidR="006D34E3" w:rsidRDefault="006D34E3" w:rsidP="006D34E3">
      <w:pPr>
        <w:pStyle w:val="Bibliography"/>
      </w:pPr>
      <w:r>
        <w:t xml:space="preserve">164. Rabinowitz AR, Merritt VC, Arnett PA. The return-to-play incentive and the effect of motivation on neuropsychological test-performance: Implications for baseline concussion testing. Dev. Neuropsychol. 2015;40:29–33. </w:t>
      </w:r>
    </w:p>
    <w:p w14:paraId="3D5A8C09" w14:textId="77777777" w:rsidR="006D34E3" w:rsidRDefault="006D34E3" w:rsidP="006D34E3">
      <w:pPr>
        <w:pStyle w:val="Bibliography"/>
      </w:pPr>
      <w:r>
        <w:t xml:space="preserve">165. Ravdin LD, Barr WB, Jordan B, Lathan WE, Relkin NR. Assessment of cognitive recovery following sports related head trauma in boxers. Clin. J. Sport Med. 2003;13:21–7. </w:t>
      </w:r>
    </w:p>
    <w:p w14:paraId="55BB0CEF" w14:textId="77777777" w:rsidR="006D34E3" w:rsidRDefault="006D34E3" w:rsidP="006D34E3">
      <w:pPr>
        <w:pStyle w:val="Bibliography"/>
      </w:pPr>
      <w:r>
        <w:t xml:space="preserve">166. Rieger BP, Lewandowski LJ, Callahan JM, Spenceley L, Truckenmiller A, Gathje R, et al. A prospective study of symptoms and neurocognitive outcomes in youth with concussion vs orthopaedic injuries. Brain Inj. 2013;27:169–78. </w:t>
      </w:r>
    </w:p>
    <w:p w14:paraId="03EC1A99" w14:textId="77777777" w:rsidR="006D34E3" w:rsidRDefault="006D34E3" w:rsidP="006D34E3">
      <w:pPr>
        <w:pStyle w:val="Bibliography"/>
      </w:pPr>
      <w:r>
        <w:t xml:space="preserve">167. Ruocco AC, Swirsky-Sacchetti T. Personality disorder symptomatology and neuropsychological functioning in closed head injury. J. Neuropsychiatry Clin. Neurosci. 2007;19:27–35. </w:t>
      </w:r>
    </w:p>
    <w:p w14:paraId="13C51708" w14:textId="77777777" w:rsidR="006D34E3" w:rsidRDefault="006D34E3" w:rsidP="006D34E3">
      <w:pPr>
        <w:pStyle w:val="Bibliography"/>
      </w:pPr>
      <w:r>
        <w:t xml:space="preserve">168. Schatz P, Maerlender A. A two-factor theory for concussion assessment using ImPACT: Memory and speed. Arch. Clin. Neuropsychol. 2013;28:791–7. </w:t>
      </w:r>
    </w:p>
    <w:p w14:paraId="0B115145" w14:textId="77777777" w:rsidR="006D34E3" w:rsidRDefault="006D34E3" w:rsidP="006D34E3">
      <w:pPr>
        <w:pStyle w:val="Bibliography"/>
      </w:pPr>
      <w:r>
        <w:t xml:space="preserve">169. Schnabel R, Kydd R. Neuropsychological assessment of distractibility in mild traumatic brain injury and depression. Clin. Neuropsychol. 2012;26:769–89. </w:t>
      </w:r>
    </w:p>
    <w:p w14:paraId="326782DC" w14:textId="77777777" w:rsidR="006D34E3" w:rsidRDefault="006D34E3" w:rsidP="006D34E3">
      <w:pPr>
        <w:pStyle w:val="Bibliography"/>
      </w:pPr>
      <w:r>
        <w:lastRenderedPageBreak/>
        <w:t xml:space="preserve">170. Schroeder SC, Ruff RM, Jäncke L. Posttraumatic stress disorder exacerbates emotional complaints but not cognitive impairments in individuals suffering from postconcussional disorder after mild traumatic brain injury. Z. Für Neuropsychol. 2015;26:35–50. </w:t>
      </w:r>
    </w:p>
    <w:p w14:paraId="4813EDA4" w14:textId="77777777" w:rsidR="006D34E3" w:rsidRDefault="006D34E3" w:rsidP="006D34E3">
      <w:pPr>
        <w:pStyle w:val="Bibliography"/>
      </w:pPr>
      <w:r>
        <w:t xml:space="preserve">171. Shandera-Ochsner AL, Berry DTR, Harp JP, Edmundson M, Graue LO, Roach A, et al. Neuropsychological effects of self-reported deployment-related mild TBI and current PTSD in OIF/OEF veterans. Clin. Neuropsychol. 2013;27:881–907. </w:t>
      </w:r>
    </w:p>
    <w:p w14:paraId="3F907D80" w14:textId="77777777" w:rsidR="006D34E3" w:rsidRDefault="006D34E3" w:rsidP="006D34E3">
      <w:pPr>
        <w:pStyle w:val="Bibliography"/>
      </w:pPr>
      <w:r>
        <w:t xml:space="preserve">172. Shuttleworth-Edwards AB, Radloff SE, Whitefield-Alexander VJ, Smith IP, Horsman M. Practice effects reveal visuomotor vulnerability in school and university rugby players. Arch. Clin. Neuropsychol. 2014;29:86–99. </w:t>
      </w:r>
    </w:p>
    <w:p w14:paraId="252B77EF" w14:textId="77777777" w:rsidR="006D34E3" w:rsidRDefault="006D34E3" w:rsidP="006D34E3">
      <w:pPr>
        <w:pStyle w:val="Bibliography"/>
      </w:pPr>
      <w:r>
        <w:t xml:space="preserve">173. Shuttleworth-Edwards AB, Smith I, Radloff SE. Neurocognitive vulnerability amongst university rugby players versus noncontact sport controls. J. Clin. Exp. Neuropsychol. 2008;30:870–84. </w:t>
      </w:r>
    </w:p>
    <w:p w14:paraId="0FA4DCE6" w14:textId="77777777" w:rsidR="006D34E3" w:rsidRDefault="006D34E3" w:rsidP="006D34E3">
      <w:pPr>
        <w:pStyle w:val="Bibliography"/>
      </w:pPr>
      <w:r>
        <w:t xml:space="preserve">174. Silverberg ND, Luoto TM, Öhman J, Iverson GL. Assessment of mild traumatic brain injury with the King-Devick Test® in an emergency department sample. Brain Inj. 2014;28:1590–3. </w:t>
      </w:r>
    </w:p>
    <w:p w14:paraId="42BB2B90" w14:textId="77777777" w:rsidR="006D34E3" w:rsidRDefault="006D34E3" w:rsidP="006D34E3">
      <w:pPr>
        <w:pStyle w:val="Bibliography"/>
      </w:pPr>
      <w:r>
        <w:t xml:space="preserve">175. Siman R, Giovannone N, Hanten G, Wilde EA, McCauley SR, Hunter JV, et al. Evidence that the blood biomarker SNTF predicts brain imaging changes and persistent cognitive dysfunction in mild TBI patients. Front. Neurol. 2013;4:190. </w:t>
      </w:r>
    </w:p>
    <w:p w14:paraId="2182FC25" w14:textId="77777777" w:rsidR="006D34E3" w:rsidRDefault="006D34E3" w:rsidP="006D34E3">
      <w:pPr>
        <w:pStyle w:val="Bibliography"/>
      </w:pPr>
      <w:r>
        <w:t xml:space="preserve">176. Soble JR, Spanierman LB, Smith JF. Neuropsychological functioning of combat veterans with posttraumatic stress disorder and mild traumatic brain injury. J. Clin. Exp. Neuropsychol. 2013;35:551–61. </w:t>
      </w:r>
    </w:p>
    <w:p w14:paraId="390FE033" w14:textId="77777777" w:rsidR="006D34E3" w:rsidRDefault="006D34E3" w:rsidP="006D34E3">
      <w:pPr>
        <w:pStyle w:val="Bibliography"/>
      </w:pPr>
      <w:r>
        <w:t xml:space="preserve">177. Sponheim SR, McGuire KA, Kang SS, Davenport ND, Aviyente S, Bernat EM, et al. Evidence of disrupted functional connectivity in the brain after combat-related blast injury. NeuroImage. 2011;54:S21–9. </w:t>
      </w:r>
    </w:p>
    <w:p w14:paraId="3118C651" w14:textId="77777777" w:rsidR="006D34E3" w:rsidRDefault="006D34E3" w:rsidP="006D34E3">
      <w:pPr>
        <w:pStyle w:val="Bibliography"/>
      </w:pPr>
      <w:r>
        <w:t xml:space="preserve">178. Stamm JM, Bourlas AP, Baugh CM, Fritts NG, Daneshvar DH, Martin BM, et al. Age of first exposure to football and later-life cognitive impairment in former NFL players. Neurology. 2015;84:1114–20. </w:t>
      </w:r>
    </w:p>
    <w:p w14:paraId="1E7CD756" w14:textId="77777777" w:rsidR="006D34E3" w:rsidRDefault="006D34E3" w:rsidP="006D34E3">
      <w:pPr>
        <w:pStyle w:val="Bibliography"/>
      </w:pPr>
      <w:r>
        <w:t xml:space="preserve">179. Strain JF, Womack KB, Didehbani N, Spence JS, Conover H, Hart JJ, et al. Imaging correlates of memory and concussion history in retired National Football League athletes. JAMA Neurol. 2015;72:773–80. </w:t>
      </w:r>
    </w:p>
    <w:p w14:paraId="365DC3C7" w14:textId="77777777" w:rsidR="006D34E3" w:rsidRDefault="006D34E3" w:rsidP="006D34E3">
      <w:pPr>
        <w:pStyle w:val="Bibliography"/>
      </w:pPr>
      <w:r>
        <w:t xml:space="preserve">180. Straume-Næsheim TM, Andersen TE, K Holme IM, McIntosh AS, Dvorak J, Bahr R. Do minor head impacts in soccer cause concussive injury? A prospective case-control study. Neurosurgery. 2009;64:719–25. </w:t>
      </w:r>
    </w:p>
    <w:p w14:paraId="462C7259" w14:textId="77777777" w:rsidR="006D34E3" w:rsidRDefault="006D34E3" w:rsidP="006D34E3">
      <w:pPr>
        <w:pStyle w:val="Bibliography"/>
      </w:pPr>
      <w:r>
        <w:t xml:space="preserve">181. Straume-Næsheim TM, Andersen TE, Bahr R. Reproducibility of computer based neuropsychological testing among Norwegian elite football players. Br. J. Sports Med. 2005;39:i64–9. </w:t>
      </w:r>
    </w:p>
    <w:p w14:paraId="322B9DFE" w14:textId="77777777" w:rsidR="006D34E3" w:rsidRDefault="006D34E3" w:rsidP="006D34E3">
      <w:pPr>
        <w:pStyle w:val="Bibliography"/>
      </w:pPr>
      <w:r>
        <w:lastRenderedPageBreak/>
        <w:t xml:space="preserve">182. Suchy Y, Euler M, Eastvold A. Exaggerated reaction to novelty as a subclinical consequence of mild traumatic brain injury. Brain Inj. 2014;28:972–9. </w:t>
      </w:r>
    </w:p>
    <w:p w14:paraId="4E58F50F" w14:textId="77777777" w:rsidR="006D34E3" w:rsidRDefault="006D34E3" w:rsidP="006D34E3">
      <w:pPr>
        <w:pStyle w:val="Bibliography"/>
      </w:pPr>
      <w:r>
        <w:t xml:space="preserve">183. Tay SY, Ang BT, Lau XY, Meyyappan A, Collinson SL. Chronic impairment of prospective memory after mild traumatic brain injury. J. Neurotrauma. 2010;27:77–83. </w:t>
      </w:r>
    </w:p>
    <w:p w14:paraId="45BE2DD8" w14:textId="77777777" w:rsidR="006D34E3" w:rsidRDefault="006D34E3" w:rsidP="006D34E3">
      <w:pPr>
        <w:pStyle w:val="Bibliography"/>
      </w:pPr>
      <w:r>
        <w:t xml:space="preserve">184. Taylor HG, Dietrich A, Nuss K, Wright M, Rusin J, Bangert B, et al. Post-concussive symptoms in children with mild traumatic brain injury. Neuropsychology. 2010;24:148–59. </w:t>
      </w:r>
    </w:p>
    <w:p w14:paraId="2BF198CD" w14:textId="77777777" w:rsidR="006D34E3" w:rsidRDefault="006D34E3" w:rsidP="006D34E3">
      <w:pPr>
        <w:pStyle w:val="Bibliography"/>
      </w:pPr>
      <w:r>
        <w:t xml:space="preserve">185. Teel E, Gay M, Johnson B, Slobounov S. Determining sensitivity/specificity of virtual reality-based neuropsychological tool for detecting residual abnormalities following sport-related concussion. Neuropsychology. 2016;30:474–83. </w:t>
      </w:r>
    </w:p>
    <w:p w14:paraId="6E7FC870" w14:textId="77777777" w:rsidR="006D34E3" w:rsidRDefault="006D34E3" w:rsidP="006D34E3">
      <w:pPr>
        <w:pStyle w:val="Bibliography"/>
      </w:pPr>
      <w:r>
        <w:t xml:space="preserve">186. Terry DP, Faraco CC, Smith D, Diddams MJ, Puente AN, Miller LS. Lack of long-term fMRI differences after multiple sports-related concussions. Brain Inj. 2012;26:1684–96. </w:t>
      </w:r>
    </w:p>
    <w:p w14:paraId="373953F8" w14:textId="77777777" w:rsidR="006D34E3" w:rsidRDefault="006D34E3" w:rsidP="006D34E3">
      <w:pPr>
        <w:pStyle w:val="Bibliography"/>
      </w:pPr>
      <w:r>
        <w:t xml:space="preserve">187. Thaler NS, Linck JF, Heyanka DJ, Pastorek NJ, Miller B, Romesser J, et al. Heterogeneity in Trail Making Test performance in OEF/OIF/OND veterans with mild traumatic brain injury. Arch. Clin. Neuropsychol. 2013;28:798–807. </w:t>
      </w:r>
    </w:p>
    <w:p w14:paraId="2D571E7F" w14:textId="77777777" w:rsidR="006D34E3" w:rsidRDefault="006D34E3" w:rsidP="006D34E3">
      <w:pPr>
        <w:pStyle w:val="Bibliography"/>
      </w:pPr>
      <w:r>
        <w:t>188.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239B9F8" w14:textId="77777777" w:rsidR="006D34E3" w:rsidRDefault="006D34E3" w:rsidP="006D34E3">
      <w:pPr>
        <w:pStyle w:val="Bibliography"/>
      </w:pPr>
      <w:r>
        <w:t xml:space="preserve">189. Theadom A, Parag V, Dowell T, McPherson K, Starkey N, Barker-Collo S, et al. Persistent problems 1 year after mild traumatic brain injury: a longitudinal population study in New Zealand. Br. J. Gen. Pract. 2016;66:e16–23. </w:t>
      </w:r>
    </w:p>
    <w:p w14:paraId="7BA00BAC" w14:textId="77777777" w:rsidR="006D34E3" w:rsidRDefault="006D34E3" w:rsidP="006D34E3">
      <w:pPr>
        <w:pStyle w:val="Bibliography"/>
      </w:pPr>
      <w:r>
        <w:t xml:space="preserve">190. Theadom A, Cropley M, Parmar P, Barker-Collo S, Starkey N, Jones K, et al. Sleep difficulties one year following mild traumatic brain injury in a population-based study. Sleep Med. 2015;16:926–32. </w:t>
      </w:r>
    </w:p>
    <w:p w14:paraId="45ECC89C" w14:textId="77777777" w:rsidR="006D34E3" w:rsidRDefault="006D34E3" w:rsidP="006D34E3">
      <w:pPr>
        <w:pStyle w:val="Bibliography"/>
      </w:pPr>
      <w:r>
        <w:t xml:space="preserve">191. Theadom A, Parmar P, Jones K, Barker-Collo S, Starkey NJ, McPherson KM, et al. Frequency and impact of recurrent traumatic brain injury in a population-based sample. J. Neurotrauma. 2015;32:674–81. </w:t>
      </w:r>
    </w:p>
    <w:p w14:paraId="27D8F4A5" w14:textId="77777777" w:rsidR="006D34E3" w:rsidRDefault="006D34E3" w:rsidP="006D34E3">
      <w:pPr>
        <w:pStyle w:val="Bibliography"/>
      </w:pPr>
      <w:r>
        <w:t xml:space="preserve">192. Trontel HG, Hall S, Ashendorf L, O’Connor MK. Impact of diagnosis threat on academic self-efficacy in mild traumatic brain injury. J. Clin. Exp. Neuropsychol. 2013;35:960–70. </w:t>
      </w:r>
    </w:p>
    <w:p w14:paraId="492E2DF7" w14:textId="77777777" w:rsidR="006D34E3" w:rsidRDefault="006D34E3" w:rsidP="006D34E3">
      <w:pPr>
        <w:pStyle w:val="Bibliography"/>
      </w:pPr>
      <w:r>
        <w:t xml:space="preserve">193. Tsushima WT, Shirakawa N, Geling O. Neurocognitive functioning and symptom reporting of high school athletes following a single concussion. Appl. Neuropsychol. Child. 2013;2:13–6. </w:t>
      </w:r>
    </w:p>
    <w:p w14:paraId="0BA63646" w14:textId="77777777" w:rsidR="006D34E3" w:rsidRDefault="006D34E3" w:rsidP="006D34E3">
      <w:pPr>
        <w:pStyle w:val="Bibliography"/>
      </w:pPr>
      <w:r>
        <w:lastRenderedPageBreak/>
        <w:t xml:space="preserve">194. Van Patten R, Keith C, Bertolin M, Wright JD. The effect of premorbid attention-deficit/hyperactivity disorder on neuropsychological functioning in individuals with acute mild traumatic brain injuries. J. Clin. Exp. Neuropsychol. 2016;38:12–22. </w:t>
      </w:r>
    </w:p>
    <w:p w14:paraId="027CD13B" w14:textId="77777777" w:rsidR="006D34E3" w:rsidRDefault="006D34E3" w:rsidP="006D34E3">
      <w:pPr>
        <w:pStyle w:val="Bibliography"/>
      </w:pPr>
      <w:r>
        <w:t xml:space="preserve">195. Vanderploeg RD, Belanger HG, Curtiss G. Mild traumatic brain injury and posttraumatic stress disorder and their associations with health symptoms. Arch. Phys. Med. Rehabil. 2009;90:1084–93. </w:t>
      </w:r>
    </w:p>
    <w:p w14:paraId="097387F3" w14:textId="77777777" w:rsidR="006D34E3" w:rsidRDefault="006D34E3" w:rsidP="006D34E3">
      <w:pPr>
        <w:pStyle w:val="Bibliography"/>
      </w:pPr>
      <w:r>
        <w:t xml:space="preserve">196. Vanderploeg RD, Curtiss G, Belanger HG. Long-term neuropsychological outcomes following mild traumatic brain injury. J. Int. Neuropsychol. Soc. 2005;11:228–36. </w:t>
      </w:r>
    </w:p>
    <w:p w14:paraId="30331BA5" w14:textId="77777777" w:rsidR="006D34E3" w:rsidRDefault="006D34E3" w:rsidP="006D34E3">
      <w:pPr>
        <w:pStyle w:val="Bibliography"/>
      </w:pPr>
      <w:r>
        <w:t xml:space="preserve">197. Vasterling JJ, Brailey K, Proctor SP, Kane R, Heeren T, Franz M. Neuropsychological outcomes of mild traumatic brain injury, post-traumatic stress disorder and depression in Iraq-deployed US Army soldiers. Br. J. Psychiatry. 2012;201:186–92. </w:t>
      </w:r>
    </w:p>
    <w:p w14:paraId="33B85369" w14:textId="77777777" w:rsidR="006D34E3" w:rsidRDefault="006D34E3" w:rsidP="006D34E3">
      <w:pPr>
        <w:pStyle w:val="Bibliography"/>
      </w:pPr>
      <w:r>
        <w:t xml:space="preserve">198. Veeramuthu V, Pancharatnam D, Poovindran AR, Musthapha NA, Wong Kum Thong, Mazlan M, et al. Cognitive impairments in mild traumatic brain injury and genetic polymorphism of apolipoprotein E: A preliminary study in a Level I trauma center. Neurol. Asia. 2014;19:69–77. </w:t>
      </w:r>
    </w:p>
    <w:p w14:paraId="4164C2DE" w14:textId="77777777" w:rsidR="006D34E3" w:rsidRDefault="006D34E3" w:rsidP="006D34E3">
      <w:pPr>
        <w:pStyle w:val="Bibliography"/>
      </w:pPr>
      <w:r>
        <w:t xml:space="preserve">199. Veeramuthu V, Hariri F, Narayanan V, Kuo TL, Ramli N, Ganesan D. Microstructural change and cognitive alteration in maxillofacial trauma and mild traumatic brain injury: a diffusion tensor imaging study. J. Oral Maxillofac. Surg. 2016;74:1197.e1-1197.e10. </w:t>
      </w:r>
    </w:p>
    <w:p w14:paraId="51948711" w14:textId="77777777" w:rsidR="006D34E3" w:rsidRDefault="006D34E3" w:rsidP="006D34E3">
      <w:pPr>
        <w:pStyle w:val="Bibliography"/>
      </w:pPr>
      <w:r>
        <w:t xml:space="preserve">200. Vilar-López R, Santiago-Ramajo S, Gómez-Río M, Verdejo-García A, Llamas JM, Pérez-García M. Detection of malingering in a Spanish population using three specific malingering tests. Arch. Clin. Neuropsychol. 2007;22:379–88. </w:t>
      </w:r>
    </w:p>
    <w:p w14:paraId="4A0E7330" w14:textId="77777777" w:rsidR="006D34E3" w:rsidRDefault="006D34E3" w:rsidP="006D34E3">
      <w:pPr>
        <w:pStyle w:val="Bibliography"/>
      </w:pPr>
      <w:r>
        <w:t xml:space="preserve">201. Wäljas M, Iverson GL, Lange RT, Hakulinen U, Dastidar P, Huhtala H, et al. A prospective biopsychosocial study of the persistent post-concussion symptoms following mild traumatic brain injury. J. Neurotrauma. 2015;32:534–47. </w:t>
      </w:r>
    </w:p>
    <w:p w14:paraId="2765D460" w14:textId="77777777" w:rsidR="006D34E3" w:rsidRDefault="006D34E3" w:rsidP="006D34E3">
      <w:pPr>
        <w:pStyle w:val="Bibliography"/>
      </w:pPr>
      <w:r>
        <w:t xml:space="preserve">202. Waid-Ebbs JK, Daly J, Wu SS, Berg WK, Bauer RM, Perlstein WM, et al. Response to goal management training in veterans with blast-related mild traumatic brain injury. J. Rehabil. Res. Dev. 2014;51:1555–66. </w:t>
      </w:r>
    </w:p>
    <w:p w14:paraId="08913BD9" w14:textId="77777777" w:rsidR="006D34E3" w:rsidRDefault="006D34E3" w:rsidP="006D34E3">
      <w:pPr>
        <w:pStyle w:val="Bibliography"/>
      </w:pPr>
      <w:r>
        <w:t xml:space="preserve">203. Walker WC, Franke LM, Cifu DX, Hart BB. Randomized, sham-controlled, feasibility trial of hyperbaric oxygen for service members with postconcussion syndrome: Cognitive and psychomotor outcomes 1 week postintervention. Neurorehabil. Neural Repair. 2014;28:420–32. </w:t>
      </w:r>
    </w:p>
    <w:p w14:paraId="46B1A68F" w14:textId="77777777" w:rsidR="006D34E3" w:rsidRDefault="006D34E3" w:rsidP="006D34E3">
      <w:pPr>
        <w:pStyle w:val="Bibliography"/>
      </w:pPr>
      <w:r>
        <w:t xml:space="preserve">204. Wang Y, Nelson LD, LaRoche AA, Pfaller AY, Nencka AS, Koch KM, et al. Cerebral blood flow alterations in acute sport-related concussion. J. Neurotrauma. 2015;33:1227–36. </w:t>
      </w:r>
    </w:p>
    <w:p w14:paraId="284F94AB" w14:textId="77777777" w:rsidR="006D34E3" w:rsidRDefault="006D34E3" w:rsidP="006D34E3">
      <w:pPr>
        <w:pStyle w:val="Bibliography"/>
      </w:pPr>
      <w:r>
        <w:lastRenderedPageBreak/>
        <w:t xml:space="preserve">205. Whiteside DM, Gaasedelen OJ, Hahn-Ketter AE, Luu H, Miller ML, Persinger V, et al. Derivation of a cross-domain embedded performance validity measure in traumatic brain injury. Clin. Neuropsychol. 2015;29:788–803. </w:t>
      </w:r>
    </w:p>
    <w:p w14:paraId="100719FF" w14:textId="77777777" w:rsidR="006D34E3" w:rsidRDefault="006D34E3" w:rsidP="006D34E3">
      <w:pPr>
        <w:pStyle w:val="Bibliography"/>
      </w:pPr>
      <w:r>
        <w:t xml:space="preserve">206. Willeumier K, Taylor DV, Amen DG. Elevated body mass in National Football League players linked to cognitive impairment and decreased prefrontal cortex and temporal pole activity. Transl. Psychiatry. 2012;2:e68–e68. </w:t>
      </w:r>
    </w:p>
    <w:p w14:paraId="7B7D161D" w14:textId="77777777" w:rsidR="006D34E3" w:rsidRDefault="006D34E3" w:rsidP="006D34E3">
      <w:pPr>
        <w:pStyle w:val="Bibliography"/>
      </w:pPr>
      <w:r>
        <w:t xml:space="preserve">207. Winkler EA, Yue JK, McAllister TW, Temkin NR, Oh SS, Burchard EG, et al. COMT Val (158) Met polymorphism is associated with nonverbal cognition following mild traumatic brain injury. Neurogenetics. 2016;17:31–41. </w:t>
      </w:r>
    </w:p>
    <w:p w14:paraId="08C64582" w14:textId="77777777" w:rsidR="006D34E3" w:rsidRDefault="006D34E3" w:rsidP="006D34E3">
      <w:pPr>
        <w:pStyle w:val="Bibliography"/>
      </w:pPr>
      <w:r>
        <w:t xml:space="preserve">208. Wisdom NM, Pastorek NJ, Miller BI, Booth JE, Romesser JM, Linck JF, et al. PTSD and cognitive functioning: Importance of including performance validity testing. Clin. Neuropsychol. 2014;28:128–45. </w:t>
      </w:r>
    </w:p>
    <w:p w14:paraId="39654027" w14:textId="77777777" w:rsidR="006D34E3" w:rsidRDefault="006D34E3" w:rsidP="006D34E3">
      <w:pPr>
        <w:pStyle w:val="Bibliography"/>
      </w:pPr>
      <w:r>
        <w:t xml:space="preserve">209. Wright MJ, Woo E, Birath JB, Siders CA, Kelly DF, Wang C, et al. An index predictive of cognitive outcome in retired professional American Football players with a history of sports concussion. J. Clin. Exp. Neuropsychol. 2016;38:561–71. </w:t>
      </w:r>
    </w:p>
    <w:p w14:paraId="7C5AED48" w14:textId="77777777" w:rsidR="006D34E3" w:rsidRDefault="006D34E3" w:rsidP="006D34E3">
      <w:pPr>
        <w:pStyle w:val="Bibliography"/>
      </w:pPr>
      <w:r>
        <w:t xml:space="preserve">210. Zollman FS, Starr C, Kondiles B, Cyborski C, Larson EB. The Rehabilitation Institute of Chicago Military Traumatic Brain Injury Screening Instrument: Determination of Sensitivity, Specificity, and Predictive Value. J. Head Trauma Rehabil. 2014;29:99–107. </w:t>
      </w:r>
    </w:p>
    <w:p w14:paraId="474DF08C" w14:textId="77777777" w:rsidR="006D34E3" w:rsidRDefault="006D34E3" w:rsidP="006D34E3">
      <w:pPr>
        <w:pStyle w:val="Bibliography"/>
      </w:pPr>
      <w:r>
        <w:t xml:space="preserve">211. Alexander DG, Shuttleworth-Edwards AB, Kidd M, Malcolm CM. Mild traumatic brain injuries in early adolescent rugby players: Long-term neurocognitive and academic outcomes. Brain Inj. 2015;29:1113–25. </w:t>
      </w:r>
    </w:p>
    <w:p w14:paraId="1411FB69" w14:textId="77777777" w:rsidR="006D34E3" w:rsidRDefault="006D34E3" w:rsidP="006D34E3">
      <w:pPr>
        <w:pStyle w:val="Bibliography"/>
      </w:pPr>
      <w:r>
        <w:t xml:space="preserve">212. Alhilali LM, Delic JA, Gumus S, Fakhran S. Evaluation of white matter injury patterns underlying neuropsychiatric symptoms after mild traumatic brain injury. Radiology. 2015;277:793–800. </w:t>
      </w:r>
    </w:p>
    <w:p w14:paraId="10E6A8BD" w14:textId="77777777" w:rsidR="006D34E3" w:rsidRDefault="006D34E3" w:rsidP="006D34E3">
      <w:pPr>
        <w:pStyle w:val="Bibliography"/>
      </w:pPr>
      <w:r>
        <w:t xml:space="preserve">213. Amyot F, Zimmermann T, Riley J, Kainerstorfer JM, Chernomordik V, Mooshagian E, et al. Normative database of judgment of complexity task with functional near infrared spectroscopy—Application for TBI. NeuroImage. 2012;60:879–83. </w:t>
      </w:r>
    </w:p>
    <w:p w14:paraId="7BE419F9" w14:textId="77777777" w:rsidR="006D34E3" w:rsidRDefault="006D34E3" w:rsidP="006D34E3">
      <w:pPr>
        <w:pStyle w:val="Bibliography"/>
      </w:pPr>
      <w:r>
        <w:t xml:space="preserve">214. Barrow IM, Hough M, Rastatter MP, Walker M, Holbert D, Rotondo MF. The effects of mild traumatic brain injury on confrontation naming in adults. Brain Inj. 2006;20:845–55. </w:t>
      </w:r>
    </w:p>
    <w:p w14:paraId="78C551F3" w14:textId="77777777" w:rsidR="006D34E3" w:rsidRDefault="006D34E3" w:rsidP="006D34E3">
      <w:pPr>
        <w:pStyle w:val="Bibliography"/>
      </w:pPr>
      <w:r>
        <w:t xml:space="preserve">215. Beaupré M, De Guise É, McKerral M. The association between pain-related variables, emotional factors, and attentional functioning following mild traumatic brain injury. Rehabil. Res. Pract. 2012;1–10. </w:t>
      </w:r>
    </w:p>
    <w:p w14:paraId="44E5D814" w14:textId="77777777" w:rsidR="006D34E3" w:rsidRDefault="006D34E3" w:rsidP="006D34E3">
      <w:pPr>
        <w:pStyle w:val="Bibliography"/>
      </w:pPr>
      <w:r>
        <w:t xml:space="preserve">216. Bernstein JPK, Mitchell LS, Bazarian JJ, Langfitt JT. The King-Devick test: An indicator of longer-term cognitive effects post-concussion. Acta Neuropsychol. 2015;13:229–36. </w:t>
      </w:r>
    </w:p>
    <w:p w14:paraId="409F5A65" w14:textId="77777777" w:rsidR="006D34E3" w:rsidRDefault="006D34E3" w:rsidP="006D34E3">
      <w:pPr>
        <w:pStyle w:val="Bibliography"/>
      </w:pPr>
      <w:r>
        <w:lastRenderedPageBreak/>
        <w:t xml:space="preserve">217. Blanchet S, Paradis-Giroux A-A, Pépin M, McKerral M. Impact of divided attention during verbal learning in young adults following mild traumatic brain injury. Brain Inj. 2009;23:111–22. </w:t>
      </w:r>
    </w:p>
    <w:p w14:paraId="3C5BBA72" w14:textId="77777777" w:rsidR="006D34E3" w:rsidRDefault="006D34E3" w:rsidP="006D34E3">
      <w:pPr>
        <w:pStyle w:val="Bibliography"/>
      </w:pPr>
      <w:r>
        <w:t xml:space="preserve">218. Blyth T, Scott A, Bond A, Paul E. A comparison of two assessments of high level cognitive communication disorders in mild traumatic brain injury. Brain Inj. 2012;26:234–40. </w:t>
      </w:r>
    </w:p>
    <w:p w14:paraId="260C7484" w14:textId="77777777" w:rsidR="006D34E3" w:rsidRDefault="006D34E3" w:rsidP="006D34E3">
      <w:pPr>
        <w:pStyle w:val="Bibliography"/>
      </w:pPr>
      <w:r>
        <w:t xml:space="preserve">219. Borgaro SR, Prigatano GP, Kwasnica C, Rexer JL. Cognitive and affective sequelae in complicated and uncomplicated mild traumatic brain injury. Brain Inj. 2003;17:189–98. </w:t>
      </w:r>
    </w:p>
    <w:p w14:paraId="46DEC245" w14:textId="77777777" w:rsidR="006D34E3" w:rsidRDefault="006D34E3" w:rsidP="006D34E3">
      <w:pPr>
        <w:pStyle w:val="Bibliography"/>
      </w:pPr>
      <w:r>
        <w:t xml:space="preserve">220. Broglio SP, Tomporowski P D, Ferrara MS. Balance performance with a cognitive task: a dual-task testing paradigm. Med. Sci. Sports Exerc. 2005;37:689–95. </w:t>
      </w:r>
    </w:p>
    <w:p w14:paraId="6ACFB47E" w14:textId="77777777" w:rsidR="006D34E3" w:rsidRDefault="006D34E3" w:rsidP="006D34E3">
      <w:pPr>
        <w:pStyle w:val="Bibliography"/>
      </w:pPr>
      <w:r>
        <w:t xml:space="preserve">221. Brooks BL, McKay CD, Mrazik M, Barlow KM, Meeuwisse WH, Emery CA. Subjective, but not objective, lingering effects of multiple past concussions in adolescents. J. Neurotrauma. 2013;30:1469–75. </w:t>
      </w:r>
    </w:p>
    <w:p w14:paraId="3D4C4766" w14:textId="77777777" w:rsidR="006D34E3" w:rsidRDefault="006D34E3" w:rsidP="006D34E3">
      <w:pPr>
        <w:pStyle w:val="Bibliography"/>
      </w:pPr>
      <w:r>
        <w:t xml:space="preserve">222. Brooks BL, Iverson GL, Atkins JE, Zafonte R, Berkner PD. Sex differences and self-reported attention problems during baseline concussion testing. Appl. Neuropsychol. Child. 2016;5:119–26. </w:t>
      </w:r>
    </w:p>
    <w:p w14:paraId="325BF730" w14:textId="77777777" w:rsidR="006D34E3" w:rsidRDefault="006D34E3" w:rsidP="006D34E3">
      <w:pPr>
        <w:pStyle w:val="Bibliography"/>
      </w:pPr>
      <w:r>
        <w:t xml:space="preserve">223. Brooks BL, Low T, Daya H, Khan S, Mikrogianakis A, Barlow K. Test or rest? Computerized cognitive testing in the emergency department after pediatric mild traumatic brain injury does not delay symptom recovery. J. Neurotrauma. 2016; </w:t>
      </w:r>
    </w:p>
    <w:p w14:paraId="0D26ABD5" w14:textId="77777777" w:rsidR="006D34E3" w:rsidRDefault="006D34E3" w:rsidP="006D34E3">
      <w:pPr>
        <w:pStyle w:val="Bibliography"/>
      </w:pPr>
      <w:r>
        <w:t xml:space="preserve">224. Brookshire BL, Chapman SB, Song J, Levin HS. Cognitive and linguistic correlates of children’s discourse after closed head injury: A three-year follow-up. J. Int. Neuropsychol. Soc. 2000;6:741–51. </w:t>
      </w:r>
    </w:p>
    <w:p w14:paraId="1F9AB11F" w14:textId="77777777" w:rsidR="006D34E3" w:rsidRDefault="006D34E3" w:rsidP="006D34E3">
      <w:pPr>
        <w:pStyle w:val="Bibliography"/>
      </w:pPr>
      <w:r>
        <w:t xml:space="preserve">225. Bruce JM, Echemendia RJ. History of multiple self-reported concussions is not associated with reduced cognitive abilities. Neurosurgery. 2009;64:100–6. </w:t>
      </w:r>
    </w:p>
    <w:p w14:paraId="0C89A238" w14:textId="77777777" w:rsidR="006D34E3" w:rsidRDefault="006D34E3" w:rsidP="006D34E3">
      <w:pPr>
        <w:pStyle w:val="Bibliography"/>
      </w:pPr>
      <w:r>
        <w:t xml:space="preserve">226. Catale C, Marique P, Closset A, Meulemans T. Attentional and executive functioning following mild traumatic brain injury in children using the Test for Attentional Performance (TAP) battery. J. Clin. Exp. Neuropsychol. 2008;31:331–8. </w:t>
      </w:r>
    </w:p>
    <w:p w14:paraId="1720FB6A" w14:textId="77777777" w:rsidR="006D34E3" w:rsidRDefault="006D34E3" w:rsidP="006D34E3">
      <w:pPr>
        <w:pStyle w:val="Bibliography"/>
      </w:pPr>
      <w:r>
        <w:t xml:space="preserve">227. Clarke LA, Genat RC, Anderson JFI. Long-term cognitive complaint and post-concussive symptoms following mild traumatic brain injury: The role of cognitive and affective factors. Brain Inj. 2012;26:298–307. </w:t>
      </w:r>
    </w:p>
    <w:p w14:paraId="6759C668" w14:textId="77777777" w:rsidR="006D34E3" w:rsidRDefault="006D34E3" w:rsidP="006D34E3">
      <w:pPr>
        <w:pStyle w:val="Bibliography"/>
      </w:pPr>
      <w:r>
        <w:t xml:space="preserve">228. Cooper DB, Mercado-Couch JM, Critchfield E, Kennedy J, Vanderploeg RD, DeVillibis C, et al. Factors influencing cognitive functioning following mild traumatic brain injury in OIF/OEF burn patients. NeuroRehabilitation. 2010;26:233–8. </w:t>
      </w:r>
    </w:p>
    <w:p w14:paraId="7A1D66C2" w14:textId="77777777" w:rsidR="006D34E3" w:rsidRDefault="006D34E3" w:rsidP="006D34E3">
      <w:pPr>
        <w:pStyle w:val="Bibliography"/>
      </w:pPr>
      <w:r>
        <w:lastRenderedPageBreak/>
        <w:t xml:space="preserve">229. Cooper DB, Chau PM, Armistead-Jehle P, Vanderploeg RD, Bowles AO. Relationship between mechanism of injury and neurocognitive functioning in OEF/OIF service members with mild traumatic brain injuries. Mil. Med. 2012;177:1157–60. </w:t>
      </w:r>
    </w:p>
    <w:p w14:paraId="54FC1EA8" w14:textId="77777777" w:rsidR="006D34E3" w:rsidRDefault="006D34E3" w:rsidP="006D34E3">
      <w:pPr>
        <w:pStyle w:val="Bibliography"/>
      </w:pPr>
      <w:r>
        <w:t xml:space="preserve">230. Cooper DB, Vanderploeg RD, Armistead-Jehle P, Lewis JD, Bowles AO. Factors associated with neurocognitive performance in OIF/OEF servicemembers with postconcussive complaints in postdeployment clinical settings. J. Rehabil. Res. Dev. 2014;51:1023–33. </w:t>
      </w:r>
    </w:p>
    <w:p w14:paraId="6730E85F" w14:textId="77777777" w:rsidR="006D34E3" w:rsidRDefault="006D34E3" w:rsidP="006D34E3">
      <w:pPr>
        <w:pStyle w:val="Bibliography"/>
      </w:pPr>
      <w:r>
        <w:t xml:space="preserve">231. De Monte VE, Geffen GM, May CR, McFarland K, Heath P, Neralic M. The acute effects of mild traumatic brain injury on finger tapping with and without word repetition. J. Clin. Exp. Neuropsychol. 2005;27:224–39. </w:t>
      </w:r>
    </w:p>
    <w:p w14:paraId="5A4F8071" w14:textId="77777777" w:rsidR="006D34E3" w:rsidRDefault="006D34E3" w:rsidP="006D34E3">
      <w:pPr>
        <w:pStyle w:val="Bibliography"/>
      </w:pPr>
      <w:r>
        <w:t xml:space="preserve">232. De Monte VE, Geffen GM, Massavelli BM. The effects of post-traumatic amnesia on information processing following mild traumatic brain injury. Brain Inj. 2006;20:1345–54. </w:t>
      </w:r>
    </w:p>
    <w:p w14:paraId="36FF5986" w14:textId="77777777" w:rsidR="006D34E3" w:rsidRDefault="006D34E3" w:rsidP="006D34E3">
      <w:pPr>
        <w:pStyle w:val="Bibliography"/>
      </w:pPr>
      <w:r>
        <w:t xml:space="preserve">233. De Monte VE, Geffen GM, May CR, McFarland K. Double cross-validation and improved sensitivity of the rapid screen of mild traumatic brain injury. J. Clin. Exp. Neuropsychol. 2004;26:628–44. </w:t>
      </w:r>
    </w:p>
    <w:p w14:paraId="7D1A47C9" w14:textId="77777777" w:rsidR="006D34E3" w:rsidRDefault="006D34E3" w:rsidP="006D34E3">
      <w:pPr>
        <w:pStyle w:val="Bibliography"/>
      </w:pPr>
      <w:r>
        <w:t xml:space="preserve">234. De Monte VE, Geffen GM, May CR, McFarland K. Improved sensitivity of the rapid screen of mild traumatic brain injury. J. Clin. Exp. Neuropsychol. 2010;32:28–37. </w:t>
      </w:r>
    </w:p>
    <w:p w14:paraId="7440EF9D" w14:textId="77777777" w:rsidR="006D34E3" w:rsidRDefault="006D34E3" w:rsidP="006D34E3">
      <w:pPr>
        <w:pStyle w:val="Bibliography"/>
      </w:pPr>
      <w:r>
        <w:t xml:space="preserve">235. Decq P, Gault N, Blandeau M, Kerdraon T, Berkal M, ElHelou A, et al. Long-term consequences of recurrent sports concussion. Acta Neurochir. (Wien). 2016;158:289–300. </w:t>
      </w:r>
    </w:p>
    <w:p w14:paraId="7A355524" w14:textId="77777777" w:rsidR="006D34E3" w:rsidRDefault="006D34E3" w:rsidP="006D34E3">
      <w:pPr>
        <w:pStyle w:val="Bibliography"/>
      </w:pPr>
      <w:r>
        <w:t xml:space="preserve">236. Dikmen S, Machamer J, Temkin N. Mild head injury: Facts and artifacts. J. Clin. Exp. Neuropsychol. 2001;23:729–38. </w:t>
      </w:r>
    </w:p>
    <w:p w14:paraId="6B1030B3" w14:textId="77777777" w:rsidR="006D34E3" w:rsidRDefault="006D34E3" w:rsidP="006D34E3">
      <w:pPr>
        <w:pStyle w:val="Bibliography"/>
      </w:pPr>
      <w:r>
        <w:t xml:space="preserve">237. Dunkley BT, Da Costa L, Bethune A, Jetly R, Pang EW, Taylor MJ, et al. Low-frequency connectivity is associated with mild traumatic brain injury. NeuroImage Clin. 2015;7:611–621. </w:t>
      </w:r>
    </w:p>
    <w:p w14:paraId="67292F26" w14:textId="77777777" w:rsidR="006D34E3" w:rsidRDefault="006D34E3" w:rsidP="006D34E3">
      <w:pPr>
        <w:pStyle w:val="Bibliography"/>
      </w:pPr>
      <w:r>
        <w:t xml:space="preserve">238. Echemendia RJ, Bruce JM, Bailey CM, Sanders JF, Arnett P, Vargas G. The utility of post-concussion neuropsychological data in identifying cognitive change following sports-related MTBI in the absence of baseline data. Clin. Neuropsychol. 2012;26:1077–91. </w:t>
      </w:r>
    </w:p>
    <w:p w14:paraId="3202A2D7" w14:textId="77777777" w:rsidR="006D34E3" w:rsidRDefault="006D34E3" w:rsidP="006D34E3">
      <w:pPr>
        <w:pStyle w:val="Bibliography"/>
      </w:pPr>
      <w:r>
        <w:t xml:space="preserve">239. Elbin RJ, Schatz P, Covassin T. One-year test-retest reliability of the online version of ImPACT in high school athletes. Am. J. Sports Med. 2011;39:2319–24. </w:t>
      </w:r>
    </w:p>
    <w:p w14:paraId="2A2DEA5F" w14:textId="77777777" w:rsidR="006D34E3" w:rsidRDefault="006D34E3" w:rsidP="006D34E3">
      <w:pPr>
        <w:pStyle w:val="Bibliography"/>
      </w:pPr>
      <w:r>
        <w:t xml:space="preserve">240. Fakhran S, Yaeger K, Collins M, Alhilali L. Sex differences in white matter abnormalities after mild traumatic brain injury: localization and correlation with outcome. Radiology. 2014;272:815–23. </w:t>
      </w:r>
    </w:p>
    <w:p w14:paraId="3E85174D" w14:textId="77777777" w:rsidR="006D34E3" w:rsidRDefault="006D34E3" w:rsidP="006D34E3">
      <w:pPr>
        <w:pStyle w:val="Bibliography"/>
      </w:pPr>
      <w:r>
        <w:lastRenderedPageBreak/>
        <w:t xml:space="preserve">241. Falconer EK, Geffen GM, Olsen SL, McFarland K. The rapid screen of concussion: An evaluation of the non-word repetition test for use in mTBI research. Brain Inj. 2006;20:1251–63. </w:t>
      </w:r>
    </w:p>
    <w:p w14:paraId="12DBC82E" w14:textId="77777777" w:rsidR="006D34E3" w:rsidRDefault="006D34E3" w:rsidP="006D34E3">
      <w:pPr>
        <w:pStyle w:val="Bibliography"/>
      </w:pPr>
      <w:r>
        <w:t xml:space="preserve">242. Ford JH, Giovanello KS, Guskiewicz KM. Episodic memory in former professional football players with a history of concussion: An event related-functional neuroimaging study. J. Neurotrauma. 2013;30:1683–701. </w:t>
      </w:r>
    </w:p>
    <w:p w14:paraId="149B5312" w14:textId="77777777" w:rsidR="006D34E3" w:rsidRDefault="006D34E3" w:rsidP="006D34E3">
      <w:pPr>
        <w:pStyle w:val="Bibliography"/>
      </w:pPr>
      <w:r>
        <w:t xml:space="preserve">243. Galetto V, Andreetta S, Zettin M, Marini A. Patterns of impairment of narrative language in mild traumatic brain injury. J. Neurolinguistics. 2013;26:649–61. </w:t>
      </w:r>
    </w:p>
    <w:p w14:paraId="25CEA285" w14:textId="77777777" w:rsidR="006D34E3" w:rsidRDefault="006D34E3" w:rsidP="006D34E3">
      <w:pPr>
        <w:pStyle w:val="Bibliography"/>
      </w:pPr>
      <w:r>
        <w:t xml:space="preserve">244. Ghodadra A, Alhilali L, Fakhran S. Principal component analysis of diffusion tensor images to determine white matter injury patterns underlying postconcussive headache. AJNR Am. J. Neuroradiol. 2016;37:274–8. </w:t>
      </w:r>
    </w:p>
    <w:p w14:paraId="033D9F03" w14:textId="77777777" w:rsidR="006D34E3" w:rsidRDefault="006D34E3" w:rsidP="006D34E3">
      <w:pPr>
        <w:pStyle w:val="Bibliography"/>
      </w:pPr>
      <w:r>
        <w:t xml:space="preserve">245. Greiffenstein MF, Baker WJ. Validity testing in dually diagnosed post-traumatic stress disorder and mild closed head injury. Clin. Neuropsychol. 2008;22:565–82. </w:t>
      </w:r>
    </w:p>
    <w:p w14:paraId="6E09EFA2" w14:textId="77777777" w:rsidR="006D34E3" w:rsidRDefault="006D34E3" w:rsidP="006D34E3">
      <w:pPr>
        <w:pStyle w:val="Bibliography"/>
      </w:pPr>
      <w:r>
        <w:t xml:space="preserve">246. Greiffenstein MF, Baker WJ, Johnson-Greene D. Actual versus self-reported scholastic achievement of litigating postconcussion and severe closed head injury claimants. Psychol. Assess. 2002;14:202–8. </w:t>
      </w:r>
    </w:p>
    <w:p w14:paraId="0E3B06E1" w14:textId="77777777" w:rsidR="006D34E3" w:rsidRDefault="006D34E3" w:rsidP="006D34E3">
      <w:pPr>
        <w:pStyle w:val="Bibliography"/>
      </w:pPr>
      <w:r>
        <w:t xml:space="preserve">247. Grubenhoff JA, Kirkwood M, Gao D, Deakyne S, Wathen J. Evaluation of the standardized assessment of concussion in a pediatric emergency department. Pediatrics. 2010;126:688–95. </w:t>
      </w:r>
    </w:p>
    <w:p w14:paraId="098394DF" w14:textId="77777777" w:rsidR="006D34E3" w:rsidRDefault="006D34E3" w:rsidP="006D34E3">
      <w:pPr>
        <w:pStyle w:val="Bibliography"/>
      </w:pPr>
      <w:r>
        <w:t xml:space="preserve">248. Hanten G, Dennis M, Zhang L, Barnes M, Roberson G, Archibald J, et al. Childhood head injury and metacognitive processes in language and memory. Dev. Neuropsychol. 2004;25:85–106. </w:t>
      </w:r>
    </w:p>
    <w:p w14:paraId="17F2EC28" w14:textId="77777777" w:rsidR="006D34E3" w:rsidRDefault="006D34E3" w:rsidP="006D34E3">
      <w:pPr>
        <w:pStyle w:val="Bibliography"/>
      </w:pPr>
      <w:r>
        <w:t xml:space="preserve">249. Henry LC, Sandel N. Adolescent subtest norms for the ImPACT neurocognitive battery. Appl. Neuropsychol. Child. 2015;4:266–76. </w:t>
      </w:r>
    </w:p>
    <w:p w14:paraId="5D5A7666" w14:textId="77777777" w:rsidR="006D34E3" w:rsidRDefault="006D34E3" w:rsidP="006D34E3">
      <w:pPr>
        <w:pStyle w:val="Bibliography"/>
      </w:pPr>
      <w:r>
        <w:t xml:space="preserve">250. Hobson E, Lannin NA, Taylor A, Farquhar M, Morarty J, Unsworth C. Determining client cognitive status following mild traumatic brain injury. Scand. J. Occup. Ther. 2016;23:138–46. </w:t>
      </w:r>
    </w:p>
    <w:p w14:paraId="727D05E9" w14:textId="77777777" w:rsidR="006D34E3" w:rsidRDefault="006D34E3" w:rsidP="006D34E3">
      <w:pPr>
        <w:pStyle w:val="Bibliography"/>
      </w:pPr>
      <w:r>
        <w:t xml:space="preserve">251. Johansson B, Berglund P, Rönnbäck L. Mental fatigue and impaired information processing after mild and moderate traumatic brain injury. Brain Inj. 2009;23:1027–40. </w:t>
      </w:r>
    </w:p>
    <w:p w14:paraId="4158BA33" w14:textId="77777777" w:rsidR="006D34E3" w:rsidRDefault="006D34E3" w:rsidP="006D34E3">
      <w:pPr>
        <w:pStyle w:val="Bibliography"/>
      </w:pPr>
      <w:r>
        <w:t xml:space="preserve">252. Keightley ML, Saluja RS, Chen J-K, Gagnon I, Leonard G, Petrides M, et al. A functional magnetic resonance imaging study of working memory in youth after sports-related concussion: Is it still working? J. Neurotrauma. 2014;31:437–51. </w:t>
      </w:r>
    </w:p>
    <w:p w14:paraId="03EC086E" w14:textId="77777777" w:rsidR="006D34E3" w:rsidRDefault="006D34E3" w:rsidP="006D34E3">
      <w:pPr>
        <w:pStyle w:val="Bibliography"/>
      </w:pPr>
      <w:r>
        <w:t xml:space="preserve">253. Killgore WDS, Singh P, Kipman M, Pisner D, Fridman A, Weber M. Gray matter volume and executive functioning correlate with time since injury following mild traumatic brain injury. Neurosci. Lett. 2016;612:238–44. </w:t>
      </w:r>
    </w:p>
    <w:p w14:paraId="110C0588" w14:textId="77777777" w:rsidR="006D34E3" w:rsidRDefault="006D34E3" w:rsidP="006D34E3">
      <w:pPr>
        <w:pStyle w:val="Bibliography"/>
      </w:pPr>
      <w:r>
        <w:lastRenderedPageBreak/>
        <w:t xml:space="preserve">254. King KA, Hough MS, Walker MM, Rastatter M, Holbert D. Mild traumatic brain injury: Effects on naming in word retrieval and discourse. Brain Inj. 2006;20:725–32. </w:t>
      </w:r>
    </w:p>
    <w:p w14:paraId="153CF445" w14:textId="77777777" w:rsidR="006D34E3" w:rsidRDefault="006D34E3" w:rsidP="006D34E3">
      <w:pPr>
        <w:pStyle w:val="Bibliography"/>
      </w:pPr>
      <w:r>
        <w:t xml:space="preserve">255. Kinsella GJ, Olver J, Ong B, Gruen R, Hammersley E. Mild traumatic brain injury in older adults: Early cognitive outcome. J. Int. Neuropsychol. Soc. 2014;20:663–71. </w:t>
      </w:r>
    </w:p>
    <w:p w14:paraId="5E73C7F1" w14:textId="77777777" w:rsidR="006D34E3" w:rsidRDefault="006D34E3" w:rsidP="006D34E3">
      <w:pPr>
        <w:pStyle w:val="Bibliography"/>
      </w:pPr>
      <w:r>
        <w:t xml:space="preserve">256. Konrad C, Geburek AJ, Rist F, Blumenroth H, Fischer B, Husstedt I, et al. Long-term cognitive and emotional consequences of mild traumatic brain injury. Psychol. Med. 2011;41:1197–1211. </w:t>
      </w:r>
    </w:p>
    <w:p w14:paraId="1ACA5054" w14:textId="77777777" w:rsidR="006D34E3" w:rsidRDefault="006D34E3" w:rsidP="006D34E3">
      <w:pPr>
        <w:pStyle w:val="Bibliography"/>
      </w:pPr>
      <w:r>
        <w:t xml:space="preserve">257. Kuhn AW, Solomon GS. Supervision and computerized neurocognitive baseline test performance in high school athletes: An initial investigation. J. Athl. Train. 2014;49:800–5. </w:t>
      </w:r>
    </w:p>
    <w:p w14:paraId="5E786FF2" w14:textId="77777777" w:rsidR="006D34E3" w:rsidRDefault="006D34E3" w:rsidP="006D34E3">
      <w:pPr>
        <w:pStyle w:val="Bibliography"/>
      </w:pPr>
      <w:r>
        <w:t xml:space="preserve">258. Landre N, Poppe CJ, Davis N, Schmaus B, Hobbs SE. Cognitive functioning and postconcussive symptoms in trauma patients with and without mild TBI. Arch. Clin. Neuropsychol. 2006;21:255–73. </w:t>
      </w:r>
    </w:p>
    <w:p w14:paraId="4D6B710D" w14:textId="77777777" w:rsidR="006D34E3" w:rsidRDefault="006D34E3" w:rsidP="006D34E3">
      <w:pPr>
        <w:pStyle w:val="Bibliography"/>
      </w:pPr>
      <w:r>
        <w:t xml:space="preserve">259. Langeluddecke PM, Lucas SK. Quantitative measures of memory malingering on the Wechsler Memory Scale--Third edition in mild head injury litigants. Arch. Clin. Neuropsychol. 2003;18:181–97. </w:t>
      </w:r>
    </w:p>
    <w:p w14:paraId="2DDCED45" w14:textId="77777777" w:rsidR="006D34E3" w:rsidRDefault="006D34E3" w:rsidP="006D34E3">
      <w:pPr>
        <w:pStyle w:val="Bibliography"/>
      </w:pPr>
      <w:r>
        <w:t xml:space="preserve">260. Lax ID, Paniccia M, Agnihotri S, Reed N, Garmaise E, Azadbakhsh M, et al. Developmental and gender influences on executive function following concussion in youth hockey players. Brain Inj. 2015;29:1409–19. </w:t>
      </w:r>
    </w:p>
    <w:p w14:paraId="0F8738FA" w14:textId="77777777" w:rsidR="006D34E3" w:rsidRDefault="006D34E3" w:rsidP="006D34E3">
      <w:pPr>
        <w:pStyle w:val="Bibliography"/>
      </w:pPr>
      <w:r>
        <w:t xml:space="preserve">261. Lee H, Wintermark M, Gean AD, Ghajar J, Manley GT, Mukherjee P. Focal lesions in acute mild traumatic brain injury and neurocognitive outcome: CT versus 3T MRI. J. Neurotrauma. 2008;25:1049–56. </w:t>
      </w:r>
    </w:p>
    <w:p w14:paraId="51A1782E" w14:textId="77777777" w:rsidR="006D34E3" w:rsidRDefault="006D34E3" w:rsidP="006D34E3">
      <w:pPr>
        <w:pStyle w:val="Bibliography"/>
      </w:pPr>
      <w:r>
        <w:t xml:space="preserve">262. Levin HS, Mattis S, Ruff RM, Eisenberg HM, Marshall LF, Tabaddor K, et al. Neurobehavioral outcome following minor head injury: a three-center study. J. Neurosurg. 1987;66:234–243. </w:t>
      </w:r>
    </w:p>
    <w:p w14:paraId="3A8C60BE" w14:textId="77777777" w:rsidR="006D34E3" w:rsidRDefault="006D34E3" w:rsidP="006D34E3">
      <w:pPr>
        <w:pStyle w:val="Bibliography"/>
      </w:pPr>
      <w:r>
        <w:t xml:space="preserve">263. Hulkower MB, Poliak DB, Rosenbaum SB, Zimmerman ME, Lipton ML. A decade of DTI in traumatic brain injury: 10 years and 100 articles later. Am. J. Neuroradiol. 2013;34:2064–2074. </w:t>
      </w:r>
    </w:p>
    <w:p w14:paraId="36681F4F" w14:textId="77777777" w:rsidR="006D34E3" w:rsidRDefault="006D34E3" w:rsidP="006D34E3">
      <w:pPr>
        <w:pStyle w:val="Bibliography"/>
      </w:pPr>
      <w:r>
        <w:t xml:space="preserve">264. List J, Ott S, Bukowski M, Lindenberg R, Flöel A. Cognitive function and brain structure after recurrent mild traumatic brain injuries in young-to-middle-aged adults. Front. Hum. Neurosci. 2015;9:228. </w:t>
      </w:r>
    </w:p>
    <w:p w14:paraId="5385DBB6" w14:textId="77777777" w:rsidR="006D34E3" w:rsidRDefault="006D34E3" w:rsidP="006D34E3">
      <w:pPr>
        <w:pStyle w:val="Bibliography"/>
      </w:pPr>
      <w:r>
        <w:t xml:space="preserve">265. Littleton AC, Register-Mihalik JK, Guskiewicz KM. Test-Retest Reliability of a Computerized Concussion Test: CNS Vital Signs. Sports Health. 2015;7:443–7. </w:t>
      </w:r>
    </w:p>
    <w:p w14:paraId="514AAFEE" w14:textId="77777777" w:rsidR="006D34E3" w:rsidRDefault="006D34E3" w:rsidP="006D34E3">
      <w:pPr>
        <w:pStyle w:val="Bibliography"/>
      </w:pPr>
      <w:r>
        <w:t xml:space="preserve">266. Losoi H, Silverberg ND, Wäljas M, Turunen S, Rosti-Otajärvi E, Helminen M, et al. Recovery from mild traumatic brain injury in previously healthy adults. J. Neurotrauma. 2016;33:766–776. </w:t>
      </w:r>
    </w:p>
    <w:p w14:paraId="394C1CFF" w14:textId="77777777" w:rsidR="006D34E3" w:rsidRDefault="006D34E3" w:rsidP="006D34E3">
      <w:pPr>
        <w:pStyle w:val="Bibliography"/>
      </w:pPr>
      <w:r>
        <w:lastRenderedPageBreak/>
        <w:t xml:space="preserve">267. Luoto TM, Silverberg ND, Kataja A, Brander A, Tenovuo O, Öhman J, et al. Sport Concussion Assessment Tool 2 in a civilian trauma sample with mild traumatic brain injury. J. Neurotrauma. 2014;31:728–38. </w:t>
      </w:r>
    </w:p>
    <w:p w14:paraId="38012CD1" w14:textId="77777777" w:rsidR="006D34E3" w:rsidRDefault="006D34E3" w:rsidP="006D34E3">
      <w:pPr>
        <w:pStyle w:val="Bibliography"/>
      </w:pPr>
      <w:r>
        <w:t xml:space="preserve">268. Möller MC, de Boussard CN, Oldenburg C, Bartfai A. An investigation of attention, executive, and psychomotor aspects of cognitive fatigability. J. Clin. Exp. Neuropsychol. 2014;36:716–29. </w:t>
      </w:r>
    </w:p>
    <w:p w14:paraId="20212106" w14:textId="77777777" w:rsidR="006D34E3" w:rsidRDefault="006D34E3" w:rsidP="006D34E3">
      <w:pPr>
        <w:pStyle w:val="Bibliography"/>
      </w:pPr>
      <w:r>
        <w:t xml:space="preserve">269. Marsh NV, Smith MD. Post-concussion syndrome and the coping hypothesis. Brain Inj. 1995;9:553–62. </w:t>
      </w:r>
    </w:p>
    <w:p w14:paraId="31FCA784" w14:textId="77777777" w:rsidR="006D34E3" w:rsidRDefault="006D34E3" w:rsidP="006D34E3">
      <w:pPr>
        <w:pStyle w:val="Bibliography"/>
      </w:pPr>
      <w:r>
        <w:t xml:space="preserve">270. Marsh NV, Whitehead G. Skull Fracture During Infancy: A Five-Year Follow-Up. J. Clin. Exp. Neuropsychol. 2005;27:352–66. </w:t>
      </w:r>
    </w:p>
    <w:p w14:paraId="44B33F9B" w14:textId="77777777" w:rsidR="006D34E3" w:rsidRDefault="006D34E3" w:rsidP="006D34E3">
      <w:pPr>
        <w:pStyle w:val="Bibliography"/>
      </w:pPr>
      <w:r>
        <w:t xml:space="preserve">271. Mathias JL, Beall JA, Bigler ED. Neuropsychological and information processing deficits following mild traumatic brain injury. J. Int. Neuropsychol. Soc. 2004;10:286–97. </w:t>
      </w:r>
    </w:p>
    <w:p w14:paraId="2B9BF02E" w14:textId="77777777" w:rsidR="006D34E3" w:rsidRDefault="006D34E3" w:rsidP="006D34E3">
      <w:pPr>
        <w:pStyle w:val="Bibliography"/>
      </w:pPr>
      <w:r>
        <w:t xml:space="preserve">272. Mathias JL, Dennington V, Bowden SC, Bigler ED. Community versus orthopaedic controls in traumatic brain injury research: How comparable are they? Brain Inj. 2013;27:887–95. </w:t>
      </w:r>
    </w:p>
    <w:p w14:paraId="1859EA82" w14:textId="77777777" w:rsidR="006D34E3" w:rsidRDefault="006D34E3" w:rsidP="006D34E3">
      <w:pPr>
        <w:pStyle w:val="Bibliography"/>
      </w:pPr>
      <w:r>
        <w:t xml:space="preserve">273. McCauley SR, Levin HS. Prospective memory in pediatric traumatic brain injury: a preliminary study. Dev. Neuropsychol. 2004;25:5–20. </w:t>
      </w:r>
    </w:p>
    <w:p w14:paraId="4C862FE1" w14:textId="77777777" w:rsidR="006D34E3" w:rsidRDefault="006D34E3" w:rsidP="006D34E3">
      <w:pPr>
        <w:pStyle w:val="Bibliography"/>
      </w:pPr>
      <w:r>
        <w:t xml:space="preserve">274. McCullough CM, De Monte V, Sheedy J, Geffen GM. Generalisability of the Rapid Screen of Concussion: A Dual-Centre Approach. Brain Impair. 2006;7:16–25. </w:t>
      </w:r>
    </w:p>
    <w:p w14:paraId="52E79C7C" w14:textId="77777777" w:rsidR="006D34E3" w:rsidRDefault="006D34E3" w:rsidP="006D34E3">
      <w:pPr>
        <w:pStyle w:val="Bibliography"/>
      </w:pPr>
      <w:r>
        <w:t xml:space="preserve">275.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1A6B2168" w14:textId="77777777" w:rsidR="006D34E3" w:rsidRDefault="006D34E3" w:rsidP="006D34E3">
      <w:pPr>
        <w:pStyle w:val="Bibliography"/>
      </w:pPr>
      <w:r>
        <w:t xml:space="preserve">276. Mihalik JP, Register-Mihalik J, Kerr ZY, Marshall SW, McCrea MC, Guskiewicz KM. Recovery of posttraumatic migraine characteristics in patients after mild traumatic brain injury. Am. J. Sports Med. 2013;41:1490–6. </w:t>
      </w:r>
    </w:p>
    <w:p w14:paraId="1AED5CE3" w14:textId="77777777" w:rsidR="006D34E3" w:rsidRDefault="006D34E3" w:rsidP="006D34E3">
      <w:pPr>
        <w:pStyle w:val="Bibliography"/>
      </w:pPr>
      <w:r>
        <w:t xml:space="preserve">277. Nance ML, Polk-Williams A, Collins MW, Wiebe DJ. Neurocognitive evaluation of mild traumatic brain injury in the hospitalized pediatric population. Ann. Surg. 2009;249:859–63. </w:t>
      </w:r>
    </w:p>
    <w:p w14:paraId="1F113C98" w14:textId="77777777" w:rsidR="006D34E3" w:rsidRDefault="006D34E3" w:rsidP="006D34E3">
      <w:pPr>
        <w:pStyle w:val="Bibliography"/>
      </w:pPr>
      <w:r>
        <w:t xml:space="preserve">278. Newsome MR, Durgerian S, Mourany L, Scheibel RS, Lowe MJ, Beall EB, et al. Disruption of caudate working memory activation in chronic blast-related traumatic brain injury. Neuroimage Clin. 2015;8:543–53. </w:t>
      </w:r>
    </w:p>
    <w:p w14:paraId="734E5BAC" w14:textId="77777777" w:rsidR="006D34E3" w:rsidRDefault="006D34E3" w:rsidP="006D34E3">
      <w:pPr>
        <w:pStyle w:val="Bibliography"/>
      </w:pPr>
      <w:r>
        <w:t xml:space="preserve">279. Nolin P, Heroux L. Relations among sociodemographic, neurologic, clinical, and neuropsychologic variables, and vocational status following mild traumatic brain injury: a follow-up study. J. Head Trauma Rehabil. 2006;21:514–26. </w:t>
      </w:r>
    </w:p>
    <w:p w14:paraId="201FC820" w14:textId="77777777" w:rsidR="006D34E3" w:rsidRDefault="006D34E3" w:rsidP="006D34E3">
      <w:pPr>
        <w:pStyle w:val="Bibliography"/>
      </w:pPr>
      <w:r>
        <w:lastRenderedPageBreak/>
        <w:t xml:space="preserve">280. Nolin P, Stipanicic A, Henry M, Joyal CC, Allain P. Virtual reality as a screening tool for sports concussion in adolescents. Brain Inj. 2012;26:1564–73. </w:t>
      </w:r>
    </w:p>
    <w:p w14:paraId="7E4D4A2A" w14:textId="77777777" w:rsidR="006D34E3" w:rsidRDefault="006D34E3" w:rsidP="006D34E3">
      <w:pPr>
        <w:pStyle w:val="Bibliography"/>
      </w:pPr>
      <w:r>
        <w:t xml:space="preserve">281. Olsson K, Kenardy JA, Brown EA, Charlton E, Brown FL, Lloyd O, et al. Evaluation of parent and child psychoeducation resources for the prevention of paediatric post-concussion symptoms. Brain Impair. 2014;15:177–89. </w:t>
      </w:r>
    </w:p>
    <w:p w14:paraId="76232597" w14:textId="77777777" w:rsidR="006D34E3" w:rsidRDefault="006D34E3" w:rsidP="006D34E3">
      <w:pPr>
        <w:pStyle w:val="Bibliography"/>
      </w:pPr>
      <w:r>
        <w:t xml:space="preserve">282. Ozen LJ, Fernandes MA. Effects of “diagnosis threat” on cognitive and affective functioning long after mild head injury. J. Int. Neuropsychol. Soc. 2011;17:219–229. </w:t>
      </w:r>
    </w:p>
    <w:p w14:paraId="3D660745" w14:textId="77777777" w:rsidR="006D34E3" w:rsidRDefault="006D34E3" w:rsidP="006D34E3">
      <w:pPr>
        <w:pStyle w:val="Bibliography"/>
      </w:pPr>
      <w:r>
        <w:t xml:space="preserve">283. Ozen LJ, Fernandes MA. Slowing down after a mild traumatic brain injury: A strategy to improve cognitive task performance? Arch. Clin. Neuropsychol. 2012;27:85–100. </w:t>
      </w:r>
    </w:p>
    <w:p w14:paraId="0E31ADD3" w14:textId="77777777" w:rsidR="006D34E3" w:rsidRDefault="006D34E3" w:rsidP="006D34E3">
      <w:pPr>
        <w:pStyle w:val="Bibliography"/>
      </w:pPr>
      <w:r>
        <w:t xml:space="preserve">284. Phillipou A, Douglas J, Krieser D, Ayton L, Abel L. Changes in saccadic eye movement and memory function after mild closed head injury in children. Dev. Med. Child Neurol. 2014;56:337–45. </w:t>
      </w:r>
    </w:p>
    <w:p w14:paraId="22E61D45" w14:textId="77777777" w:rsidR="006D34E3" w:rsidRDefault="006D34E3" w:rsidP="006D34E3">
      <w:pPr>
        <w:pStyle w:val="Bibliography"/>
      </w:pPr>
      <w:r>
        <w:t xml:space="preserve">285. Ponsford JL, Willmott C, Rothwell A, Cameron P, Ayton G, Nelms R, et al. Cognitive and behavioral outcome following mild traumatic head injury in children. J. Head Trauma Rehabil. 1999;14:360–372. </w:t>
      </w:r>
    </w:p>
    <w:p w14:paraId="70FD9A95" w14:textId="77777777" w:rsidR="006D34E3" w:rsidRDefault="006D34E3" w:rsidP="006D34E3">
      <w:pPr>
        <w:pStyle w:val="Bibliography"/>
      </w:pPr>
      <w:r>
        <w:t xml:space="preserve">286. Ponsford JL, Willmont C, Rothwell A, Cameron P, Kelly A-M, Nelms R, et al. Factors influencing outcome following mild traumatic brain injury in adults. J. Int. Neuropsychol. Soc. 2000;6:568–79. </w:t>
      </w:r>
    </w:p>
    <w:p w14:paraId="4C204103" w14:textId="77777777" w:rsidR="006D34E3" w:rsidRDefault="006D34E3" w:rsidP="006D34E3">
      <w:pPr>
        <w:pStyle w:val="Bibliography"/>
      </w:pPr>
      <w:r>
        <w:t xml:space="preserve">287. Ponsford JL, Willmott C, Rothwell A, Cameron P, Ayton G, Nelms R, et al. Impact of early intervention on outcome after mild traumatic brain injury in children. Pediatrics. 2001;108:1297–1303. </w:t>
      </w:r>
    </w:p>
    <w:p w14:paraId="0C6AE5BD" w14:textId="77777777" w:rsidR="006D34E3" w:rsidRDefault="006D34E3" w:rsidP="006D34E3">
      <w:pPr>
        <w:pStyle w:val="Bibliography"/>
      </w:pPr>
      <w:r>
        <w:t xml:space="preserve">288. Ponsford JL, Willmott C, Rothwell A, Cameron P, Kelly A-M, Nelms R, et al. Impact of early intervention on outcome following mild head injury in adults. J. Neurol. Neurosurg. Psychiatry. 2002;73:330–2. </w:t>
      </w:r>
    </w:p>
    <w:p w14:paraId="7BFC285F" w14:textId="77777777" w:rsidR="006D34E3" w:rsidRDefault="006D34E3" w:rsidP="006D34E3">
      <w:pPr>
        <w:pStyle w:val="Bibliography"/>
      </w:pPr>
      <w:r>
        <w:t xml:space="preserve">289. Ponsford JL, Cameron P, Fitzgerald M, Grant M, Mikocka-Walus A, Schönberger M. Predictors of postconcussive symptoms 3 months after mild traumatic brain injury. Neuropsychology. 2012;26:304–13. </w:t>
      </w:r>
    </w:p>
    <w:p w14:paraId="13A5C4DE" w14:textId="77777777" w:rsidR="006D34E3" w:rsidRDefault="006D34E3" w:rsidP="006D34E3">
      <w:pPr>
        <w:pStyle w:val="Bibliography"/>
      </w:pPr>
      <w:r>
        <w:t xml:space="preserve">290. Resch JE, Brown CN, Macciocchi SN, Cullum CM, Blueitt D, Ferrara MS. A preliminary formula to predict timing of symptom resolution for collegiate athletes diagnosed with sport concussion. J. Athl. Train. 2015;50:1292–8. </w:t>
      </w:r>
    </w:p>
    <w:p w14:paraId="597E31F8" w14:textId="77777777" w:rsidR="006D34E3" w:rsidRDefault="006D34E3" w:rsidP="006D34E3">
      <w:pPr>
        <w:pStyle w:val="Bibliography"/>
      </w:pPr>
      <w:r>
        <w:t xml:space="preserve">291. Resch JE, Brown CN, Baumgartner TA, Macciocchi SN, Walpert KP, Ferrara MS. Influence of Mood State on the ImPACT. Athl. Train. Sports Health Care J. Pract. Clin. 2013;5:272–81. </w:t>
      </w:r>
    </w:p>
    <w:p w14:paraId="594FCF35" w14:textId="77777777" w:rsidR="006D34E3" w:rsidRDefault="006D34E3" w:rsidP="006D34E3">
      <w:pPr>
        <w:pStyle w:val="Bibliography"/>
      </w:pPr>
      <w:r>
        <w:t xml:space="preserve">292. Resch JE, Macciocchi S, Ferrara MS. Preliminary evidence of equivalence of alternate forms of the ImPACT. Clin. Neuropsychol. 2013;27:1265–80. </w:t>
      </w:r>
    </w:p>
    <w:p w14:paraId="65CD1578" w14:textId="77777777" w:rsidR="006D34E3" w:rsidRDefault="006D34E3" w:rsidP="006D34E3">
      <w:pPr>
        <w:pStyle w:val="Bibliography"/>
      </w:pPr>
      <w:r>
        <w:lastRenderedPageBreak/>
        <w:t xml:space="preserve">293. Resch JE, May B, Tomporowski PD, Ferrara MS. Balance performance with a cognitive task: A continuation of the dual-task testing paradigm. J. Athl. Train. 2011;46:170–5. </w:t>
      </w:r>
    </w:p>
    <w:p w14:paraId="07BD880B" w14:textId="77777777" w:rsidR="006D34E3" w:rsidRDefault="006D34E3" w:rsidP="006D34E3">
      <w:pPr>
        <w:pStyle w:val="Bibliography"/>
      </w:pPr>
      <w:r>
        <w:t xml:space="preserve">294. Riegler LJ, Neils-Strunjas J, Boyce S, Wade SL, Scheifele PM. Cognitive intervention results in web-based videophone treatment adherence and improved cognitive scores. Med. Sci. Monit. Int. Med. J. Exp. Clin. Res. 2013;19:269–75. </w:t>
      </w:r>
    </w:p>
    <w:p w14:paraId="0D18D39C" w14:textId="77777777" w:rsidR="006D34E3" w:rsidRDefault="006D34E3" w:rsidP="006D34E3">
      <w:pPr>
        <w:pStyle w:val="Bibliography"/>
      </w:pPr>
      <w:r>
        <w:t xml:space="preserve">295. Ruffolo CF, Friedland JF, Dawson DR, Colantonio A, Lindsay PH. Mild traumatic brain injury from motor vehicle accidents: factors associated with return to work. Arch. Phys. Med. Rehabil. 1999;80:392–8. </w:t>
      </w:r>
    </w:p>
    <w:p w14:paraId="0C7AB156" w14:textId="77777777" w:rsidR="006D34E3" w:rsidRDefault="006D34E3" w:rsidP="006D34E3">
      <w:pPr>
        <w:pStyle w:val="Bibliography"/>
      </w:pPr>
      <w:r>
        <w:t xml:space="preserve">296. Ruttan LA, Heinrichs RW. Depression and neurocognitive functioning in mild traumatic brain injury patients referred for assessment. J. Clin. Exp. Neuropsychol. 2003;25:407–19. </w:t>
      </w:r>
    </w:p>
    <w:p w14:paraId="59F1E36B" w14:textId="77777777" w:rsidR="006D34E3" w:rsidRDefault="006D34E3" w:rsidP="006D34E3">
      <w:pPr>
        <w:pStyle w:val="Bibliography"/>
      </w:pPr>
      <w:r>
        <w:t xml:space="preserve">297. Schatz P, Moser RS, Solomon GS, Ott SD, Karpf R. Prevalence of invalid computerized baseline neurocognitive test results in high school and collegiate athletes. J. Athl. Train. 2012;47:289–96. </w:t>
      </w:r>
    </w:p>
    <w:p w14:paraId="2FAE5C09" w14:textId="77777777" w:rsidR="006D34E3" w:rsidRDefault="006D34E3" w:rsidP="006D34E3">
      <w:pPr>
        <w:pStyle w:val="Bibliography"/>
      </w:pPr>
      <w:r>
        <w:t xml:space="preserve">298. Scherwath A, Sommerfeldt DW, Bindt C, Nolte A, Boiger A, Koch U, et al. Identifying children and adolescents with cognitive dysfunction following mild traumatic brain injury—Preliminary findings on abbreviated neuropsychological testing. Brain Inj. 2011;25:401–8. </w:t>
      </w:r>
    </w:p>
    <w:p w14:paraId="4F0D88C8" w14:textId="77777777" w:rsidR="006D34E3" w:rsidRDefault="006D34E3" w:rsidP="006D34E3">
      <w:pPr>
        <w:pStyle w:val="Bibliography"/>
      </w:pPr>
      <w:r>
        <w:t xml:space="preserve">299. Sheedy J, Geffen G, Donnelly J, Faux S. Emergency department assessment of mild traumatic brain injury and prediction of post-concussion symptoms at one month post injury. J. Clin. Exp. Neuropsychol. 2006;28:755–72. </w:t>
      </w:r>
    </w:p>
    <w:p w14:paraId="55452D62" w14:textId="77777777" w:rsidR="006D34E3" w:rsidRDefault="006D34E3" w:rsidP="006D34E3">
      <w:pPr>
        <w:pStyle w:val="Bibliography"/>
      </w:pPr>
      <w:r>
        <w:t xml:space="preserve">300. Sheedy J, Harvey E, Faux S, Geffen G, Shores EA. Emergency department assessment of mild traumatic brain injury and the prediction of postconcussive symptoms: A 3-month prospective study. J. Head Trauma Rehabil. 2009;24:333–43. </w:t>
      </w:r>
    </w:p>
    <w:p w14:paraId="59EAE270" w14:textId="77777777" w:rsidR="006D34E3" w:rsidRDefault="006D34E3" w:rsidP="006D34E3">
      <w:pPr>
        <w:pStyle w:val="Bibliography"/>
      </w:pPr>
      <w:r>
        <w:t xml:space="preserve">301. Shuttleworth-Edwards AB, Radloff SE. Compromised visuomotor processing speed in players of Rugby Union from school through to the national adult level. Arch. Clin. Neuropsychol. 2008;23:511–20. </w:t>
      </w:r>
    </w:p>
    <w:p w14:paraId="22FDDABA" w14:textId="77777777" w:rsidR="006D34E3" w:rsidRDefault="006D34E3" w:rsidP="006D34E3">
      <w:pPr>
        <w:pStyle w:val="Bibliography"/>
      </w:pPr>
      <w:r>
        <w:t xml:space="preserve">302. Silverberg ND, Berkner PD, Atkins JE, Zafonte R, Iverson GL. Relationship between short sleep duration and preseason concussion testing. Clin. J. Sport Med. 2016;26:226–31. </w:t>
      </w:r>
    </w:p>
    <w:p w14:paraId="7FBCC498" w14:textId="77777777" w:rsidR="006D34E3" w:rsidRDefault="006D34E3" w:rsidP="006D34E3">
      <w:pPr>
        <w:pStyle w:val="Bibliography"/>
      </w:pPr>
      <w:r>
        <w:t xml:space="preserve">303. Stokum JA, Sours C, Zhuo J, Kane R, Shanmuganathan K, Gullapalli RP. A longitudinal evaluation of diffusion kurtosis imaging in patients with mild traumatic brain injury. Brain Inj. 2015;29:47–57. </w:t>
      </w:r>
    </w:p>
    <w:p w14:paraId="07CEEFD0" w14:textId="77777777" w:rsidR="006D34E3" w:rsidRDefault="006D34E3" w:rsidP="006D34E3">
      <w:pPr>
        <w:pStyle w:val="Bibliography"/>
      </w:pPr>
      <w:r>
        <w:t xml:space="preserve">304. Storzbach D, O’Neil ME, Roost S-M, Kowalski H, Iverson GL, Binder LM, et al. Comparing the neuropsychological test performance of Operation Enduring Freedom/Operation Iraqi Freedom (OEF/OIF) Veterans with and without blast exposure, </w:t>
      </w:r>
      <w:r>
        <w:lastRenderedPageBreak/>
        <w:t xml:space="preserve">mild traumatic brain injury, and posttraumatic stress symptoms. J. Int. Neuropsychol. Soc. 2015;21:353–63. </w:t>
      </w:r>
    </w:p>
    <w:p w14:paraId="28D2A3F4" w14:textId="77777777" w:rsidR="006D34E3" w:rsidRDefault="006D34E3" w:rsidP="006D34E3">
      <w:pPr>
        <w:pStyle w:val="Bibliography"/>
      </w:pPr>
      <w:r>
        <w:t xml:space="preserve">305. Studer M, Goeggel Simonetti B, Heinks T, Steinlin M, Leichtle A, Berger S, et al. Acute S100B in serum is associated with cognitive symptoms and memory performance 4 months after paediatric mild traumatic brain injury. Brain Inj. 2015;29:1667–73. </w:t>
      </w:r>
    </w:p>
    <w:p w14:paraId="33E8939E" w14:textId="77777777" w:rsidR="006D34E3" w:rsidRDefault="006D34E3" w:rsidP="006D34E3">
      <w:pPr>
        <w:pStyle w:val="Bibliography"/>
      </w:pPr>
      <w:r>
        <w:t xml:space="preserve">306. Swick D, Honzel N, Larsen J, Ashley V, Justus T. Impaired response inhibition in veterans with post-traumatic stress disorder and mild traumatic brain injury. J. Int. Neuropsychol. Soc. 2012;18:917–26. </w:t>
      </w:r>
    </w:p>
    <w:p w14:paraId="7C73F547" w14:textId="77777777" w:rsidR="006D34E3" w:rsidRDefault="006D34E3" w:rsidP="006D34E3">
      <w:pPr>
        <w:pStyle w:val="Bibliography"/>
      </w:pPr>
      <w:r>
        <w:t xml:space="preserve">307. Terry DP, Adams TE, Ferrara MS, Miller LS. fMRI hypoactivation during verbal learning and memory in former high school football players with multiple concussions. Arch. Clin. Neuropsychol. 2015;30:341–55. </w:t>
      </w:r>
    </w:p>
    <w:p w14:paraId="07959FAE" w14:textId="77777777" w:rsidR="006D34E3" w:rsidRDefault="006D34E3" w:rsidP="006D34E3">
      <w:pPr>
        <w:pStyle w:val="Bibliography"/>
      </w:pPr>
      <w:r>
        <w:t xml:space="preserve">308. Thornton AE, Cox DN, Whitfield K, Fouladi RT. Cumulative concussion exposure in rugby players: Neurocognitive and symptomatic outcomes. J. Clin. Exp. Neuropsychol. 2008;30:398–409. </w:t>
      </w:r>
    </w:p>
    <w:p w14:paraId="121B857E" w14:textId="77777777" w:rsidR="006D34E3" w:rsidRDefault="006D34E3" w:rsidP="006D34E3">
      <w:pPr>
        <w:pStyle w:val="Bibliography"/>
      </w:pPr>
      <w:r>
        <w:t xml:space="preserve">309. Tombaugh TN, Stormer P, Rees L, Irving S, Francis M. The effects of mild and severe traumatic brain injury on the auditory and visual versions of the Adjusting-Paced Serial Addition Test (Adjusting-PSAT). Arch. Clin. Neuropsychol. 2006;21:753–61. </w:t>
      </w:r>
    </w:p>
    <w:p w14:paraId="44DCFDDA" w14:textId="77777777" w:rsidR="006D34E3" w:rsidRDefault="006D34E3" w:rsidP="006D34E3">
      <w:pPr>
        <w:pStyle w:val="Bibliography"/>
      </w:pPr>
      <w:r>
        <w:t xml:space="preserve">310. Troyanskaya M, Pastorek NJ, Scheibel RS, Petersen NJ, McCulloch K, Wilde EA, et al. Combat exposure, PTSD symptoms, and cognition following blast-related traumatic brain injury in OEF/OIF/OND service members and veterans. Mil. Med. 2015;180:285–9. </w:t>
      </w:r>
    </w:p>
    <w:p w14:paraId="6D036E2F" w14:textId="77777777" w:rsidR="006D34E3" w:rsidRDefault="006D34E3" w:rsidP="006D34E3">
      <w:pPr>
        <w:pStyle w:val="Bibliography"/>
      </w:pPr>
      <w:r>
        <w:t xml:space="preserve">311. Tsirka V, Simos P, Vakis A, Vourkas M, Arzoglou V, Syrmos N, et al. Material-specific difficulties in episodic memory tasks in mild traumatic brain injury. Int. J. Neurosci. 2010;120:184–91. </w:t>
      </w:r>
    </w:p>
    <w:p w14:paraId="37A6E0AF" w14:textId="77777777" w:rsidR="006D34E3" w:rsidRDefault="006D34E3" w:rsidP="006D34E3">
      <w:pPr>
        <w:pStyle w:val="Bibliography"/>
      </w:pPr>
      <w:r>
        <w:t xml:space="preserve">312. Tsirka V, Simos PG, Vakis A, Kanatsouli K, Vourkas M, Erimaki S, et al. Mild traumatic brain injury: Graph-model characterization of brain networks for episodic memory. Int. J. Psychophysiol. 2011;79:89–96. </w:t>
      </w:r>
    </w:p>
    <w:p w14:paraId="18066AB9" w14:textId="77777777" w:rsidR="006D34E3" w:rsidRDefault="006D34E3" w:rsidP="006D34E3">
      <w:pPr>
        <w:pStyle w:val="Bibliography"/>
      </w:pPr>
      <w:r>
        <w:t xml:space="preserve">313. Tsushima WT, Geling O, Arnold M. Effects of two concussions on the neuropsychological functioning and symptom reporting of high school athletes. Appl. Neuropsychol. Child. 2016;5:9–13. </w:t>
      </w:r>
    </w:p>
    <w:p w14:paraId="49390A2E" w14:textId="77777777" w:rsidR="006D34E3" w:rsidRDefault="006D34E3" w:rsidP="006D34E3">
      <w:pPr>
        <w:pStyle w:val="Bibliography"/>
      </w:pPr>
      <w:r>
        <w:t xml:space="preserve">314. Tsushima WT, Siu AM, Pearce AM, Guangxiang Zhang, Oshiro RS. Two-year test-retest reliability of impact in high school athletes. Arch. Clin. Neuropsychol. 2016;31:105–11. </w:t>
      </w:r>
    </w:p>
    <w:p w14:paraId="2C4871C9" w14:textId="77777777" w:rsidR="006D34E3" w:rsidRDefault="006D34E3" w:rsidP="006D34E3">
      <w:pPr>
        <w:pStyle w:val="Bibliography"/>
      </w:pPr>
      <w:r>
        <w:t xml:space="preserve">315. Van Beek L, Ghesquière P, Lagae L, De Smedt B. Mathematical difficulties and white matter abnormalities in subacute pediatric mild traumatic brain injury. J. Neurotrauma. 2015;32:1567–78. </w:t>
      </w:r>
    </w:p>
    <w:p w14:paraId="7241F526" w14:textId="77777777" w:rsidR="006D34E3" w:rsidRDefault="006D34E3" w:rsidP="006D34E3">
      <w:pPr>
        <w:pStyle w:val="Bibliography"/>
      </w:pPr>
      <w:r>
        <w:lastRenderedPageBreak/>
        <w:t xml:space="preserve">316. Vassilyadi M, Macartney G, Barrowman N, Anderson P, Dube K. Symptom experience and quality of life in children after sport-related head injuries: A cross-sectional study. Pediatr. Neurosurg. 2015;50:196–203. </w:t>
      </w:r>
    </w:p>
    <w:p w14:paraId="6766976E" w14:textId="77777777" w:rsidR="006D34E3" w:rsidRDefault="006D34E3" w:rsidP="006D34E3">
      <w:pPr>
        <w:pStyle w:val="Bibliography"/>
      </w:pPr>
      <w:r>
        <w:t xml:space="preserve">317. Wall SE, Williams WH, Carlwright-Hatton S, Kelly TP, Murray J, Murray M, et al. Neuropsychological dysfunction following repeat concussions in jockeys. J. Neurol. Neurosurg. Psychiatry. 2006;77:518–20. </w:t>
      </w:r>
    </w:p>
    <w:p w14:paraId="65CC5510" w14:textId="77777777" w:rsidR="006D34E3" w:rsidRDefault="006D34E3" w:rsidP="006D34E3">
      <w:pPr>
        <w:pStyle w:val="Bibliography"/>
      </w:pPr>
      <w:r>
        <w:t xml:space="preserve">318. Wilson MJ, Harkrider AW, King KA. The effects of visual distracter complexity on auditory evoked P3b in contact sports athletes. Dev. Neuropsychol. 2014;39:113–30. </w:t>
      </w:r>
    </w:p>
    <w:p w14:paraId="6AE83B8C" w14:textId="77777777" w:rsidR="006D34E3" w:rsidRDefault="006D34E3" w:rsidP="006D34E3">
      <w:pPr>
        <w:pStyle w:val="Bibliography"/>
      </w:pPr>
      <w:r>
        <w:t xml:space="preserve">319. Wong MN, Murdoch B, Whelan B-M. Language disorders subsequent to mild traumatic brain injury (MTBI): Evidence from four cases. Aphasiology. 2010;24:1155–69. </w:t>
      </w:r>
    </w:p>
    <w:p w14:paraId="6A4169E9" w14:textId="77777777" w:rsidR="006D34E3" w:rsidRDefault="006D34E3" w:rsidP="006D34E3">
      <w:pPr>
        <w:pStyle w:val="Bibliography"/>
      </w:pPr>
      <w:r>
        <w:t xml:space="preserve">320. Yallampalli R, Wilde EA, Bigler ED, McCauley SR, Hanten G, Troyanskaya M, et al. Acute white matter differences in the fornix following mild traumatic brain injury using diffusion tensor imaging. J. Neuroimaging. 2013;23:224–7. </w:t>
      </w:r>
    </w:p>
    <w:p w14:paraId="6A88F9D1" w14:textId="77777777" w:rsidR="006D34E3" w:rsidRDefault="006D34E3" w:rsidP="006D34E3">
      <w:pPr>
        <w:pStyle w:val="Bibliography"/>
      </w:pPr>
      <w:r>
        <w:t xml:space="preserve">321. Yengo-Kahn AM, Solomon G. Are psychotropic medications associated with differences in baseline neurocognitive assessment scores for young athletes? A pilot study. Phys. Sportsmed. 2015;43:227–35. </w:t>
      </w:r>
    </w:p>
    <w:p w14:paraId="23E4AF87" w14:textId="77777777" w:rsidR="006D34E3" w:rsidRDefault="006D34E3" w:rsidP="006D34E3">
      <w:pPr>
        <w:pStyle w:val="Bibliography"/>
      </w:pPr>
      <w:r>
        <w:t xml:space="preserve">322. Zuckerman SL, Lee YM, Odom MJ, Solomon GS, Forbes JA, Sills AK. Recovery from sports-related concussion: Days to return to neurocognitive baseline in adolescents versus young adults. Surg. Neurol. Int. 2012;3:709–15. </w:t>
      </w:r>
    </w:p>
    <w:p w14:paraId="172E9767" w14:textId="77777777" w:rsidR="006D34E3" w:rsidRDefault="006D34E3" w:rsidP="006D34E3">
      <w:pPr>
        <w:pStyle w:val="Bibliography"/>
      </w:pPr>
      <w:r>
        <w:t xml:space="preserve">323. Pineau H, Marchand A, Guay S. Objective neuropsychological deficits in post-traumatic stress disorder and mild traumatic brain injury: What remains beyond symptom similarity? Behav. Sci. 2014;4:471–86. </w:t>
      </w:r>
    </w:p>
    <w:p w14:paraId="7172F739" w14:textId="77777777" w:rsidR="006D34E3" w:rsidRDefault="006D34E3" w:rsidP="006D34E3">
      <w:pPr>
        <w:pStyle w:val="Bibliography"/>
      </w:pPr>
      <w:r>
        <w:t xml:space="preserve">324. Meyer JE, Arnett PA. Changes in symptoms in concussed and non-concussed athletes following neuropsychological assessment. Dev. Neuropsychol. 2015;40:24–8. </w:t>
      </w:r>
    </w:p>
    <w:p w14:paraId="6283375F" w14:textId="77777777" w:rsidR="006D34E3" w:rsidRDefault="006D34E3" w:rsidP="006D34E3">
      <w:pPr>
        <w:pStyle w:val="Bibliography"/>
      </w:pPr>
      <w:r>
        <w:t>325. The International Organization for Migration. 2015 Global Migration Trends Factsheet [Internet]. 2017. Available from: http://gmdac.iom.int/global-migration-trends-factsheet</w:t>
      </w:r>
    </w:p>
    <w:p w14:paraId="5EF0267B" w14:textId="77777777" w:rsidR="006D34E3" w:rsidRDefault="006D34E3" w:rsidP="006D34E3">
      <w:pPr>
        <w:pStyle w:val="Bibliography"/>
      </w:pPr>
      <w:r>
        <w:t xml:space="preserve">326. Olson K, Jacobson K. Cross-cultural considerations in pediatric neuropsychology: A review and call to attention. Appl. Neuropsychol. Child. 2015;4:166–77. </w:t>
      </w:r>
    </w:p>
    <w:p w14:paraId="14E4AE51" w14:textId="742BD0F0"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tt, Summer D" w:date="2017-08-11T12:47:00Z" w:initials="OSD">
    <w:p w14:paraId="7BCDB67D" w14:textId="06A5EC83" w:rsidR="00814ED3" w:rsidRDefault="00814ED3">
      <w:pPr>
        <w:pStyle w:val="CommentText"/>
      </w:pPr>
      <w:r>
        <w:rPr>
          <w:rStyle w:val="CommentReference"/>
        </w:rPr>
        <w:annotationRef/>
      </w:r>
      <w:r>
        <w:t>List symptoms here with citation</w:t>
      </w:r>
    </w:p>
  </w:comment>
  <w:comment w:id="1" w:author="Ott, Summer D" w:date="2017-08-11T13:01:00Z" w:initials="OSD">
    <w:p w14:paraId="6472411F" w14:textId="427BC626" w:rsidR="00506B10" w:rsidRDefault="00506B10">
      <w:pPr>
        <w:pStyle w:val="CommentText"/>
      </w:pPr>
      <w:r>
        <w:rPr>
          <w:rStyle w:val="CommentReference"/>
        </w:rPr>
        <w:annotationRef/>
      </w:r>
      <w:r>
        <w:t xml:space="preserve">Should this be 5) to be consistent with presentation of other variables??? </w:t>
      </w:r>
    </w:p>
  </w:comment>
  <w:comment w:id="2" w:author="Ott, Summer D" w:date="2017-08-11T13:03:00Z" w:initials="OSD">
    <w:p w14:paraId="216D76CC" w14:textId="30C9ED8C" w:rsidR="00506B10" w:rsidRDefault="00506B10">
      <w:pPr>
        <w:pStyle w:val="CommentText"/>
      </w:pPr>
      <w:r>
        <w:rPr>
          <w:rStyle w:val="CommentReference"/>
        </w:rPr>
        <w:annotationRef/>
      </w:r>
      <w:r>
        <w:t xml:space="preserve">Month to be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CDB67D" w15:done="0"/>
  <w15:commentEx w15:paraId="6472411F" w15:done="1"/>
  <w15:commentEx w15:paraId="216D76CC"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5689D" w14:textId="77777777" w:rsidR="00E63D47" w:rsidRDefault="00E63D47" w:rsidP="006D00DC">
      <w:pPr>
        <w:spacing w:after="0" w:line="240" w:lineRule="auto"/>
      </w:pPr>
      <w:r>
        <w:separator/>
      </w:r>
    </w:p>
  </w:endnote>
  <w:endnote w:type="continuationSeparator" w:id="0">
    <w:p w14:paraId="32693089" w14:textId="77777777" w:rsidR="00E63D47" w:rsidRDefault="00E63D47"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710974" w14:textId="77777777" w:rsidR="00E63D47" w:rsidRDefault="00E63D47" w:rsidP="006D00DC">
      <w:pPr>
        <w:spacing w:after="0" w:line="240" w:lineRule="auto"/>
      </w:pPr>
      <w:r>
        <w:separator/>
      </w:r>
    </w:p>
  </w:footnote>
  <w:footnote w:type="continuationSeparator" w:id="0">
    <w:p w14:paraId="01E861D0" w14:textId="77777777" w:rsidR="00E63D47" w:rsidRDefault="00E63D47"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2AE78DEB" w:rsidR="00955D67" w:rsidRDefault="00955D6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6D34E3">
          <w:rPr>
            <w:noProof/>
          </w:rPr>
          <w:t>26</w:t>
        </w:r>
        <w:r>
          <w:rPr>
            <w:noProof/>
          </w:rPr>
          <w:fldChar w:fldCharType="end"/>
        </w:r>
      </w:sdtContent>
    </w:sdt>
  </w:p>
  <w:p w14:paraId="1877A451" w14:textId="77777777" w:rsidR="00955D67" w:rsidRDefault="00955D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955D67" w:rsidRDefault="00955D6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955D67" w:rsidRDefault="00955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tt, Summer D">
    <w15:presenceInfo w15:providerId="AD" w15:userId="S-1-5-21-1292428093-879983540-839522115-583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A4AB2"/>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E2DB1"/>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6D34E3"/>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14ED3"/>
    <w:rsid w:val="00820946"/>
    <w:rsid w:val="008346E8"/>
    <w:rsid w:val="00840DAF"/>
    <w:rsid w:val="00847B6D"/>
    <w:rsid w:val="0086208B"/>
    <w:rsid w:val="00872748"/>
    <w:rsid w:val="0087723E"/>
    <w:rsid w:val="00880473"/>
    <w:rsid w:val="00883118"/>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3D47"/>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F2D837-FE52-42B4-AC5F-AE0F5475E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193322</Words>
  <Characters>1101940</Characters>
  <Application>Microsoft Office Word</Application>
  <DocSecurity>0</DocSecurity>
  <Lines>9182</Lines>
  <Paragraphs>2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2</cp:revision>
  <cp:lastPrinted>2017-07-07T19:33:00Z</cp:lastPrinted>
  <dcterms:created xsi:type="dcterms:W3CDTF">2017-08-14T21:28:00Z</dcterms:created>
  <dcterms:modified xsi:type="dcterms:W3CDTF">2017-08-14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h0Ob3qw4"/&gt;&lt;style id="http://www.zotero.org/styles/sports-medicine"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